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51509" w14:textId="77777777" w:rsidR="0004005B" w:rsidRDefault="0004005B" w:rsidP="0004005B"/>
    <w:tbl>
      <w:tblPr>
        <w:tblW w:w="9558" w:type="dxa"/>
        <w:tblLook w:val="04A0" w:firstRow="1" w:lastRow="0" w:firstColumn="1" w:lastColumn="0" w:noHBand="0" w:noVBand="1"/>
      </w:tblPr>
      <w:tblGrid>
        <w:gridCol w:w="9558"/>
      </w:tblGrid>
      <w:tr w:rsidR="0004005B" w14:paraId="049292A8" w14:textId="77777777" w:rsidTr="002C3488">
        <w:tc>
          <w:tcPr>
            <w:tcW w:w="9558" w:type="dxa"/>
            <w:hideMark/>
          </w:tcPr>
          <w:p w14:paraId="4404BB4F" w14:textId="77777777" w:rsidR="0004005B" w:rsidRPr="00D87072" w:rsidRDefault="0004005B" w:rsidP="002C3488">
            <w:pPr>
              <w:pStyle w:val="NoSpacing"/>
              <w:jc w:val="center"/>
              <w:rPr>
                <w:b/>
              </w:rPr>
            </w:pPr>
            <w:r w:rsidRPr="00D87072">
              <w:rPr>
                <w:b/>
              </w:rPr>
              <w:t>Janssen Research &amp; Development*</w:t>
            </w:r>
          </w:p>
        </w:tc>
      </w:tr>
      <w:tr w:rsidR="0004005B" w14:paraId="4F638D08" w14:textId="77777777" w:rsidTr="002C3488">
        <w:tc>
          <w:tcPr>
            <w:tcW w:w="9558" w:type="dxa"/>
          </w:tcPr>
          <w:p w14:paraId="0610D90D" w14:textId="77777777" w:rsidR="0004005B" w:rsidRPr="00D87072" w:rsidRDefault="0004005B" w:rsidP="002C3488">
            <w:pPr>
              <w:pStyle w:val="NoSpacing"/>
              <w:jc w:val="center"/>
              <w:rPr>
                <w:b/>
              </w:rPr>
            </w:pPr>
          </w:p>
        </w:tc>
      </w:tr>
      <w:tr w:rsidR="0004005B" w14:paraId="0C6860E6" w14:textId="77777777" w:rsidTr="002C3488">
        <w:tc>
          <w:tcPr>
            <w:tcW w:w="9558" w:type="dxa"/>
            <w:hideMark/>
          </w:tcPr>
          <w:p w14:paraId="3926466C" w14:textId="77777777" w:rsidR="0004005B" w:rsidRPr="00D87072" w:rsidRDefault="0004005B" w:rsidP="002C3488">
            <w:pPr>
              <w:pStyle w:val="NoSpacing"/>
              <w:jc w:val="center"/>
              <w:rPr>
                <w:b/>
              </w:rPr>
            </w:pPr>
            <w:r w:rsidRPr="00D87072">
              <w:rPr>
                <w:b/>
              </w:rPr>
              <w:t>Study Protocol for Retrospective Observational Studies Using Secondary Data</w:t>
            </w:r>
          </w:p>
        </w:tc>
      </w:tr>
      <w:tr w:rsidR="0004005B" w14:paraId="6885A227" w14:textId="77777777" w:rsidTr="002C3488">
        <w:tc>
          <w:tcPr>
            <w:tcW w:w="9558" w:type="dxa"/>
            <w:tcBorders>
              <w:top w:val="nil"/>
              <w:left w:val="nil"/>
              <w:bottom w:val="single" w:sz="4" w:space="0" w:color="auto"/>
              <w:right w:val="nil"/>
            </w:tcBorders>
          </w:tcPr>
          <w:p w14:paraId="1B5A0BDB" w14:textId="77777777" w:rsidR="0004005B" w:rsidRDefault="0004005B" w:rsidP="002C3488">
            <w:pPr>
              <w:pStyle w:val="NoSpacing"/>
            </w:pPr>
          </w:p>
        </w:tc>
      </w:tr>
      <w:tr w:rsidR="0004005B" w14:paraId="536D24FC" w14:textId="77777777" w:rsidTr="002C3488">
        <w:tc>
          <w:tcPr>
            <w:tcW w:w="9558" w:type="dxa"/>
            <w:tcBorders>
              <w:top w:val="single" w:sz="4" w:space="0" w:color="auto"/>
              <w:left w:val="nil"/>
              <w:bottom w:val="single" w:sz="4" w:space="0" w:color="auto"/>
              <w:right w:val="nil"/>
            </w:tcBorders>
            <w:hideMark/>
          </w:tcPr>
          <w:p w14:paraId="69AAAAF3" w14:textId="5C835ECF" w:rsidR="0004005B" w:rsidRPr="00D74152" w:rsidRDefault="0004005B" w:rsidP="002C3488">
            <w:pPr>
              <w:pStyle w:val="NoSpacing"/>
              <w:jc w:val="center"/>
              <w:rPr>
                <w:b/>
              </w:rPr>
            </w:pPr>
            <w:r w:rsidRPr="0004005B">
              <w:rPr>
                <w:b/>
              </w:rPr>
              <w:t>Comparing the Estimated Risk of Hip Fracture Among Subjects Exposed to Tramadol as Compared to Subjects Exposed to Codeine</w:t>
            </w:r>
          </w:p>
        </w:tc>
      </w:tr>
      <w:tr w:rsidR="0004005B" w14:paraId="73A6EB61" w14:textId="77777777" w:rsidTr="002C3488">
        <w:tc>
          <w:tcPr>
            <w:tcW w:w="9558" w:type="dxa"/>
            <w:tcBorders>
              <w:top w:val="single" w:sz="4" w:space="0" w:color="auto"/>
              <w:left w:val="nil"/>
              <w:bottom w:val="nil"/>
              <w:right w:val="nil"/>
            </w:tcBorders>
          </w:tcPr>
          <w:p w14:paraId="1D30C94A" w14:textId="77777777" w:rsidR="0004005B" w:rsidRPr="00D87072" w:rsidRDefault="0004005B" w:rsidP="002C3488">
            <w:pPr>
              <w:pStyle w:val="NoSpacing"/>
              <w:rPr>
                <w:b/>
              </w:rPr>
            </w:pPr>
          </w:p>
        </w:tc>
      </w:tr>
      <w:tr w:rsidR="0004005B" w14:paraId="6766FB37" w14:textId="77777777" w:rsidTr="002C3488">
        <w:trPr>
          <w:trHeight w:val="60"/>
        </w:trPr>
        <w:tc>
          <w:tcPr>
            <w:tcW w:w="9558" w:type="dxa"/>
            <w:hideMark/>
          </w:tcPr>
          <w:p w14:paraId="65A0DDB9" w14:textId="1907E7C5" w:rsidR="0004005B" w:rsidRPr="00D87072" w:rsidRDefault="0004005B" w:rsidP="002C3488">
            <w:pPr>
              <w:pStyle w:val="NoSpacing"/>
              <w:jc w:val="center"/>
              <w:rPr>
                <w:b/>
              </w:rPr>
            </w:pPr>
          </w:p>
        </w:tc>
      </w:tr>
    </w:tbl>
    <w:p w14:paraId="74C0543B" w14:textId="77777777" w:rsidR="0004005B" w:rsidRDefault="0004005B" w:rsidP="0004005B">
      <w:pPr>
        <w:pStyle w:val="Basic12"/>
      </w:pPr>
    </w:p>
    <w:p w14:paraId="116C40D1" w14:textId="77777777" w:rsidR="0004005B" w:rsidRDefault="0004005B" w:rsidP="0004005B">
      <w:r>
        <w:t>* Janssen Research &amp; Development (Janssen R&amp;D) is a global organization that operates through different legal entities in various countries. Therefore, the legal entity acting as the sponsor for studies of Janssen R&amp;D may vary. The term "sponsor" is used throughout the protocol to represent these various legal entities.</w:t>
      </w:r>
    </w:p>
    <w:p w14:paraId="00FF3C44" w14:textId="77777777" w:rsidR="0004005B" w:rsidRDefault="0004005B" w:rsidP="0004005B"/>
    <w:p w14:paraId="5AB7A1DE" w14:textId="77777777" w:rsidR="0004005B" w:rsidRDefault="0004005B" w:rsidP="0004005B"/>
    <w:p w14:paraId="51C99F16" w14:textId="77777777" w:rsidR="0004005B" w:rsidRDefault="0004005B" w:rsidP="0004005B"/>
    <w:p w14:paraId="3EE8E157" w14:textId="77777777" w:rsidR="0004005B" w:rsidRDefault="0004005B" w:rsidP="0004005B"/>
    <w:p w14:paraId="071991FD" w14:textId="77777777" w:rsidR="0004005B" w:rsidRDefault="0004005B" w:rsidP="0004005B"/>
    <w:p w14:paraId="7B02400B" w14:textId="77777777" w:rsidR="0004005B" w:rsidRDefault="0004005B" w:rsidP="0004005B"/>
    <w:p w14:paraId="205FDB7C" w14:textId="29093653" w:rsidR="0004005B" w:rsidRDefault="0004005B" w:rsidP="0004005B"/>
    <w:p w14:paraId="6175E61E" w14:textId="0309F02F" w:rsidR="0004005B" w:rsidRDefault="0004005B" w:rsidP="0004005B"/>
    <w:p w14:paraId="2F4FE20A" w14:textId="269F5E7F" w:rsidR="0004005B" w:rsidRDefault="0004005B" w:rsidP="0004005B"/>
    <w:p w14:paraId="4AF8F5D8" w14:textId="4BFC32CA" w:rsidR="0004005B" w:rsidRDefault="0004005B" w:rsidP="0004005B"/>
    <w:p w14:paraId="300DD081" w14:textId="77777777" w:rsidR="0004005B" w:rsidRDefault="0004005B" w:rsidP="0004005B"/>
    <w:tbl>
      <w:tblPr>
        <w:tblStyle w:val="TableGridLight"/>
        <w:tblW w:w="0" w:type="auto"/>
        <w:tblLook w:val="04A0" w:firstRow="1" w:lastRow="0" w:firstColumn="1" w:lastColumn="0" w:noHBand="0" w:noVBand="1"/>
      </w:tblPr>
      <w:tblGrid>
        <w:gridCol w:w="2065"/>
        <w:gridCol w:w="7285"/>
      </w:tblGrid>
      <w:tr w:rsidR="0004005B" w14:paraId="2C4CC59A" w14:textId="77777777" w:rsidTr="002C3488">
        <w:tc>
          <w:tcPr>
            <w:tcW w:w="2065" w:type="dxa"/>
          </w:tcPr>
          <w:p w14:paraId="1873F6B2" w14:textId="77777777" w:rsidR="0004005B" w:rsidRPr="00934018" w:rsidRDefault="0004005B" w:rsidP="002C3488">
            <w:pPr>
              <w:rPr>
                <w:b/>
                <w:szCs w:val="24"/>
              </w:rPr>
            </w:pPr>
            <w:r w:rsidRPr="00934018">
              <w:rPr>
                <w:b/>
                <w:szCs w:val="24"/>
              </w:rPr>
              <w:t>Status:</w:t>
            </w:r>
          </w:p>
        </w:tc>
        <w:tc>
          <w:tcPr>
            <w:tcW w:w="7285" w:type="dxa"/>
          </w:tcPr>
          <w:p w14:paraId="33CBCB8E" w14:textId="022CCAAE" w:rsidR="0004005B" w:rsidRPr="002C3488" w:rsidRDefault="0004005B" w:rsidP="002C3488">
            <w:pPr>
              <w:rPr>
                <w:rFonts w:cstheme="minorHAnsi"/>
                <w:szCs w:val="24"/>
              </w:rPr>
            </w:pPr>
            <w:r w:rsidRPr="002C3488">
              <w:rPr>
                <w:rFonts w:cstheme="minorHAnsi"/>
                <w:szCs w:val="24"/>
              </w:rPr>
              <w:t>Final</w:t>
            </w:r>
          </w:p>
        </w:tc>
      </w:tr>
      <w:tr w:rsidR="0004005B" w14:paraId="3C219D24" w14:textId="77777777" w:rsidTr="002C3488">
        <w:tc>
          <w:tcPr>
            <w:tcW w:w="2065" w:type="dxa"/>
          </w:tcPr>
          <w:p w14:paraId="18457592" w14:textId="77777777" w:rsidR="0004005B" w:rsidRPr="00934018" w:rsidRDefault="0004005B" w:rsidP="002C3488">
            <w:pPr>
              <w:rPr>
                <w:b/>
                <w:szCs w:val="24"/>
              </w:rPr>
            </w:pPr>
            <w:r w:rsidRPr="00934018">
              <w:rPr>
                <w:b/>
                <w:szCs w:val="24"/>
              </w:rPr>
              <w:t>Date:</w:t>
            </w:r>
          </w:p>
        </w:tc>
        <w:tc>
          <w:tcPr>
            <w:tcW w:w="7285" w:type="dxa"/>
          </w:tcPr>
          <w:p w14:paraId="3BBC2699" w14:textId="56AF958D" w:rsidR="0004005B" w:rsidRPr="00D74152" w:rsidRDefault="0004005B" w:rsidP="002C3488">
            <w:pPr>
              <w:rPr>
                <w:rFonts w:cstheme="minorHAnsi"/>
                <w:szCs w:val="24"/>
              </w:rPr>
            </w:pPr>
            <w:r>
              <w:rPr>
                <w:rFonts w:cstheme="minorHAnsi"/>
              </w:rPr>
              <w:t>22</w:t>
            </w:r>
            <w:r w:rsidRPr="00D74152">
              <w:rPr>
                <w:rFonts w:cstheme="minorHAnsi"/>
              </w:rPr>
              <w:t xml:space="preserve"> June 2020</w:t>
            </w:r>
          </w:p>
        </w:tc>
      </w:tr>
      <w:tr w:rsidR="0004005B" w14:paraId="4B49CB98" w14:textId="77777777" w:rsidTr="002C3488">
        <w:tc>
          <w:tcPr>
            <w:tcW w:w="2065" w:type="dxa"/>
          </w:tcPr>
          <w:p w14:paraId="70963495" w14:textId="77777777" w:rsidR="0004005B" w:rsidRPr="00934018" w:rsidRDefault="0004005B" w:rsidP="002C3488">
            <w:pPr>
              <w:rPr>
                <w:b/>
                <w:szCs w:val="24"/>
              </w:rPr>
            </w:pPr>
            <w:r w:rsidRPr="00934018">
              <w:rPr>
                <w:b/>
                <w:szCs w:val="24"/>
              </w:rPr>
              <w:t>Prepared By:</w:t>
            </w:r>
          </w:p>
        </w:tc>
        <w:tc>
          <w:tcPr>
            <w:tcW w:w="7285" w:type="dxa"/>
          </w:tcPr>
          <w:p w14:paraId="4D6C3569" w14:textId="77777777" w:rsidR="0004005B" w:rsidRPr="00D74152" w:rsidRDefault="0004005B" w:rsidP="002C3488">
            <w:pPr>
              <w:rPr>
                <w:rFonts w:cstheme="minorHAnsi"/>
                <w:szCs w:val="24"/>
              </w:rPr>
            </w:pPr>
            <w:r w:rsidRPr="00D74152">
              <w:rPr>
                <w:rFonts w:cstheme="minorHAnsi"/>
              </w:rPr>
              <w:t xml:space="preserve">Janssen Research &amp; Development, LLC  </w:t>
            </w:r>
          </w:p>
        </w:tc>
      </w:tr>
      <w:tr w:rsidR="0004005B" w14:paraId="714FAF60" w14:textId="77777777" w:rsidTr="002C3488">
        <w:tc>
          <w:tcPr>
            <w:tcW w:w="9350" w:type="dxa"/>
            <w:gridSpan w:val="2"/>
            <w:tcBorders>
              <w:top w:val="single" w:sz="4" w:space="0" w:color="auto"/>
              <w:left w:val="single" w:sz="4" w:space="0" w:color="auto"/>
              <w:bottom w:val="single" w:sz="4" w:space="0" w:color="auto"/>
              <w:right w:val="single" w:sz="4" w:space="0" w:color="auto"/>
            </w:tcBorders>
          </w:tcPr>
          <w:p w14:paraId="5B1C5658" w14:textId="77777777" w:rsidR="0004005B" w:rsidRDefault="0004005B" w:rsidP="002C3488">
            <w:pPr>
              <w:pStyle w:val="NoSpacing"/>
              <w:jc w:val="center"/>
              <w:rPr>
                <w:b/>
              </w:rPr>
            </w:pPr>
            <w:r w:rsidRPr="00934018">
              <w:rPr>
                <w:b/>
              </w:rPr>
              <w:t>Confidentiality Statement</w:t>
            </w:r>
          </w:p>
          <w:p w14:paraId="69295285" w14:textId="77777777" w:rsidR="0004005B" w:rsidRPr="00934018" w:rsidRDefault="0004005B" w:rsidP="0004005B">
            <w: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Pr>
                <w:i/>
              </w:rPr>
              <w:t>privileged</w:t>
            </w:r>
            <w:r>
              <w:t xml:space="preserve"> or </w:t>
            </w:r>
            <w:r>
              <w:rPr>
                <w:i/>
              </w:rPr>
              <w:t>confidential</w:t>
            </w:r>
            <w:r>
              <w:t xml:space="preserve"> and may not be further disclosed by them. These restrictions on disclosure will apply equally to </w:t>
            </w:r>
            <w:r>
              <w:rPr>
                <w:i/>
              </w:rPr>
              <w:t>all</w:t>
            </w:r>
            <w:r>
              <w:t xml:space="preserve"> future information supplied to you that is indicated as </w:t>
            </w:r>
            <w:r>
              <w:rPr>
                <w:i/>
              </w:rPr>
              <w:t>privileged or confidential</w:t>
            </w:r>
            <w:r>
              <w:t>.</w:t>
            </w:r>
          </w:p>
        </w:tc>
      </w:tr>
    </w:tbl>
    <w:sdt>
      <w:sdtPr>
        <w:rPr>
          <w:rFonts w:asciiTheme="minorHAnsi" w:eastAsiaTheme="minorHAnsi" w:hAnsiTheme="minorHAnsi" w:cstheme="minorBidi"/>
          <w:color w:val="auto"/>
          <w:sz w:val="22"/>
          <w:szCs w:val="22"/>
        </w:rPr>
        <w:id w:val="-1636868478"/>
        <w:docPartObj>
          <w:docPartGallery w:val="Table of Contents"/>
          <w:docPartUnique/>
        </w:docPartObj>
      </w:sdtPr>
      <w:sdtEndPr>
        <w:rPr>
          <w:b/>
          <w:bCs/>
          <w:noProof/>
        </w:rPr>
      </w:sdtEndPr>
      <w:sdtContent>
        <w:p w14:paraId="2F2418FD" w14:textId="1E11C3B9" w:rsidR="0004005B" w:rsidRDefault="0004005B">
          <w:pPr>
            <w:pStyle w:val="TOCHeading"/>
          </w:pPr>
          <w:r>
            <w:t>Table of Contents</w:t>
          </w:r>
        </w:p>
        <w:p w14:paraId="0C7B5575" w14:textId="5DF7BE5E" w:rsidR="00240B33" w:rsidRDefault="0004005B">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43971098" w:history="1">
            <w:r w:rsidR="00240B33" w:rsidRPr="006D4DE6">
              <w:rPr>
                <w:rStyle w:val="Hyperlink"/>
                <w:noProof/>
              </w:rPr>
              <w:t>1.</w:t>
            </w:r>
            <w:r w:rsidR="00240B33">
              <w:rPr>
                <w:rFonts w:eastAsiaTheme="minorEastAsia"/>
                <w:noProof/>
              </w:rPr>
              <w:tab/>
            </w:r>
            <w:r w:rsidR="00240B33" w:rsidRPr="006D4DE6">
              <w:rPr>
                <w:rStyle w:val="Hyperlink"/>
                <w:noProof/>
              </w:rPr>
              <w:t>List of Abbreviations</w:t>
            </w:r>
            <w:r w:rsidR="00240B33">
              <w:rPr>
                <w:noProof/>
                <w:webHidden/>
              </w:rPr>
              <w:tab/>
            </w:r>
            <w:r w:rsidR="00240B33">
              <w:rPr>
                <w:noProof/>
                <w:webHidden/>
              </w:rPr>
              <w:fldChar w:fldCharType="begin"/>
            </w:r>
            <w:r w:rsidR="00240B33">
              <w:rPr>
                <w:noProof/>
                <w:webHidden/>
              </w:rPr>
              <w:instrText xml:space="preserve"> PAGEREF _Toc43971098 \h </w:instrText>
            </w:r>
            <w:r w:rsidR="00240B33">
              <w:rPr>
                <w:noProof/>
                <w:webHidden/>
              </w:rPr>
            </w:r>
            <w:r w:rsidR="00240B33">
              <w:rPr>
                <w:noProof/>
                <w:webHidden/>
              </w:rPr>
              <w:fldChar w:fldCharType="separate"/>
            </w:r>
            <w:r w:rsidR="00240B33">
              <w:rPr>
                <w:noProof/>
                <w:webHidden/>
              </w:rPr>
              <w:t>4</w:t>
            </w:r>
            <w:r w:rsidR="00240B33">
              <w:rPr>
                <w:noProof/>
                <w:webHidden/>
              </w:rPr>
              <w:fldChar w:fldCharType="end"/>
            </w:r>
          </w:hyperlink>
        </w:p>
        <w:p w14:paraId="728A24D8" w14:textId="4082E603" w:rsidR="00240B33" w:rsidRDefault="002C3488">
          <w:pPr>
            <w:pStyle w:val="TOC1"/>
            <w:tabs>
              <w:tab w:val="left" w:pos="440"/>
              <w:tab w:val="right" w:leader="dot" w:pos="9350"/>
            </w:tabs>
            <w:rPr>
              <w:rFonts w:eastAsiaTheme="minorEastAsia"/>
              <w:noProof/>
            </w:rPr>
          </w:pPr>
          <w:hyperlink w:anchor="_Toc43971099" w:history="1">
            <w:r w:rsidR="00240B33" w:rsidRPr="006D4DE6">
              <w:rPr>
                <w:rStyle w:val="Hyperlink"/>
                <w:noProof/>
              </w:rPr>
              <w:t>2.</w:t>
            </w:r>
            <w:r w:rsidR="00240B33">
              <w:rPr>
                <w:rFonts w:eastAsiaTheme="minorEastAsia"/>
                <w:noProof/>
              </w:rPr>
              <w:tab/>
            </w:r>
            <w:r w:rsidR="00240B33" w:rsidRPr="006D4DE6">
              <w:rPr>
                <w:rStyle w:val="Hyperlink"/>
                <w:noProof/>
              </w:rPr>
              <w:t>Responsible Parties</w:t>
            </w:r>
            <w:r w:rsidR="00240B33">
              <w:rPr>
                <w:noProof/>
                <w:webHidden/>
              </w:rPr>
              <w:tab/>
            </w:r>
            <w:r w:rsidR="00240B33">
              <w:rPr>
                <w:noProof/>
                <w:webHidden/>
              </w:rPr>
              <w:fldChar w:fldCharType="begin"/>
            </w:r>
            <w:r w:rsidR="00240B33">
              <w:rPr>
                <w:noProof/>
                <w:webHidden/>
              </w:rPr>
              <w:instrText xml:space="preserve"> PAGEREF _Toc43971099 \h </w:instrText>
            </w:r>
            <w:r w:rsidR="00240B33">
              <w:rPr>
                <w:noProof/>
                <w:webHidden/>
              </w:rPr>
            </w:r>
            <w:r w:rsidR="00240B33">
              <w:rPr>
                <w:noProof/>
                <w:webHidden/>
              </w:rPr>
              <w:fldChar w:fldCharType="separate"/>
            </w:r>
            <w:r w:rsidR="00240B33">
              <w:rPr>
                <w:noProof/>
                <w:webHidden/>
              </w:rPr>
              <w:t>5</w:t>
            </w:r>
            <w:r w:rsidR="00240B33">
              <w:rPr>
                <w:noProof/>
                <w:webHidden/>
              </w:rPr>
              <w:fldChar w:fldCharType="end"/>
            </w:r>
          </w:hyperlink>
        </w:p>
        <w:p w14:paraId="38B46D47" w14:textId="5B3FF921" w:rsidR="00240B33" w:rsidRDefault="002C3488">
          <w:pPr>
            <w:pStyle w:val="TOC2"/>
            <w:tabs>
              <w:tab w:val="left" w:pos="880"/>
              <w:tab w:val="right" w:leader="dot" w:pos="9350"/>
            </w:tabs>
            <w:rPr>
              <w:rFonts w:eastAsiaTheme="minorEastAsia"/>
              <w:noProof/>
            </w:rPr>
          </w:pPr>
          <w:hyperlink w:anchor="_Toc43971100" w:history="1">
            <w:r w:rsidR="00240B33" w:rsidRPr="006D4DE6">
              <w:rPr>
                <w:rStyle w:val="Hyperlink"/>
                <w:noProof/>
                <w14:scene3d>
                  <w14:camera w14:prst="orthographicFront"/>
                  <w14:lightRig w14:rig="threePt" w14:dir="t">
                    <w14:rot w14:lat="0" w14:lon="0" w14:rev="0"/>
                  </w14:lightRig>
                </w14:scene3d>
              </w:rPr>
              <w:t>2.1.</w:t>
            </w:r>
            <w:r w:rsidR="00240B33">
              <w:rPr>
                <w:rFonts w:eastAsiaTheme="minorEastAsia"/>
                <w:noProof/>
              </w:rPr>
              <w:tab/>
            </w:r>
            <w:r w:rsidR="00240B33" w:rsidRPr="006D4DE6">
              <w:rPr>
                <w:rStyle w:val="Hyperlink"/>
                <w:noProof/>
              </w:rPr>
              <w:t>Investigators and Authors</w:t>
            </w:r>
            <w:r w:rsidR="00240B33">
              <w:rPr>
                <w:noProof/>
                <w:webHidden/>
              </w:rPr>
              <w:tab/>
            </w:r>
            <w:r w:rsidR="00240B33">
              <w:rPr>
                <w:noProof/>
                <w:webHidden/>
              </w:rPr>
              <w:fldChar w:fldCharType="begin"/>
            </w:r>
            <w:r w:rsidR="00240B33">
              <w:rPr>
                <w:noProof/>
                <w:webHidden/>
              </w:rPr>
              <w:instrText xml:space="preserve"> PAGEREF _Toc43971100 \h </w:instrText>
            </w:r>
            <w:r w:rsidR="00240B33">
              <w:rPr>
                <w:noProof/>
                <w:webHidden/>
              </w:rPr>
            </w:r>
            <w:r w:rsidR="00240B33">
              <w:rPr>
                <w:noProof/>
                <w:webHidden/>
              </w:rPr>
              <w:fldChar w:fldCharType="separate"/>
            </w:r>
            <w:r w:rsidR="00240B33">
              <w:rPr>
                <w:noProof/>
                <w:webHidden/>
              </w:rPr>
              <w:t>5</w:t>
            </w:r>
            <w:r w:rsidR="00240B33">
              <w:rPr>
                <w:noProof/>
                <w:webHidden/>
              </w:rPr>
              <w:fldChar w:fldCharType="end"/>
            </w:r>
          </w:hyperlink>
        </w:p>
        <w:p w14:paraId="7CD10B8A" w14:textId="1AABED8E" w:rsidR="00240B33" w:rsidRDefault="002C3488">
          <w:pPr>
            <w:pStyle w:val="TOC2"/>
            <w:tabs>
              <w:tab w:val="left" w:pos="880"/>
              <w:tab w:val="right" w:leader="dot" w:pos="9350"/>
            </w:tabs>
            <w:rPr>
              <w:rFonts w:eastAsiaTheme="minorEastAsia"/>
              <w:noProof/>
            </w:rPr>
          </w:pPr>
          <w:hyperlink w:anchor="_Toc43971101" w:history="1">
            <w:r w:rsidR="00240B33" w:rsidRPr="006D4DE6">
              <w:rPr>
                <w:rStyle w:val="Hyperlink"/>
                <w:noProof/>
                <w14:scene3d>
                  <w14:camera w14:prst="orthographicFront"/>
                  <w14:lightRig w14:rig="threePt" w14:dir="t">
                    <w14:rot w14:lat="0" w14:lon="0" w14:rev="0"/>
                  </w14:lightRig>
                </w14:scene3d>
              </w:rPr>
              <w:t>2.2.</w:t>
            </w:r>
            <w:r w:rsidR="00240B33">
              <w:rPr>
                <w:rFonts w:eastAsiaTheme="minorEastAsia"/>
                <w:noProof/>
              </w:rPr>
              <w:tab/>
            </w:r>
            <w:r w:rsidR="00240B33" w:rsidRPr="006D4DE6">
              <w:rPr>
                <w:rStyle w:val="Hyperlink"/>
                <w:noProof/>
              </w:rPr>
              <w:t>Sponsor</w:t>
            </w:r>
            <w:r w:rsidR="00240B33">
              <w:rPr>
                <w:noProof/>
                <w:webHidden/>
              </w:rPr>
              <w:tab/>
            </w:r>
            <w:r w:rsidR="00240B33">
              <w:rPr>
                <w:noProof/>
                <w:webHidden/>
              </w:rPr>
              <w:fldChar w:fldCharType="begin"/>
            </w:r>
            <w:r w:rsidR="00240B33">
              <w:rPr>
                <w:noProof/>
                <w:webHidden/>
              </w:rPr>
              <w:instrText xml:space="preserve"> PAGEREF _Toc43971101 \h </w:instrText>
            </w:r>
            <w:r w:rsidR="00240B33">
              <w:rPr>
                <w:noProof/>
                <w:webHidden/>
              </w:rPr>
            </w:r>
            <w:r w:rsidR="00240B33">
              <w:rPr>
                <w:noProof/>
                <w:webHidden/>
              </w:rPr>
              <w:fldChar w:fldCharType="separate"/>
            </w:r>
            <w:r w:rsidR="00240B33">
              <w:rPr>
                <w:noProof/>
                <w:webHidden/>
              </w:rPr>
              <w:t>5</w:t>
            </w:r>
            <w:r w:rsidR="00240B33">
              <w:rPr>
                <w:noProof/>
                <w:webHidden/>
              </w:rPr>
              <w:fldChar w:fldCharType="end"/>
            </w:r>
          </w:hyperlink>
        </w:p>
        <w:p w14:paraId="7AB4A9A9" w14:textId="29762041" w:rsidR="00240B33" w:rsidRDefault="002C3488">
          <w:pPr>
            <w:pStyle w:val="TOC1"/>
            <w:tabs>
              <w:tab w:val="left" w:pos="440"/>
              <w:tab w:val="right" w:leader="dot" w:pos="9350"/>
            </w:tabs>
            <w:rPr>
              <w:rFonts w:eastAsiaTheme="minorEastAsia"/>
              <w:noProof/>
            </w:rPr>
          </w:pPr>
          <w:hyperlink w:anchor="_Toc43971102" w:history="1">
            <w:r w:rsidR="00240B33" w:rsidRPr="006D4DE6">
              <w:rPr>
                <w:rStyle w:val="Hyperlink"/>
                <w:noProof/>
              </w:rPr>
              <w:t>3.</w:t>
            </w:r>
            <w:r w:rsidR="00240B33">
              <w:rPr>
                <w:rFonts w:eastAsiaTheme="minorEastAsia"/>
                <w:noProof/>
              </w:rPr>
              <w:tab/>
            </w:r>
            <w:r w:rsidR="00240B33" w:rsidRPr="006D4DE6">
              <w:rPr>
                <w:rStyle w:val="Hyperlink"/>
                <w:noProof/>
              </w:rPr>
              <w:t>Abstract</w:t>
            </w:r>
            <w:r w:rsidR="00240B33">
              <w:rPr>
                <w:noProof/>
                <w:webHidden/>
              </w:rPr>
              <w:tab/>
            </w:r>
            <w:r w:rsidR="00240B33">
              <w:rPr>
                <w:noProof/>
                <w:webHidden/>
              </w:rPr>
              <w:fldChar w:fldCharType="begin"/>
            </w:r>
            <w:r w:rsidR="00240B33">
              <w:rPr>
                <w:noProof/>
                <w:webHidden/>
              </w:rPr>
              <w:instrText xml:space="preserve"> PAGEREF _Toc43971102 \h </w:instrText>
            </w:r>
            <w:r w:rsidR="00240B33">
              <w:rPr>
                <w:noProof/>
                <w:webHidden/>
              </w:rPr>
            </w:r>
            <w:r w:rsidR="00240B33">
              <w:rPr>
                <w:noProof/>
                <w:webHidden/>
              </w:rPr>
              <w:fldChar w:fldCharType="separate"/>
            </w:r>
            <w:r w:rsidR="00240B33">
              <w:rPr>
                <w:noProof/>
                <w:webHidden/>
              </w:rPr>
              <w:t>5</w:t>
            </w:r>
            <w:r w:rsidR="00240B33">
              <w:rPr>
                <w:noProof/>
                <w:webHidden/>
              </w:rPr>
              <w:fldChar w:fldCharType="end"/>
            </w:r>
          </w:hyperlink>
        </w:p>
        <w:p w14:paraId="7FDDB466" w14:textId="41270422" w:rsidR="00240B33" w:rsidRDefault="002C3488">
          <w:pPr>
            <w:pStyle w:val="TOC1"/>
            <w:tabs>
              <w:tab w:val="left" w:pos="440"/>
              <w:tab w:val="right" w:leader="dot" w:pos="9350"/>
            </w:tabs>
            <w:rPr>
              <w:rFonts w:eastAsiaTheme="minorEastAsia"/>
              <w:noProof/>
            </w:rPr>
          </w:pPr>
          <w:hyperlink w:anchor="_Toc43971103" w:history="1">
            <w:r w:rsidR="00240B33" w:rsidRPr="006D4DE6">
              <w:rPr>
                <w:rStyle w:val="Hyperlink"/>
                <w:noProof/>
              </w:rPr>
              <w:t>4.</w:t>
            </w:r>
            <w:r w:rsidR="00240B33">
              <w:rPr>
                <w:rFonts w:eastAsiaTheme="minorEastAsia"/>
                <w:noProof/>
              </w:rPr>
              <w:tab/>
            </w:r>
            <w:r w:rsidR="00240B33" w:rsidRPr="006D4DE6">
              <w:rPr>
                <w:rStyle w:val="Hyperlink"/>
                <w:noProof/>
              </w:rPr>
              <w:t>Amendments and Updates</w:t>
            </w:r>
            <w:r w:rsidR="00240B33">
              <w:rPr>
                <w:noProof/>
                <w:webHidden/>
              </w:rPr>
              <w:tab/>
            </w:r>
            <w:r w:rsidR="00240B33">
              <w:rPr>
                <w:noProof/>
                <w:webHidden/>
              </w:rPr>
              <w:fldChar w:fldCharType="begin"/>
            </w:r>
            <w:r w:rsidR="00240B33">
              <w:rPr>
                <w:noProof/>
                <w:webHidden/>
              </w:rPr>
              <w:instrText xml:space="preserve"> PAGEREF _Toc43971103 \h </w:instrText>
            </w:r>
            <w:r w:rsidR="00240B33">
              <w:rPr>
                <w:noProof/>
                <w:webHidden/>
              </w:rPr>
            </w:r>
            <w:r w:rsidR="00240B33">
              <w:rPr>
                <w:noProof/>
                <w:webHidden/>
              </w:rPr>
              <w:fldChar w:fldCharType="separate"/>
            </w:r>
            <w:r w:rsidR="00240B33">
              <w:rPr>
                <w:noProof/>
                <w:webHidden/>
              </w:rPr>
              <w:t>5</w:t>
            </w:r>
            <w:r w:rsidR="00240B33">
              <w:rPr>
                <w:noProof/>
                <w:webHidden/>
              </w:rPr>
              <w:fldChar w:fldCharType="end"/>
            </w:r>
          </w:hyperlink>
        </w:p>
        <w:p w14:paraId="775E9E91" w14:textId="2DBB9B98" w:rsidR="00240B33" w:rsidRDefault="002C3488">
          <w:pPr>
            <w:pStyle w:val="TOC1"/>
            <w:tabs>
              <w:tab w:val="left" w:pos="440"/>
              <w:tab w:val="right" w:leader="dot" w:pos="9350"/>
            </w:tabs>
            <w:rPr>
              <w:rFonts w:eastAsiaTheme="minorEastAsia"/>
              <w:noProof/>
            </w:rPr>
          </w:pPr>
          <w:hyperlink w:anchor="_Toc43971104" w:history="1">
            <w:r w:rsidR="00240B33" w:rsidRPr="006D4DE6">
              <w:rPr>
                <w:rStyle w:val="Hyperlink"/>
                <w:noProof/>
              </w:rPr>
              <w:t>5.</w:t>
            </w:r>
            <w:r w:rsidR="00240B33">
              <w:rPr>
                <w:rFonts w:eastAsiaTheme="minorEastAsia"/>
                <w:noProof/>
              </w:rPr>
              <w:tab/>
            </w:r>
            <w:r w:rsidR="00240B33" w:rsidRPr="006D4DE6">
              <w:rPr>
                <w:rStyle w:val="Hyperlink"/>
                <w:noProof/>
              </w:rPr>
              <w:t>Rationale and Background</w:t>
            </w:r>
            <w:r w:rsidR="00240B33">
              <w:rPr>
                <w:noProof/>
                <w:webHidden/>
              </w:rPr>
              <w:tab/>
            </w:r>
            <w:r w:rsidR="00240B33">
              <w:rPr>
                <w:noProof/>
                <w:webHidden/>
              </w:rPr>
              <w:fldChar w:fldCharType="begin"/>
            </w:r>
            <w:r w:rsidR="00240B33">
              <w:rPr>
                <w:noProof/>
                <w:webHidden/>
              </w:rPr>
              <w:instrText xml:space="preserve"> PAGEREF _Toc43971104 \h </w:instrText>
            </w:r>
            <w:r w:rsidR="00240B33">
              <w:rPr>
                <w:noProof/>
                <w:webHidden/>
              </w:rPr>
            </w:r>
            <w:r w:rsidR="00240B33">
              <w:rPr>
                <w:noProof/>
                <w:webHidden/>
              </w:rPr>
              <w:fldChar w:fldCharType="separate"/>
            </w:r>
            <w:r w:rsidR="00240B33">
              <w:rPr>
                <w:noProof/>
                <w:webHidden/>
              </w:rPr>
              <w:t>6</w:t>
            </w:r>
            <w:r w:rsidR="00240B33">
              <w:rPr>
                <w:noProof/>
                <w:webHidden/>
              </w:rPr>
              <w:fldChar w:fldCharType="end"/>
            </w:r>
          </w:hyperlink>
        </w:p>
        <w:p w14:paraId="03F62813" w14:textId="08349047" w:rsidR="00240B33" w:rsidRDefault="002C3488">
          <w:pPr>
            <w:pStyle w:val="TOC1"/>
            <w:tabs>
              <w:tab w:val="left" w:pos="440"/>
              <w:tab w:val="right" w:leader="dot" w:pos="9350"/>
            </w:tabs>
            <w:rPr>
              <w:rFonts w:eastAsiaTheme="minorEastAsia"/>
              <w:noProof/>
            </w:rPr>
          </w:pPr>
          <w:hyperlink w:anchor="_Toc43971105" w:history="1">
            <w:r w:rsidR="00240B33" w:rsidRPr="006D4DE6">
              <w:rPr>
                <w:rStyle w:val="Hyperlink"/>
                <w:noProof/>
              </w:rPr>
              <w:t>6.</w:t>
            </w:r>
            <w:r w:rsidR="00240B33">
              <w:rPr>
                <w:rFonts w:eastAsiaTheme="minorEastAsia"/>
                <w:noProof/>
              </w:rPr>
              <w:tab/>
            </w:r>
            <w:r w:rsidR="00240B33" w:rsidRPr="006D4DE6">
              <w:rPr>
                <w:rStyle w:val="Hyperlink"/>
                <w:noProof/>
              </w:rPr>
              <w:t>Study Objective</w:t>
            </w:r>
            <w:r w:rsidR="00240B33">
              <w:rPr>
                <w:noProof/>
                <w:webHidden/>
              </w:rPr>
              <w:tab/>
            </w:r>
            <w:r w:rsidR="00240B33">
              <w:rPr>
                <w:noProof/>
                <w:webHidden/>
              </w:rPr>
              <w:fldChar w:fldCharType="begin"/>
            </w:r>
            <w:r w:rsidR="00240B33">
              <w:rPr>
                <w:noProof/>
                <w:webHidden/>
              </w:rPr>
              <w:instrText xml:space="preserve"> PAGEREF _Toc43971105 \h </w:instrText>
            </w:r>
            <w:r w:rsidR="00240B33">
              <w:rPr>
                <w:noProof/>
                <w:webHidden/>
              </w:rPr>
            </w:r>
            <w:r w:rsidR="00240B33">
              <w:rPr>
                <w:noProof/>
                <w:webHidden/>
              </w:rPr>
              <w:fldChar w:fldCharType="separate"/>
            </w:r>
            <w:r w:rsidR="00240B33">
              <w:rPr>
                <w:noProof/>
                <w:webHidden/>
              </w:rPr>
              <w:t>6</w:t>
            </w:r>
            <w:r w:rsidR="00240B33">
              <w:rPr>
                <w:noProof/>
                <w:webHidden/>
              </w:rPr>
              <w:fldChar w:fldCharType="end"/>
            </w:r>
          </w:hyperlink>
        </w:p>
        <w:p w14:paraId="156C1D13" w14:textId="3C997469" w:rsidR="00240B33" w:rsidRDefault="002C3488">
          <w:pPr>
            <w:pStyle w:val="TOC1"/>
            <w:tabs>
              <w:tab w:val="left" w:pos="440"/>
              <w:tab w:val="right" w:leader="dot" w:pos="9350"/>
            </w:tabs>
            <w:rPr>
              <w:rFonts w:eastAsiaTheme="minorEastAsia"/>
              <w:noProof/>
            </w:rPr>
          </w:pPr>
          <w:hyperlink w:anchor="_Toc43971106" w:history="1">
            <w:r w:rsidR="00240B33" w:rsidRPr="006D4DE6">
              <w:rPr>
                <w:rStyle w:val="Hyperlink"/>
                <w:noProof/>
              </w:rPr>
              <w:t>7.</w:t>
            </w:r>
            <w:r w:rsidR="00240B33">
              <w:rPr>
                <w:rFonts w:eastAsiaTheme="minorEastAsia"/>
                <w:noProof/>
              </w:rPr>
              <w:tab/>
            </w:r>
            <w:r w:rsidR="00240B33" w:rsidRPr="006D4DE6">
              <w:rPr>
                <w:rStyle w:val="Hyperlink"/>
                <w:noProof/>
              </w:rPr>
              <w:t>Research Methods</w:t>
            </w:r>
            <w:r w:rsidR="00240B33">
              <w:rPr>
                <w:noProof/>
                <w:webHidden/>
              </w:rPr>
              <w:tab/>
            </w:r>
            <w:r w:rsidR="00240B33">
              <w:rPr>
                <w:noProof/>
                <w:webHidden/>
              </w:rPr>
              <w:fldChar w:fldCharType="begin"/>
            </w:r>
            <w:r w:rsidR="00240B33">
              <w:rPr>
                <w:noProof/>
                <w:webHidden/>
              </w:rPr>
              <w:instrText xml:space="preserve"> PAGEREF _Toc43971106 \h </w:instrText>
            </w:r>
            <w:r w:rsidR="00240B33">
              <w:rPr>
                <w:noProof/>
                <w:webHidden/>
              </w:rPr>
            </w:r>
            <w:r w:rsidR="00240B33">
              <w:rPr>
                <w:noProof/>
                <w:webHidden/>
              </w:rPr>
              <w:fldChar w:fldCharType="separate"/>
            </w:r>
            <w:r w:rsidR="00240B33">
              <w:rPr>
                <w:noProof/>
                <w:webHidden/>
              </w:rPr>
              <w:t>7</w:t>
            </w:r>
            <w:r w:rsidR="00240B33">
              <w:rPr>
                <w:noProof/>
                <w:webHidden/>
              </w:rPr>
              <w:fldChar w:fldCharType="end"/>
            </w:r>
          </w:hyperlink>
        </w:p>
        <w:p w14:paraId="6FA40FE8" w14:textId="6476F2E0" w:rsidR="00240B33" w:rsidRDefault="002C3488">
          <w:pPr>
            <w:pStyle w:val="TOC2"/>
            <w:tabs>
              <w:tab w:val="left" w:pos="880"/>
              <w:tab w:val="right" w:leader="dot" w:pos="9350"/>
            </w:tabs>
            <w:rPr>
              <w:rFonts w:eastAsiaTheme="minorEastAsia"/>
              <w:noProof/>
            </w:rPr>
          </w:pPr>
          <w:hyperlink w:anchor="_Toc43971107" w:history="1">
            <w:r w:rsidR="00240B33" w:rsidRPr="006D4DE6">
              <w:rPr>
                <w:rStyle w:val="Hyperlink"/>
                <w:noProof/>
                <w14:scene3d>
                  <w14:camera w14:prst="orthographicFront"/>
                  <w14:lightRig w14:rig="threePt" w14:dir="t">
                    <w14:rot w14:lat="0" w14:lon="0" w14:rev="0"/>
                  </w14:lightRig>
                </w14:scene3d>
              </w:rPr>
              <w:t>7.1.</w:t>
            </w:r>
            <w:r w:rsidR="00240B33">
              <w:rPr>
                <w:rFonts w:eastAsiaTheme="minorEastAsia"/>
                <w:noProof/>
              </w:rPr>
              <w:tab/>
            </w:r>
            <w:r w:rsidR="00240B33" w:rsidRPr="006D4DE6">
              <w:rPr>
                <w:rStyle w:val="Hyperlink"/>
                <w:noProof/>
              </w:rPr>
              <w:t>Study Design and Setting</w:t>
            </w:r>
            <w:r w:rsidR="00240B33">
              <w:rPr>
                <w:noProof/>
                <w:webHidden/>
              </w:rPr>
              <w:tab/>
            </w:r>
            <w:r w:rsidR="00240B33">
              <w:rPr>
                <w:noProof/>
                <w:webHidden/>
              </w:rPr>
              <w:fldChar w:fldCharType="begin"/>
            </w:r>
            <w:r w:rsidR="00240B33">
              <w:rPr>
                <w:noProof/>
                <w:webHidden/>
              </w:rPr>
              <w:instrText xml:space="preserve"> PAGEREF _Toc43971107 \h </w:instrText>
            </w:r>
            <w:r w:rsidR="00240B33">
              <w:rPr>
                <w:noProof/>
                <w:webHidden/>
              </w:rPr>
            </w:r>
            <w:r w:rsidR="00240B33">
              <w:rPr>
                <w:noProof/>
                <w:webHidden/>
              </w:rPr>
              <w:fldChar w:fldCharType="separate"/>
            </w:r>
            <w:r w:rsidR="00240B33">
              <w:rPr>
                <w:noProof/>
                <w:webHidden/>
              </w:rPr>
              <w:t>7</w:t>
            </w:r>
            <w:r w:rsidR="00240B33">
              <w:rPr>
                <w:noProof/>
                <w:webHidden/>
              </w:rPr>
              <w:fldChar w:fldCharType="end"/>
            </w:r>
          </w:hyperlink>
        </w:p>
        <w:p w14:paraId="0403255B" w14:textId="66806F86" w:rsidR="00240B33" w:rsidRDefault="002C3488">
          <w:pPr>
            <w:pStyle w:val="TOC2"/>
            <w:tabs>
              <w:tab w:val="left" w:pos="880"/>
              <w:tab w:val="right" w:leader="dot" w:pos="9350"/>
            </w:tabs>
            <w:rPr>
              <w:rFonts w:eastAsiaTheme="minorEastAsia"/>
              <w:noProof/>
            </w:rPr>
          </w:pPr>
          <w:hyperlink w:anchor="_Toc43971108" w:history="1">
            <w:r w:rsidR="00240B33" w:rsidRPr="006D4DE6">
              <w:rPr>
                <w:rStyle w:val="Hyperlink"/>
                <w:noProof/>
                <w14:scene3d>
                  <w14:camera w14:prst="orthographicFront"/>
                  <w14:lightRig w14:rig="threePt" w14:dir="t">
                    <w14:rot w14:lat="0" w14:lon="0" w14:rev="0"/>
                  </w14:lightRig>
                </w14:scene3d>
              </w:rPr>
              <w:t>7.2.</w:t>
            </w:r>
            <w:r w:rsidR="00240B33">
              <w:rPr>
                <w:rFonts w:eastAsiaTheme="minorEastAsia"/>
                <w:noProof/>
              </w:rPr>
              <w:tab/>
            </w:r>
            <w:r w:rsidR="00240B33" w:rsidRPr="006D4DE6">
              <w:rPr>
                <w:rStyle w:val="Hyperlink"/>
                <w:noProof/>
              </w:rPr>
              <w:t>Data Sources</w:t>
            </w:r>
            <w:r w:rsidR="00240B33">
              <w:rPr>
                <w:noProof/>
                <w:webHidden/>
              </w:rPr>
              <w:tab/>
            </w:r>
            <w:r w:rsidR="00240B33">
              <w:rPr>
                <w:noProof/>
                <w:webHidden/>
              </w:rPr>
              <w:fldChar w:fldCharType="begin"/>
            </w:r>
            <w:r w:rsidR="00240B33">
              <w:rPr>
                <w:noProof/>
                <w:webHidden/>
              </w:rPr>
              <w:instrText xml:space="preserve"> PAGEREF _Toc43971108 \h </w:instrText>
            </w:r>
            <w:r w:rsidR="00240B33">
              <w:rPr>
                <w:noProof/>
                <w:webHidden/>
              </w:rPr>
            </w:r>
            <w:r w:rsidR="00240B33">
              <w:rPr>
                <w:noProof/>
                <w:webHidden/>
              </w:rPr>
              <w:fldChar w:fldCharType="separate"/>
            </w:r>
            <w:r w:rsidR="00240B33">
              <w:rPr>
                <w:noProof/>
                <w:webHidden/>
              </w:rPr>
              <w:t>7</w:t>
            </w:r>
            <w:r w:rsidR="00240B33">
              <w:rPr>
                <w:noProof/>
                <w:webHidden/>
              </w:rPr>
              <w:fldChar w:fldCharType="end"/>
            </w:r>
          </w:hyperlink>
        </w:p>
        <w:p w14:paraId="07BCC118" w14:textId="23F079F2" w:rsidR="00240B33" w:rsidRDefault="002C3488">
          <w:pPr>
            <w:pStyle w:val="TOC2"/>
            <w:tabs>
              <w:tab w:val="left" w:pos="880"/>
              <w:tab w:val="right" w:leader="dot" w:pos="9350"/>
            </w:tabs>
            <w:rPr>
              <w:rFonts w:eastAsiaTheme="minorEastAsia"/>
              <w:noProof/>
            </w:rPr>
          </w:pPr>
          <w:hyperlink w:anchor="_Toc43971109" w:history="1">
            <w:r w:rsidR="00240B33" w:rsidRPr="006D4DE6">
              <w:rPr>
                <w:rStyle w:val="Hyperlink"/>
                <w:noProof/>
                <w14:scene3d>
                  <w14:camera w14:prst="orthographicFront"/>
                  <w14:lightRig w14:rig="threePt" w14:dir="t">
                    <w14:rot w14:lat="0" w14:lon="0" w14:rev="0"/>
                  </w14:lightRig>
                </w14:scene3d>
              </w:rPr>
              <w:t>7.3.</w:t>
            </w:r>
            <w:r w:rsidR="00240B33">
              <w:rPr>
                <w:rFonts w:eastAsiaTheme="minorEastAsia"/>
                <w:noProof/>
              </w:rPr>
              <w:tab/>
            </w:r>
            <w:r w:rsidR="00240B33" w:rsidRPr="006D4DE6">
              <w:rPr>
                <w:rStyle w:val="Hyperlink"/>
                <w:noProof/>
              </w:rPr>
              <w:t>Study Populations</w:t>
            </w:r>
            <w:r w:rsidR="00240B33">
              <w:rPr>
                <w:noProof/>
                <w:webHidden/>
              </w:rPr>
              <w:tab/>
            </w:r>
            <w:r w:rsidR="00240B33">
              <w:rPr>
                <w:noProof/>
                <w:webHidden/>
              </w:rPr>
              <w:fldChar w:fldCharType="begin"/>
            </w:r>
            <w:r w:rsidR="00240B33">
              <w:rPr>
                <w:noProof/>
                <w:webHidden/>
              </w:rPr>
              <w:instrText xml:space="preserve"> PAGEREF _Toc43971109 \h </w:instrText>
            </w:r>
            <w:r w:rsidR="00240B33">
              <w:rPr>
                <w:noProof/>
                <w:webHidden/>
              </w:rPr>
            </w:r>
            <w:r w:rsidR="00240B33">
              <w:rPr>
                <w:noProof/>
                <w:webHidden/>
              </w:rPr>
              <w:fldChar w:fldCharType="separate"/>
            </w:r>
            <w:r w:rsidR="00240B33">
              <w:rPr>
                <w:noProof/>
                <w:webHidden/>
              </w:rPr>
              <w:t>10</w:t>
            </w:r>
            <w:r w:rsidR="00240B33">
              <w:rPr>
                <w:noProof/>
                <w:webHidden/>
              </w:rPr>
              <w:fldChar w:fldCharType="end"/>
            </w:r>
          </w:hyperlink>
        </w:p>
        <w:p w14:paraId="6F486F90" w14:textId="13876170" w:rsidR="00240B33" w:rsidRDefault="002C3488">
          <w:pPr>
            <w:pStyle w:val="TOC3"/>
            <w:tabs>
              <w:tab w:val="left" w:pos="1320"/>
              <w:tab w:val="right" w:leader="dot" w:pos="9350"/>
            </w:tabs>
            <w:rPr>
              <w:rFonts w:eastAsiaTheme="minorEastAsia"/>
              <w:noProof/>
            </w:rPr>
          </w:pPr>
          <w:hyperlink w:anchor="_Toc43971110" w:history="1">
            <w:r w:rsidR="00240B33" w:rsidRPr="006D4DE6">
              <w:rPr>
                <w:rStyle w:val="Hyperlink"/>
                <w:noProof/>
              </w:rPr>
              <w:t>7.3.1.</w:t>
            </w:r>
            <w:r w:rsidR="00240B33">
              <w:rPr>
                <w:rFonts w:eastAsiaTheme="minorEastAsia"/>
                <w:noProof/>
              </w:rPr>
              <w:tab/>
            </w:r>
            <w:r w:rsidR="00240B33" w:rsidRPr="006D4DE6">
              <w:rPr>
                <w:rStyle w:val="Hyperlink"/>
                <w:noProof/>
              </w:rPr>
              <w:t>Target Cohorts</w:t>
            </w:r>
            <w:r w:rsidR="00240B33">
              <w:rPr>
                <w:noProof/>
                <w:webHidden/>
              </w:rPr>
              <w:tab/>
            </w:r>
            <w:r w:rsidR="00240B33">
              <w:rPr>
                <w:noProof/>
                <w:webHidden/>
              </w:rPr>
              <w:fldChar w:fldCharType="begin"/>
            </w:r>
            <w:r w:rsidR="00240B33">
              <w:rPr>
                <w:noProof/>
                <w:webHidden/>
              </w:rPr>
              <w:instrText xml:space="preserve"> PAGEREF _Toc43971110 \h </w:instrText>
            </w:r>
            <w:r w:rsidR="00240B33">
              <w:rPr>
                <w:noProof/>
                <w:webHidden/>
              </w:rPr>
            </w:r>
            <w:r w:rsidR="00240B33">
              <w:rPr>
                <w:noProof/>
                <w:webHidden/>
              </w:rPr>
              <w:fldChar w:fldCharType="separate"/>
            </w:r>
            <w:r w:rsidR="00240B33">
              <w:rPr>
                <w:noProof/>
                <w:webHidden/>
              </w:rPr>
              <w:t>10</w:t>
            </w:r>
            <w:r w:rsidR="00240B33">
              <w:rPr>
                <w:noProof/>
                <w:webHidden/>
              </w:rPr>
              <w:fldChar w:fldCharType="end"/>
            </w:r>
          </w:hyperlink>
        </w:p>
        <w:p w14:paraId="48ECC9D8" w14:textId="3A37EB61" w:rsidR="00240B33" w:rsidRDefault="002C3488">
          <w:pPr>
            <w:pStyle w:val="TOC3"/>
            <w:tabs>
              <w:tab w:val="left" w:pos="1320"/>
              <w:tab w:val="right" w:leader="dot" w:pos="9350"/>
            </w:tabs>
            <w:rPr>
              <w:rFonts w:eastAsiaTheme="minorEastAsia"/>
              <w:noProof/>
            </w:rPr>
          </w:pPr>
          <w:hyperlink w:anchor="_Toc43971111" w:history="1">
            <w:r w:rsidR="00240B33" w:rsidRPr="006D4DE6">
              <w:rPr>
                <w:rStyle w:val="Hyperlink"/>
                <w:noProof/>
              </w:rPr>
              <w:t>7.3.2.</w:t>
            </w:r>
            <w:r w:rsidR="00240B33">
              <w:rPr>
                <w:rFonts w:eastAsiaTheme="minorEastAsia"/>
                <w:noProof/>
              </w:rPr>
              <w:tab/>
            </w:r>
            <w:r w:rsidR="00240B33" w:rsidRPr="006D4DE6">
              <w:rPr>
                <w:rStyle w:val="Hyperlink"/>
                <w:noProof/>
              </w:rPr>
              <w:t>Comparator Cohorts</w:t>
            </w:r>
            <w:r w:rsidR="00240B33">
              <w:rPr>
                <w:noProof/>
                <w:webHidden/>
              </w:rPr>
              <w:tab/>
            </w:r>
            <w:r w:rsidR="00240B33">
              <w:rPr>
                <w:noProof/>
                <w:webHidden/>
              </w:rPr>
              <w:fldChar w:fldCharType="begin"/>
            </w:r>
            <w:r w:rsidR="00240B33">
              <w:rPr>
                <w:noProof/>
                <w:webHidden/>
              </w:rPr>
              <w:instrText xml:space="preserve"> PAGEREF _Toc43971111 \h </w:instrText>
            </w:r>
            <w:r w:rsidR="00240B33">
              <w:rPr>
                <w:noProof/>
                <w:webHidden/>
              </w:rPr>
            </w:r>
            <w:r w:rsidR="00240B33">
              <w:rPr>
                <w:noProof/>
                <w:webHidden/>
              </w:rPr>
              <w:fldChar w:fldCharType="separate"/>
            </w:r>
            <w:r w:rsidR="00240B33">
              <w:rPr>
                <w:noProof/>
                <w:webHidden/>
              </w:rPr>
              <w:t>13</w:t>
            </w:r>
            <w:r w:rsidR="00240B33">
              <w:rPr>
                <w:noProof/>
                <w:webHidden/>
              </w:rPr>
              <w:fldChar w:fldCharType="end"/>
            </w:r>
          </w:hyperlink>
        </w:p>
        <w:p w14:paraId="3F0837EA" w14:textId="4131D404" w:rsidR="00240B33" w:rsidRDefault="002C3488">
          <w:pPr>
            <w:pStyle w:val="TOC2"/>
            <w:tabs>
              <w:tab w:val="left" w:pos="880"/>
              <w:tab w:val="right" w:leader="dot" w:pos="9350"/>
            </w:tabs>
            <w:rPr>
              <w:rFonts w:eastAsiaTheme="minorEastAsia"/>
              <w:noProof/>
            </w:rPr>
          </w:pPr>
          <w:hyperlink w:anchor="_Toc43971112" w:history="1">
            <w:r w:rsidR="00240B33" w:rsidRPr="006D4DE6">
              <w:rPr>
                <w:rStyle w:val="Hyperlink"/>
                <w:noProof/>
                <w14:scene3d>
                  <w14:camera w14:prst="orthographicFront"/>
                  <w14:lightRig w14:rig="threePt" w14:dir="t">
                    <w14:rot w14:lat="0" w14:lon="0" w14:rev="0"/>
                  </w14:lightRig>
                </w14:scene3d>
              </w:rPr>
              <w:t>7.4.</w:t>
            </w:r>
            <w:r w:rsidR="00240B33">
              <w:rPr>
                <w:rFonts w:eastAsiaTheme="minorEastAsia"/>
                <w:noProof/>
              </w:rPr>
              <w:tab/>
            </w:r>
            <w:r w:rsidR="00240B33" w:rsidRPr="006D4DE6">
              <w:rPr>
                <w:rStyle w:val="Hyperlink"/>
                <w:noProof/>
              </w:rPr>
              <w:t>Outcomes of Interest</w:t>
            </w:r>
            <w:r w:rsidR="00240B33">
              <w:rPr>
                <w:noProof/>
                <w:webHidden/>
              </w:rPr>
              <w:tab/>
            </w:r>
            <w:r w:rsidR="00240B33">
              <w:rPr>
                <w:noProof/>
                <w:webHidden/>
              </w:rPr>
              <w:fldChar w:fldCharType="begin"/>
            </w:r>
            <w:r w:rsidR="00240B33">
              <w:rPr>
                <w:noProof/>
                <w:webHidden/>
              </w:rPr>
              <w:instrText xml:space="preserve"> PAGEREF _Toc43971112 \h </w:instrText>
            </w:r>
            <w:r w:rsidR="00240B33">
              <w:rPr>
                <w:noProof/>
                <w:webHidden/>
              </w:rPr>
            </w:r>
            <w:r w:rsidR="00240B33">
              <w:rPr>
                <w:noProof/>
                <w:webHidden/>
              </w:rPr>
              <w:fldChar w:fldCharType="separate"/>
            </w:r>
            <w:r w:rsidR="00240B33">
              <w:rPr>
                <w:noProof/>
                <w:webHidden/>
              </w:rPr>
              <w:t>15</w:t>
            </w:r>
            <w:r w:rsidR="00240B33">
              <w:rPr>
                <w:noProof/>
                <w:webHidden/>
              </w:rPr>
              <w:fldChar w:fldCharType="end"/>
            </w:r>
          </w:hyperlink>
        </w:p>
        <w:p w14:paraId="3955DAAF" w14:textId="10305693" w:rsidR="00240B33" w:rsidRDefault="002C3488">
          <w:pPr>
            <w:pStyle w:val="TOC3"/>
            <w:tabs>
              <w:tab w:val="left" w:pos="1320"/>
              <w:tab w:val="right" w:leader="dot" w:pos="9350"/>
            </w:tabs>
            <w:rPr>
              <w:rFonts w:eastAsiaTheme="minorEastAsia"/>
              <w:noProof/>
            </w:rPr>
          </w:pPr>
          <w:hyperlink w:anchor="_Toc43971113" w:history="1">
            <w:r w:rsidR="00240B33" w:rsidRPr="006D4DE6">
              <w:rPr>
                <w:rStyle w:val="Hyperlink"/>
                <w:noProof/>
              </w:rPr>
              <w:t>7.4.1.</w:t>
            </w:r>
            <w:r w:rsidR="00240B33">
              <w:rPr>
                <w:rFonts w:eastAsiaTheme="minorEastAsia"/>
                <w:noProof/>
              </w:rPr>
              <w:tab/>
            </w:r>
            <w:r w:rsidR="00240B33" w:rsidRPr="006D4DE6">
              <w:rPr>
                <w:rStyle w:val="Hyperlink"/>
                <w:noProof/>
              </w:rPr>
              <w:t>Outcome Cohorts</w:t>
            </w:r>
            <w:r w:rsidR="00240B33">
              <w:rPr>
                <w:noProof/>
                <w:webHidden/>
              </w:rPr>
              <w:tab/>
            </w:r>
            <w:r w:rsidR="00240B33">
              <w:rPr>
                <w:noProof/>
                <w:webHidden/>
              </w:rPr>
              <w:fldChar w:fldCharType="begin"/>
            </w:r>
            <w:r w:rsidR="00240B33">
              <w:rPr>
                <w:noProof/>
                <w:webHidden/>
              </w:rPr>
              <w:instrText xml:space="preserve"> PAGEREF _Toc43971113 \h </w:instrText>
            </w:r>
            <w:r w:rsidR="00240B33">
              <w:rPr>
                <w:noProof/>
                <w:webHidden/>
              </w:rPr>
            </w:r>
            <w:r w:rsidR="00240B33">
              <w:rPr>
                <w:noProof/>
                <w:webHidden/>
              </w:rPr>
              <w:fldChar w:fldCharType="separate"/>
            </w:r>
            <w:r w:rsidR="00240B33">
              <w:rPr>
                <w:noProof/>
                <w:webHidden/>
              </w:rPr>
              <w:t>15</w:t>
            </w:r>
            <w:r w:rsidR="00240B33">
              <w:rPr>
                <w:noProof/>
                <w:webHidden/>
              </w:rPr>
              <w:fldChar w:fldCharType="end"/>
            </w:r>
          </w:hyperlink>
        </w:p>
        <w:p w14:paraId="2DB33AC6" w14:textId="204BD9C2" w:rsidR="00240B33" w:rsidRDefault="002C3488">
          <w:pPr>
            <w:pStyle w:val="TOC3"/>
            <w:tabs>
              <w:tab w:val="left" w:pos="1320"/>
              <w:tab w:val="right" w:leader="dot" w:pos="9350"/>
            </w:tabs>
            <w:rPr>
              <w:rFonts w:eastAsiaTheme="minorEastAsia"/>
              <w:noProof/>
            </w:rPr>
          </w:pPr>
          <w:hyperlink w:anchor="_Toc43971114" w:history="1">
            <w:r w:rsidR="00240B33" w:rsidRPr="006D4DE6">
              <w:rPr>
                <w:rStyle w:val="Hyperlink"/>
                <w:noProof/>
              </w:rPr>
              <w:t>7.4.2.</w:t>
            </w:r>
            <w:r w:rsidR="00240B33">
              <w:rPr>
                <w:rFonts w:eastAsiaTheme="minorEastAsia"/>
                <w:noProof/>
              </w:rPr>
              <w:tab/>
            </w:r>
            <w:r w:rsidR="00240B33" w:rsidRPr="006D4DE6">
              <w:rPr>
                <w:rStyle w:val="Hyperlink"/>
                <w:noProof/>
              </w:rPr>
              <w:t>Negative Control Cohorts</w:t>
            </w:r>
            <w:r w:rsidR="00240B33">
              <w:rPr>
                <w:noProof/>
                <w:webHidden/>
              </w:rPr>
              <w:tab/>
            </w:r>
            <w:r w:rsidR="00240B33">
              <w:rPr>
                <w:noProof/>
                <w:webHidden/>
              </w:rPr>
              <w:fldChar w:fldCharType="begin"/>
            </w:r>
            <w:r w:rsidR="00240B33">
              <w:rPr>
                <w:noProof/>
                <w:webHidden/>
              </w:rPr>
              <w:instrText xml:space="preserve"> PAGEREF _Toc43971114 \h </w:instrText>
            </w:r>
            <w:r w:rsidR="00240B33">
              <w:rPr>
                <w:noProof/>
                <w:webHidden/>
              </w:rPr>
            </w:r>
            <w:r w:rsidR="00240B33">
              <w:rPr>
                <w:noProof/>
                <w:webHidden/>
              </w:rPr>
              <w:fldChar w:fldCharType="separate"/>
            </w:r>
            <w:r w:rsidR="00240B33">
              <w:rPr>
                <w:noProof/>
                <w:webHidden/>
              </w:rPr>
              <w:t>17</w:t>
            </w:r>
            <w:r w:rsidR="00240B33">
              <w:rPr>
                <w:noProof/>
                <w:webHidden/>
              </w:rPr>
              <w:fldChar w:fldCharType="end"/>
            </w:r>
          </w:hyperlink>
        </w:p>
        <w:p w14:paraId="4FE2978B" w14:textId="0C166B18" w:rsidR="00240B33" w:rsidRDefault="002C3488">
          <w:pPr>
            <w:pStyle w:val="TOC2"/>
            <w:tabs>
              <w:tab w:val="left" w:pos="880"/>
              <w:tab w:val="right" w:leader="dot" w:pos="9350"/>
            </w:tabs>
            <w:rPr>
              <w:rFonts w:eastAsiaTheme="minorEastAsia"/>
              <w:noProof/>
            </w:rPr>
          </w:pPr>
          <w:hyperlink w:anchor="_Toc43971115" w:history="1">
            <w:r w:rsidR="00240B33" w:rsidRPr="006D4DE6">
              <w:rPr>
                <w:rStyle w:val="Hyperlink"/>
                <w:noProof/>
                <w14:scene3d>
                  <w14:camera w14:prst="orthographicFront"/>
                  <w14:lightRig w14:rig="threePt" w14:dir="t">
                    <w14:rot w14:lat="0" w14:lon="0" w14:rev="0"/>
                  </w14:lightRig>
                </w14:scene3d>
              </w:rPr>
              <w:t>7.5.</w:t>
            </w:r>
            <w:r w:rsidR="00240B33">
              <w:rPr>
                <w:rFonts w:eastAsiaTheme="minorEastAsia"/>
                <w:noProof/>
              </w:rPr>
              <w:tab/>
            </w:r>
            <w:r w:rsidR="00240B33" w:rsidRPr="006D4DE6">
              <w:rPr>
                <w:rStyle w:val="Hyperlink"/>
                <w:noProof/>
              </w:rPr>
              <w:t>Exposures of Interest</w:t>
            </w:r>
            <w:r w:rsidR="00240B33">
              <w:rPr>
                <w:noProof/>
                <w:webHidden/>
              </w:rPr>
              <w:tab/>
            </w:r>
            <w:r w:rsidR="00240B33">
              <w:rPr>
                <w:noProof/>
                <w:webHidden/>
              </w:rPr>
              <w:fldChar w:fldCharType="begin"/>
            </w:r>
            <w:r w:rsidR="00240B33">
              <w:rPr>
                <w:noProof/>
                <w:webHidden/>
              </w:rPr>
              <w:instrText xml:space="preserve"> PAGEREF _Toc43971115 \h </w:instrText>
            </w:r>
            <w:r w:rsidR="00240B33">
              <w:rPr>
                <w:noProof/>
                <w:webHidden/>
              </w:rPr>
            </w:r>
            <w:r w:rsidR="00240B33">
              <w:rPr>
                <w:noProof/>
                <w:webHidden/>
              </w:rPr>
              <w:fldChar w:fldCharType="separate"/>
            </w:r>
            <w:r w:rsidR="00240B33">
              <w:rPr>
                <w:noProof/>
                <w:webHidden/>
              </w:rPr>
              <w:t>17</w:t>
            </w:r>
            <w:r w:rsidR="00240B33">
              <w:rPr>
                <w:noProof/>
                <w:webHidden/>
              </w:rPr>
              <w:fldChar w:fldCharType="end"/>
            </w:r>
          </w:hyperlink>
        </w:p>
        <w:p w14:paraId="42DC92A0" w14:textId="551C4316" w:rsidR="00240B33" w:rsidRDefault="002C3488">
          <w:pPr>
            <w:pStyle w:val="TOC2"/>
            <w:tabs>
              <w:tab w:val="left" w:pos="880"/>
              <w:tab w:val="right" w:leader="dot" w:pos="9350"/>
            </w:tabs>
            <w:rPr>
              <w:rFonts w:eastAsiaTheme="minorEastAsia"/>
              <w:noProof/>
            </w:rPr>
          </w:pPr>
          <w:hyperlink w:anchor="_Toc43971116" w:history="1">
            <w:r w:rsidR="00240B33" w:rsidRPr="006D4DE6">
              <w:rPr>
                <w:rStyle w:val="Hyperlink"/>
                <w:noProof/>
                <w14:scene3d>
                  <w14:camera w14:prst="orthographicFront"/>
                  <w14:lightRig w14:rig="threePt" w14:dir="t">
                    <w14:rot w14:lat="0" w14:lon="0" w14:rev="0"/>
                  </w14:lightRig>
                </w14:scene3d>
              </w:rPr>
              <w:t>7.6.</w:t>
            </w:r>
            <w:r w:rsidR="00240B33">
              <w:rPr>
                <w:rFonts w:eastAsiaTheme="minorEastAsia"/>
                <w:noProof/>
              </w:rPr>
              <w:tab/>
            </w:r>
            <w:r w:rsidR="00240B33" w:rsidRPr="006D4DE6">
              <w:rPr>
                <w:rStyle w:val="Hyperlink"/>
                <w:noProof/>
              </w:rPr>
              <w:t>Other Variables of Interest (Demographic Characteristics, Effect Modifiers)</w:t>
            </w:r>
            <w:r w:rsidR="00240B33">
              <w:rPr>
                <w:noProof/>
                <w:webHidden/>
              </w:rPr>
              <w:tab/>
            </w:r>
            <w:r w:rsidR="00240B33">
              <w:rPr>
                <w:noProof/>
                <w:webHidden/>
              </w:rPr>
              <w:fldChar w:fldCharType="begin"/>
            </w:r>
            <w:r w:rsidR="00240B33">
              <w:rPr>
                <w:noProof/>
                <w:webHidden/>
              </w:rPr>
              <w:instrText xml:space="preserve"> PAGEREF _Toc43971116 \h </w:instrText>
            </w:r>
            <w:r w:rsidR="00240B33">
              <w:rPr>
                <w:noProof/>
                <w:webHidden/>
              </w:rPr>
            </w:r>
            <w:r w:rsidR="00240B33">
              <w:rPr>
                <w:noProof/>
                <w:webHidden/>
              </w:rPr>
              <w:fldChar w:fldCharType="separate"/>
            </w:r>
            <w:r w:rsidR="00240B33">
              <w:rPr>
                <w:noProof/>
                <w:webHidden/>
              </w:rPr>
              <w:t>18</w:t>
            </w:r>
            <w:r w:rsidR="00240B33">
              <w:rPr>
                <w:noProof/>
                <w:webHidden/>
              </w:rPr>
              <w:fldChar w:fldCharType="end"/>
            </w:r>
          </w:hyperlink>
        </w:p>
        <w:p w14:paraId="22F1E9E1" w14:textId="012C8CC5" w:rsidR="00240B33" w:rsidRDefault="002C3488">
          <w:pPr>
            <w:pStyle w:val="TOC2"/>
            <w:tabs>
              <w:tab w:val="left" w:pos="880"/>
              <w:tab w:val="right" w:leader="dot" w:pos="9350"/>
            </w:tabs>
            <w:rPr>
              <w:rFonts w:eastAsiaTheme="minorEastAsia"/>
              <w:noProof/>
            </w:rPr>
          </w:pPr>
          <w:hyperlink w:anchor="_Toc43971117" w:history="1">
            <w:r w:rsidR="00240B33" w:rsidRPr="006D4DE6">
              <w:rPr>
                <w:rStyle w:val="Hyperlink"/>
                <w:noProof/>
                <w14:scene3d>
                  <w14:camera w14:prst="orthographicFront"/>
                  <w14:lightRig w14:rig="threePt" w14:dir="t">
                    <w14:rot w14:lat="0" w14:lon="0" w14:rev="0"/>
                  </w14:lightRig>
                </w14:scene3d>
              </w:rPr>
              <w:t>7.7.</w:t>
            </w:r>
            <w:r w:rsidR="00240B33">
              <w:rPr>
                <w:rFonts w:eastAsiaTheme="minorEastAsia"/>
                <w:noProof/>
              </w:rPr>
              <w:tab/>
            </w:r>
            <w:r w:rsidR="00240B33" w:rsidRPr="006D4DE6">
              <w:rPr>
                <w:rStyle w:val="Hyperlink"/>
                <w:noProof/>
              </w:rPr>
              <w:t>Tools</w:t>
            </w:r>
            <w:r w:rsidR="00240B33">
              <w:rPr>
                <w:noProof/>
                <w:webHidden/>
              </w:rPr>
              <w:tab/>
            </w:r>
            <w:r w:rsidR="00240B33">
              <w:rPr>
                <w:noProof/>
                <w:webHidden/>
              </w:rPr>
              <w:fldChar w:fldCharType="begin"/>
            </w:r>
            <w:r w:rsidR="00240B33">
              <w:rPr>
                <w:noProof/>
                <w:webHidden/>
              </w:rPr>
              <w:instrText xml:space="preserve"> PAGEREF _Toc43971117 \h </w:instrText>
            </w:r>
            <w:r w:rsidR="00240B33">
              <w:rPr>
                <w:noProof/>
                <w:webHidden/>
              </w:rPr>
            </w:r>
            <w:r w:rsidR="00240B33">
              <w:rPr>
                <w:noProof/>
                <w:webHidden/>
              </w:rPr>
              <w:fldChar w:fldCharType="separate"/>
            </w:r>
            <w:r w:rsidR="00240B33">
              <w:rPr>
                <w:noProof/>
                <w:webHidden/>
              </w:rPr>
              <w:t>19</w:t>
            </w:r>
            <w:r w:rsidR="00240B33">
              <w:rPr>
                <w:noProof/>
                <w:webHidden/>
              </w:rPr>
              <w:fldChar w:fldCharType="end"/>
            </w:r>
          </w:hyperlink>
        </w:p>
        <w:p w14:paraId="35A629D7" w14:textId="69130D77" w:rsidR="00240B33" w:rsidRDefault="002C3488">
          <w:pPr>
            <w:pStyle w:val="TOC1"/>
            <w:tabs>
              <w:tab w:val="left" w:pos="440"/>
              <w:tab w:val="right" w:leader="dot" w:pos="9350"/>
            </w:tabs>
            <w:rPr>
              <w:rFonts w:eastAsiaTheme="minorEastAsia"/>
              <w:noProof/>
            </w:rPr>
          </w:pPr>
          <w:hyperlink w:anchor="_Toc43971118" w:history="1">
            <w:r w:rsidR="00240B33" w:rsidRPr="006D4DE6">
              <w:rPr>
                <w:rStyle w:val="Hyperlink"/>
                <w:noProof/>
              </w:rPr>
              <w:t>8.</w:t>
            </w:r>
            <w:r w:rsidR="00240B33">
              <w:rPr>
                <w:rFonts w:eastAsiaTheme="minorEastAsia"/>
                <w:noProof/>
              </w:rPr>
              <w:tab/>
            </w:r>
            <w:r w:rsidR="00240B33" w:rsidRPr="006D4DE6">
              <w:rPr>
                <w:rStyle w:val="Hyperlink"/>
                <w:noProof/>
              </w:rPr>
              <w:t>Sample Size and Study Power</w:t>
            </w:r>
            <w:r w:rsidR="00240B33">
              <w:rPr>
                <w:noProof/>
                <w:webHidden/>
              </w:rPr>
              <w:tab/>
            </w:r>
            <w:r w:rsidR="00240B33">
              <w:rPr>
                <w:noProof/>
                <w:webHidden/>
              </w:rPr>
              <w:fldChar w:fldCharType="begin"/>
            </w:r>
            <w:r w:rsidR="00240B33">
              <w:rPr>
                <w:noProof/>
                <w:webHidden/>
              </w:rPr>
              <w:instrText xml:space="preserve"> PAGEREF _Toc43971118 \h </w:instrText>
            </w:r>
            <w:r w:rsidR="00240B33">
              <w:rPr>
                <w:noProof/>
                <w:webHidden/>
              </w:rPr>
            </w:r>
            <w:r w:rsidR="00240B33">
              <w:rPr>
                <w:noProof/>
                <w:webHidden/>
              </w:rPr>
              <w:fldChar w:fldCharType="separate"/>
            </w:r>
            <w:r w:rsidR="00240B33">
              <w:rPr>
                <w:noProof/>
                <w:webHidden/>
              </w:rPr>
              <w:t>19</w:t>
            </w:r>
            <w:r w:rsidR="00240B33">
              <w:rPr>
                <w:noProof/>
                <w:webHidden/>
              </w:rPr>
              <w:fldChar w:fldCharType="end"/>
            </w:r>
          </w:hyperlink>
        </w:p>
        <w:p w14:paraId="429FF36C" w14:textId="288F6836" w:rsidR="00240B33" w:rsidRDefault="002C3488">
          <w:pPr>
            <w:pStyle w:val="TOC1"/>
            <w:tabs>
              <w:tab w:val="left" w:pos="440"/>
              <w:tab w:val="right" w:leader="dot" w:pos="9350"/>
            </w:tabs>
            <w:rPr>
              <w:rFonts w:eastAsiaTheme="minorEastAsia"/>
              <w:noProof/>
            </w:rPr>
          </w:pPr>
          <w:hyperlink w:anchor="_Toc43971119" w:history="1">
            <w:r w:rsidR="00240B33" w:rsidRPr="006D4DE6">
              <w:rPr>
                <w:rStyle w:val="Hyperlink"/>
                <w:noProof/>
              </w:rPr>
              <w:t>9.</w:t>
            </w:r>
            <w:r w:rsidR="00240B33">
              <w:rPr>
                <w:rFonts w:eastAsiaTheme="minorEastAsia"/>
                <w:noProof/>
              </w:rPr>
              <w:tab/>
            </w:r>
            <w:r w:rsidR="00240B33" w:rsidRPr="006D4DE6">
              <w:rPr>
                <w:rStyle w:val="Hyperlink"/>
                <w:noProof/>
              </w:rPr>
              <w:t>Data Analysis Plan</w:t>
            </w:r>
            <w:r w:rsidR="00240B33">
              <w:rPr>
                <w:noProof/>
                <w:webHidden/>
              </w:rPr>
              <w:tab/>
            </w:r>
            <w:r w:rsidR="00240B33">
              <w:rPr>
                <w:noProof/>
                <w:webHidden/>
              </w:rPr>
              <w:fldChar w:fldCharType="begin"/>
            </w:r>
            <w:r w:rsidR="00240B33">
              <w:rPr>
                <w:noProof/>
                <w:webHidden/>
              </w:rPr>
              <w:instrText xml:space="preserve"> PAGEREF _Toc43971119 \h </w:instrText>
            </w:r>
            <w:r w:rsidR="00240B33">
              <w:rPr>
                <w:noProof/>
                <w:webHidden/>
              </w:rPr>
            </w:r>
            <w:r w:rsidR="00240B33">
              <w:rPr>
                <w:noProof/>
                <w:webHidden/>
              </w:rPr>
              <w:fldChar w:fldCharType="separate"/>
            </w:r>
            <w:r w:rsidR="00240B33">
              <w:rPr>
                <w:noProof/>
                <w:webHidden/>
              </w:rPr>
              <w:t>20</w:t>
            </w:r>
            <w:r w:rsidR="00240B33">
              <w:rPr>
                <w:noProof/>
                <w:webHidden/>
              </w:rPr>
              <w:fldChar w:fldCharType="end"/>
            </w:r>
          </w:hyperlink>
        </w:p>
        <w:p w14:paraId="0D4A59AB" w14:textId="79F1068B" w:rsidR="00240B33" w:rsidRDefault="002C3488">
          <w:pPr>
            <w:pStyle w:val="TOC2"/>
            <w:tabs>
              <w:tab w:val="left" w:pos="880"/>
              <w:tab w:val="right" w:leader="dot" w:pos="9350"/>
            </w:tabs>
            <w:rPr>
              <w:rFonts w:eastAsiaTheme="minorEastAsia"/>
              <w:noProof/>
            </w:rPr>
          </w:pPr>
          <w:hyperlink w:anchor="_Toc43971120" w:history="1">
            <w:r w:rsidR="00240B33" w:rsidRPr="006D4DE6">
              <w:rPr>
                <w:rStyle w:val="Hyperlink"/>
                <w:noProof/>
                <w14:scene3d>
                  <w14:camera w14:prst="orthographicFront"/>
                  <w14:lightRig w14:rig="threePt" w14:dir="t">
                    <w14:rot w14:lat="0" w14:lon="0" w14:rev="0"/>
                  </w14:lightRig>
                </w14:scene3d>
              </w:rPr>
              <w:t>9.1.</w:t>
            </w:r>
            <w:r w:rsidR="00240B33">
              <w:rPr>
                <w:rFonts w:eastAsiaTheme="minorEastAsia"/>
                <w:noProof/>
              </w:rPr>
              <w:tab/>
            </w:r>
            <w:r w:rsidR="00240B33" w:rsidRPr="006D4DE6">
              <w:rPr>
                <w:rStyle w:val="Hyperlink"/>
                <w:noProof/>
              </w:rPr>
              <w:t>Calculation of Time-at-Risk</w:t>
            </w:r>
            <w:r w:rsidR="00240B33">
              <w:rPr>
                <w:noProof/>
                <w:webHidden/>
              </w:rPr>
              <w:tab/>
            </w:r>
            <w:r w:rsidR="00240B33">
              <w:rPr>
                <w:noProof/>
                <w:webHidden/>
              </w:rPr>
              <w:fldChar w:fldCharType="begin"/>
            </w:r>
            <w:r w:rsidR="00240B33">
              <w:rPr>
                <w:noProof/>
                <w:webHidden/>
              </w:rPr>
              <w:instrText xml:space="preserve"> PAGEREF _Toc43971120 \h </w:instrText>
            </w:r>
            <w:r w:rsidR="00240B33">
              <w:rPr>
                <w:noProof/>
                <w:webHidden/>
              </w:rPr>
            </w:r>
            <w:r w:rsidR="00240B33">
              <w:rPr>
                <w:noProof/>
                <w:webHidden/>
              </w:rPr>
              <w:fldChar w:fldCharType="separate"/>
            </w:r>
            <w:r w:rsidR="00240B33">
              <w:rPr>
                <w:noProof/>
                <w:webHidden/>
              </w:rPr>
              <w:t>20</w:t>
            </w:r>
            <w:r w:rsidR="00240B33">
              <w:rPr>
                <w:noProof/>
                <w:webHidden/>
              </w:rPr>
              <w:fldChar w:fldCharType="end"/>
            </w:r>
          </w:hyperlink>
        </w:p>
        <w:p w14:paraId="785EAA04" w14:textId="1BCEAB6B" w:rsidR="00240B33" w:rsidRDefault="002C3488">
          <w:pPr>
            <w:pStyle w:val="TOC3"/>
            <w:tabs>
              <w:tab w:val="left" w:pos="1320"/>
              <w:tab w:val="right" w:leader="dot" w:pos="9350"/>
            </w:tabs>
            <w:rPr>
              <w:rFonts w:eastAsiaTheme="minorEastAsia"/>
              <w:noProof/>
            </w:rPr>
          </w:pPr>
          <w:hyperlink w:anchor="_Toc43971121" w:history="1">
            <w:r w:rsidR="00240B33" w:rsidRPr="006D4DE6">
              <w:rPr>
                <w:rStyle w:val="Hyperlink"/>
                <w:noProof/>
              </w:rPr>
              <w:t>9.1.1.</w:t>
            </w:r>
            <w:r w:rsidR="00240B33">
              <w:rPr>
                <w:rFonts w:eastAsiaTheme="minorEastAsia"/>
                <w:noProof/>
              </w:rPr>
              <w:tab/>
            </w:r>
            <w:r w:rsidR="00240B33" w:rsidRPr="006D4DE6">
              <w:rPr>
                <w:rStyle w:val="Hyperlink"/>
                <w:noProof/>
              </w:rPr>
              <w:t>Primary TAR - TAR 1 – On-Treatment</w:t>
            </w:r>
            <w:r w:rsidR="00240B33">
              <w:rPr>
                <w:noProof/>
                <w:webHidden/>
              </w:rPr>
              <w:tab/>
            </w:r>
            <w:r w:rsidR="00240B33">
              <w:rPr>
                <w:noProof/>
                <w:webHidden/>
              </w:rPr>
              <w:fldChar w:fldCharType="begin"/>
            </w:r>
            <w:r w:rsidR="00240B33">
              <w:rPr>
                <w:noProof/>
                <w:webHidden/>
              </w:rPr>
              <w:instrText xml:space="preserve"> PAGEREF _Toc43971121 \h </w:instrText>
            </w:r>
            <w:r w:rsidR="00240B33">
              <w:rPr>
                <w:noProof/>
                <w:webHidden/>
              </w:rPr>
            </w:r>
            <w:r w:rsidR="00240B33">
              <w:rPr>
                <w:noProof/>
                <w:webHidden/>
              </w:rPr>
              <w:fldChar w:fldCharType="separate"/>
            </w:r>
            <w:r w:rsidR="00240B33">
              <w:rPr>
                <w:noProof/>
                <w:webHidden/>
              </w:rPr>
              <w:t>20</w:t>
            </w:r>
            <w:r w:rsidR="00240B33">
              <w:rPr>
                <w:noProof/>
                <w:webHidden/>
              </w:rPr>
              <w:fldChar w:fldCharType="end"/>
            </w:r>
          </w:hyperlink>
        </w:p>
        <w:p w14:paraId="62AD64CB" w14:textId="4AF4CD62" w:rsidR="00240B33" w:rsidRDefault="002C3488">
          <w:pPr>
            <w:pStyle w:val="TOC3"/>
            <w:tabs>
              <w:tab w:val="left" w:pos="1320"/>
              <w:tab w:val="right" w:leader="dot" w:pos="9350"/>
            </w:tabs>
            <w:rPr>
              <w:rFonts w:eastAsiaTheme="minorEastAsia"/>
              <w:noProof/>
            </w:rPr>
          </w:pPr>
          <w:hyperlink w:anchor="_Toc43971122" w:history="1">
            <w:r w:rsidR="00240B33" w:rsidRPr="006D4DE6">
              <w:rPr>
                <w:rStyle w:val="Hyperlink"/>
                <w:noProof/>
              </w:rPr>
              <w:t>9.1.2.</w:t>
            </w:r>
            <w:r w:rsidR="00240B33">
              <w:rPr>
                <w:rFonts w:eastAsiaTheme="minorEastAsia"/>
                <w:noProof/>
              </w:rPr>
              <w:tab/>
            </w:r>
            <w:r w:rsidR="00240B33" w:rsidRPr="006D4DE6">
              <w:rPr>
                <w:rStyle w:val="Hyperlink"/>
                <w:noProof/>
              </w:rPr>
              <w:t>Sensitivity TAR - TAR 2 – Intent-to-Treat</w:t>
            </w:r>
            <w:r w:rsidR="00240B33">
              <w:rPr>
                <w:noProof/>
                <w:webHidden/>
              </w:rPr>
              <w:tab/>
            </w:r>
            <w:r w:rsidR="00240B33">
              <w:rPr>
                <w:noProof/>
                <w:webHidden/>
              </w:rPr>
              <w:fldChar w:fldCharType="begin"/>
            </w:r>
            <w:r w:rsidR="00240B33">
              <w:rPr>
                <w:noProof/>
                <w:webHidden/>
              </w:rPr>
              <w:instrText xml:space="preserve"> PAGEREF _Toc43971122 \h </w:instrText>
            </w:r>
            <w:r w:rsidR="00240B33">
              <w:rPr>
                <w:noProof/>
                <w:webHidden/>
              </w:rPr>
            </w:r>
            <w:r w:rsidR="00240B33">
              <w:rPr>
                <w:noProof/>
                <w:webHidden/>
              </w:rPr>
              <w:fldChar w:fldCharType="separate"/>
            </w:r>
            <w:r w:rsidR="00240B33">
              <w:rPr>
                <w:noProof/>
                <w:webHidden/>
              </w:rPr>
              <w:t>20</w:t>
            </w:r>
            <w:r w:rsidR="00240B33">
              <w:rPr>
                <w:noProof/>
                <w:webHidden/>
              </w:rPr>
              <w:fldChar w:fldCharType="end"/>
            </w:r>
          </w:hyperlink>
        </w:p>
        <w:p w14:paraId="3100BE00" w14:textId="78605B13" w:rsidR="00240B33" w:rsidRDefault="002C3488">
          <w:pPr>
            <w:pStyle w:val="TOC2"/>
            <w:tabs>
              <w:tab w:val="left" w:pos="880"/>
              <w:tab w:val="right" w:leader="dot" w:pos="9350"/>
            </w:tabs>
            <w:rPr>
              <w:rFonts w:eastAsiaTheme="minorEastAsia"/>
              <w:noProof/>
            </w:rPr>
          </w:pPr>
          <w:hyperlink w:anchor="_Toc43971123" w:history="1">
            <w:r w:rsidR="00240B33" w:rsidRPr="006D4DE6">
              <w:rPr>
                <w:rStyle w:val="Hyperlink"/>
                <w:noProof/>
                <w14:scene3d>
                  <w14:camera w14:prst="orthographicFront"/>
                  <w14:lightRig w14:rig="threePt" w14:dir="t">
                    <w14:rot w14:lat="0" w14:lon="0" w14:rev="0"/>
                  </w14:lightRig>
                </w14:scene3d>
              </w:rPr>
              <w:t>9.2.</w:t>
            </w:r>
            <w:r w:rsidR="00240B33">
              <w:rPr>
                <w:rFonts w:eastAsiaTheme="minorEastAsia"/>
                <w:noProof/>
              </w:rPr>
              <w:tab/>
            </w:r>
            <w:r w:rsidR="00240B33" w:rsidRPr="006D4DE6">
              <w:rPr>
                <w:rStyle w:val="Hyperlink"/>
                <w:noProof/>
              </w:rPr>
              <w:t>Patient Characteristics Summary</w:t>
            </w:r>
            <w:r w:rsidR="00240B33">
              <w:rPr>
                <w:noProof/>
                <w:webHidden/>
              </w:rPr>
              <w:tab/>
            </w:r>
            <w:r w:rsidR="00240B33">
              <w:rPr>
                <w:noProof/>
                <w:webHidden/>
              </w:rPr>
              <w:fldChar w:fldCharType="begin"/>
            </w:r>
            <w:r w:rsidR="00240B33">
              <w:rPr>
                <w:noProof/>
                <w:webHidden/>
              </w:rPr>
              <w:instrText xml:space="preserve"> PAGEREF _Toc43971123 \h </w:instrText>
            </w:r>
            <w:r w:rsidR="00240B33">
              <w:rPr>
                <w:noProof/>
                <w:webHidden/>
              </w:rPr>
            </w:r>
            <w:r w:rsidR="00240B33">
              <w:rPr>
                <w:noProof/>
                <w:webHidden/>
              </w:rPr>
              <w:fldChar w:fldCharType="separate"/>
            </w:r>
            <w:r w:rsidR="00240B33">
              <w:rPr>
                <w:noProof/>
                <w:webHidden/>
              </w:rPr>
              <w:t>20</w:t>
            </w:r>
            <w:r w:rsidR="00240B33">
              <w:rPr>
                <w:noProof/>
                <w:webHidden/>
              </w:rPr>
              <w:fldChar w:fldCharType="end"/>
            </w:r>
          </w:hyperlink>
        </w:p>
        <w:p w14:paraId="0485E251" w14:textId="20747A44" w:rsidR="00240B33" w:rsidRDefault="002C3488">
          <w:pPr>
            <w:pStyle w:val="TOC3"/>
            <w:tabs>
              <w:tab w:val="left" w:pos="1320"/>
              <w:tab w:val="right" w:leader="dot" w:pos="9350"/>
            </w:tabs>
            <w:rPr>
              <w:rFonts w:eastAsiaTheme="minorEastAsia"/>
              <w:noProof/>
            </w:rPr>
          </w:pPr>
          <w:hyperlink w:anchor="_Toc43971124" w:history="1">
            <w:r w:rsidR="00240B33" w:rsidRPr="006D4DE6">
              <w:rPr>
                <w:rStyle w:val="Hyperlink"/>
                <w:noProof/>
              </w:rPr>
              <w:t>9.2.1.</w:t>
            </w:r>
            <w:r w:rsidR="00240B33">
              <w:rPr>
                <w:rFonts w:eastAsiaTheme="minorEastAsia"/>
                <w:noProof/>
              </w:rPr>
              <w:tab/>
            </w:r>
            <w:r w:rsidR="00240B33" w:rsidRPr="006D4DE6">
              <w:rPr>
                <w:rStyle w:val="Hyperlink"/>
                <w:noProof/>
              </w:rPr>
              <w:t>Descriptive Characterizations</w:t>
            </w:r>
            <w:r w:rsidR="00240B33">
              <w:rPr>
                <w:noProof/>
                <w:webHidden/>
              </w:rPr>
              <w:tab/>
            </w:r>
            <w:r w:rsidR="00240B33">
              <w:rPr>
                <w:noProof/>
                <w:webHidden/>
              </w:rPr>
              <w:fldChar w:fldCharType="begin"/>
            </w:r>
            <w:r w:rsidR="00240B33">
              <w:rPr>
                <w:noProof/>
                <w:webHidden/>
              </w:rPr>
              <w:instrText xml:space="preserve"> PAGEREF _Toc43971124 \h </w:instrText>
            </w:r>
            <w:r w:rsidR="00240B33">
              <w:rPr>
                <w:noProof/>
                <w:webHidden/>
              </w:rPr>
            </w:r>
            <w:r w:rsidR="00240B33">
              <w:rPr>
                <w:noProof/>
                <w:webHidden/>
              </w:rPr>
              <w:fldChar w:fldCharType="separate"/>
            </w:r>
            <w:r w:rsidR="00240B33">
              <w:rPr>
                <w:noProof/>
                <w:webHidden/>
              </w:rPr>
              <w:t>20</w:t>
            </w:r>
            <w:r w:rsidR="00240B33">
              <w:rPr>
                <w:noProof/>
                <w:webHidden/>
              </w:rPr>
              <w:fldChar w:fldCharType="end"/>
            </w:r>
          </w:hyperlink>
        </w:p>
        <w:p w14:paraId="1F47E883" w14:textId="6B21B303" w:rsidR="00240B33" w:rsidRDefault="002C3488">
          <w:pPr>
            <w:pStyle w:val="TOC3"/>
            <w:tabs>
              <w:tab w:val="left" w:pos="1320"/>
              <w:tab w:val="right" w:leader="dot" w:pos="9350"/>
            </w:tabs>
            <w:rPr>
              <w:rFonts w:eastAsiaTheme="minorEastAsia"/>
              <w:noProof/>
            </w:rPr>
          </w:pPr>
          <w:hyperlink w:anchor="_Toc43971125" w:history="1">
            <w:r w:rsidR="00240B33" w:rsidRPr="006D4DE6">
              <w:rPr>
                <w:rStyle w:val="Hyperlink"/>
                <w:noProof/>
              </w:rPr>
              <w:t>9.2.2.</w:t>
            </w:r>
            <w:r w:rsidR="00240B33">
              <w:rPr>
                <w:rFonts w:eastAsiaTheme="minorEastAsia"/>
                <w:noProof/>
              </w:rPr>
              <w:tab/>
            </w:r>
            <w:r w:rsidR="00240B33" w:rsidRPr="006D4DE6">
              <w:rPr>
                <w:rStyle w:val="Hyperlink"/>
                <w:noProof/>
              </w:rPr>
              <w:t>Description of Initial Dose</w:t>
            </w:r>
            <w:r w:rsidR="00240B33">
              <w:rPr>
                <w:noProof/>
                <w:webHidden/>
              </w:rPr>
              <w:tab/>
            </w:r>
            <w:r w:rsidR="00240B33">
              <w:rPr>
                <w:noProof/>
                <w:webHidden/>
              </w:rPr>
              <w:fldChar w:fldCharType="begin"/>
            </w:r>
            <w:r w:rsidR="00240B33">
              <w:rPr>
                <w:noProof/>
                <w:webHidden/>
              </w:rPr>
              <w:instrText xml:space="preserve"> PAGEREF _Toc43971125 \h </w:instrText>
            </w:r>
            <w:r w:rsidR="00240B33">
              <w:rPr>
                <w:noProof/>
                <w:webHidden/>
              </w:rPr>
            </w:r>
            <w:r w:rsidR="00240B33">
              <w:rPr>
                <w:noProof/>
                <w:webHidden/>
              </w:rPr>
              <w:fldChar w:fldCharType="separate"/>
            </w:r>
            <w:r w:rsidR="00240B33">
              <w:rPr>
                <w:noProof/>
                <w:webHidden/>
              </w:rPr>
              <w:t>20</w:t>
            </w:r>
            <w:r w:rsidR="00240B33">
              <w:rPr>
                <w:noProof/>
                <w:webHidden/>
              </w:rPr>
              <w:fldChar w:fldCharType="end"/>
            </w:r>
          </w:hyperlink>
        </w:p>
        <w:p w14:paraId="24AFAE14" w14:textId="1ECB6C61" w:rsidR="00240B33" w:rsidRDefault="002C3488">
          <w:pPr>
            <w:pStyle w:val="TOC3"/>
            <w:tabs>
              <w:tab w:val="left" w:pos="1320"/>
              <w:tab w:val="right" w:leader="dot" w:pos="9350"/>
            </w:tabs>
            <w:rPr>
              <w:rFonts w:eastAsiaTheme="minorEastAsia"/>
              <w:noProof/>
            </w:rPr>
          </w:pPr>
          <w:hyperlink w:anchor="_Toc43971126" w:history="1">
            <w:r w:rsidR="00240B33" w:rsidRPr="006D4DE6">
              <w:rPr>
                <w:rStyle w:val="Hyperlink"/>
                <w:noProof/>
              </w:rPr>
              <w:t>9.2.3.</w:t>
            </w:r>
            <w:r w:rsidR="00240B33">
              <w:rPr>
                <w:rFonts w:eastAsiaTheme="minorEastAsia"/>
                <w:noProof/>
              </w:rPr>
              <w:tab/>
            </w:r>
            <w:r w:rsidR="00240B33" w:rsidRPr="006D4DE6">
              <w:rPr>
                <w:rStyle w:val="Hyperlink"/>
                <w:noProof/>
              </w:rPr>
              <w:t>Incidence Analysis</w:t>
            </w:r>
            <w:r w:rsidR="00240B33">
              <w:rPr>
                <w:noProof/>
                <w:webHidden/>
              </w:rPr>
              <w:tab/>
            </w:r>
            <w:r w:rsidR="00240B33">
              <w:rPr>
                <w:noProof/>
                <w:webHidden/>
              </w:rPr>
              <w:fldChar w:fldCharType="begin"/>
            </w:r>
            <w:r w:rsidR="00240B33">
              <w:rPr>
                <w:noProof/>
                <w:webHidden/>
              </w:rPr>
              <w:instrText xml:space="preserve"> PAGEREF _Toc43971126 \h </w:instrText>
            </w:r>
            <w:r w:rsidR="00240B33">
              <w:rPr>
                <w:noProof/>
                <w:webHidden/>
              </w:rPr>
            </w:r>
            <w:r w:rsidR="00240B33">
              <w:rPr>
                <w:noProof/>
                <w:webHidden/>
              </w:rPr>
              <w:fldChar w:fldCharType="separate"/>
            </w:r>
            <w:r w:rsidR="00240B33">
              <w:rPr>
                <w:noProof/>
                <w:webHidden/>
              </w:rPr>
              <w:t>21</w:t>
            </w:r>
            <w:r w:rsidR="00240B33">
              <w:rPr>
                <w:noProof/>
                <w:webHidden/>
              </w:rPr>
              <w:fldChar w:fldCharType="end"/>
            </w:r>
          </w:hyperlink>
        </w:p>
        <w:p w14:paraId="02B5E97F" w14:textId="6C269217" w:rsidR="00240B33" w:rsidRDefault="002C3488">
          <w:pPr>
            <w:pStyle w:val="TOC2"/>
            <w:tabs>
              <w:tab w:val="left" w:pos="880"/>
              <w:tab w:val="right" w:leader="dot" w:pos="9350"/>
            </w:tabs>
            <w:rPr>
              <w:rFonts w:eastAsiaTheme="minorEastAsia"/>
              <w:noProof/>
            </w:rPr>
          </w:pPr>
          <w:hyperlink w:anchor="_Toc43971127" w:history="1">
            <w:r w:rsidR="00240B33" w:rsidRPr="006D4DE6">
              <w:rPr>
                <w:rStyle w:val="Hyperlink"/>
                <w:noProof/>
                <w14:scene3d>
                  <w14:camera w14:prst="orthographicFront"/>
                  <w14:lightRig w14:rig="threePt" w14:dir="t">
                    <w14:rot w14:lat="0" w14:lon="0" w14:rev="0"/>
                  </w14:lightRig>
                </w14:scene3d>
              </w:rPr>
              <w:t>9.3.</w:t>
            </w:r>
            <w:r w:rsidR="00240B33">
              <w:rPr>
                <w:rFonts w:eastAsiaTheme="minorEastAsia"/>
                <w:noProof/>
              </w:rPr>
              <w:tab/>
            </w:r>
            <w:r w:rsidR="00240B33" w:rsidRPr="006D4DE6">
              <w:rPr>
                <w:rStyle w:val="Hyperlink"/>
                <w:noProof/>
              </w:rPr>
              <w:t>Model Specification</w:t>
            </w:r>
            <w:r w:rsidR="00240B33">
              <w:rPr>
                <w:noProof/>
                <w:webHidden/>
              </w:rPr>
              <w:tab/>
            </w:r>
            <w:r w:rsidR="00240B33">
              <w:rPr>
                <w:noProof/>
                <w:webHidden/>
              </w:rPr>
              <w:fldChar w:fldCharType="begin"/>
            </w:r>
            <w:r w:rsidR="00240B33">
              <w:rPr>
                <w:noProof/>
                <w:webHidden/>
              </w:rPr>
              <w:instrText xml:space="preserve"> PAGEREF _Toc43971127 \h </w:instrText>
            </w:r>
            <w:r w:rsidR="00240B33">
              <w:rPr>
                <w:noProof/>
                <w:webHidden/>
              </w:rPr>
            </w:r>
            <w:r w:rsidR="00240B33">
              <w:rPr>
                <w:noProof/>
                <w:webHidden/>
              </w:rPr>
              <w:fldChar w:fldCharType="separate"/>
            </w:r>
            <w:r w:rsidR="00240B33">
              <w:rPr>
                <w:noProof/>
                <w:webHidden/>
              </w:rPr>
              <w:t>21</w:t>
            </w:r>
            <w:r w:rsidR="00240B33">
              <w:rPr>
                <w:noProof/>
                <w:webHidden/>
              </w:rPr>
              <w:fldChar w:fldCharType="end"/>
            </w:r>
          </w:hyperlink>
        </w:p>
        <w:p w14:paraId="17CB5168" w14:textId="2EC79FA4" w:rsidR="00240B33" w:rsidRDefault="002C3488">
          <w:pPr>
            <w:pStyle w:val="TOC3"/>
            <w:tabs>
              <w:tab w:val="left" w:pos="1320"/>
              <w:tab w:val="right" w:leader="dot" w:pos="9350"/>
            </w:tabs>
            <w:rPr>
              <w:rFonts w:eastAsiaTheme="minorEastAsia"/>
              <w:noProof/>
            </w:rPr>
          </w:pPr>
          <w:hyperlink w:anchor="_Toc43971128" w:history="1">
            <w:r w:rsidR="00240B33" w:rsidRPr="006D4DE6">
              <w:rPr>
                <w:rStyle w:val="Hyperlink"/>
                <w:noProof/>
              </w:rPr>
              <w:t>9.3.1.</w:t>
            </w:r>
            <w:r w:rsidR="00240B33">
              <w:rPr>
                <w:rFonts w:eastAsiaTheme="minorEastAsia"/>
                <w:noProof/>
              </w:rPr>
              <w:tab/>
            </w:r>
            <w:r w:rsidR="00240B33" w:rsidRPr="006D4DE6">
              <w:rPr>
                <w:rStyle w:val="Hyperlink"/>
                <w:noProof/>
              </w:rPr>
              <w:t>Propensity Score Model Specification</w:t>
            </w:r>
            <w:r w:rsidR="00240B33">
              <w:rPr>
                <w:noProof/>
                <w:webHidden/>
              </w:rPr>
              <w:tab/>
            </w:r>
            <w:r w:rsidR="00240B33">
              <w:rPr>
                <w:noProof/>
                <w:webHidden/>
              </w:rPr>
              <w:fldChar w:fldCharType="begin"/>
            </w:r>
            <w:r w:rsidR="00240B33">
              <w:rPr>
                <w:noProof/>
                <w:webHidden/>
              </w:rPr>
              <w:instrText xml:space="preserve"> PAGEREF _Toc43971128 \h </w:instrText>
            </w:r>
            <w:r w:rsidR="00240B33">
              <w:rPr>
                <w:noProof/>
                <w:webHidden/>
              </w:rPr>
            </w:r>
            <w:r w:rsidR="00240B33">
              <w:rPr>
                <w:noProof/>
                <w:webHidden/>
              </w:rPr>
              <w:fldChar w:fldCharType="separate"/>
            </w:r>
            <w:r w:rsidR="00240B33">
              <w:rPr>
                <w:noProof/>
                <w:webHidden/>
              </w:rPr>
              <w:t>21</w:t>
            </w:r>
            <w:r w:rsidR="00240B33">
              <w:rPr>
                <w:noProof/>
                <w:webHidden/>
              </w:rPr>
              <w:fldChar w:fldCharType="end"/>
            </w:r>
          </w:hyperlink>
        </w:p>
        <w:p w14:paraId="6DFEB2F6" w14:textId="0ED10A74" w:rsidR="00240B33" w:rsidRDefault="002C3488">
          <w:pPr>
            <w:pStyle w:val="TOC3"/>
            <w:tabs>
              <w:tab w:val="left" w:pos="1320"/>
              <w:tab w:val="right" w:leader="dot" w:pos="9350"/>
            </w:tabs>
            <w:rPr>
              <w:rFonts w:eastAsiaTheme="minorEastAsia"/>
              <w:noProof/>
            </w:rPr>
          </w:pPr>
          <w:hyperlink w:anchor="_Toc43971129" w:history="1">
            <w:r w:rsidR="00240B33" w:rsidRPr="006D4DE6">
              <w:rPr>
                <w:rStyle w:val="Hyperlink"/>
                <w:noProof/>
              </w:rPr>
              <w:t>9.3.2.</w:t>
            </w:r>
            <w:r w:rsidR="00240B33">
              <w:rPr>
                <w:rFonts w:eastAsiaTheme="minorEastAsia"/>
                <w:noProof/>
              </w:rPr>
              <w:tab/>
            </w:r>
            <w:r w:rsidR="00240B33" w:rsidRPr="006D4DE6">
              <w:rPr>
                <w:rStyle w:val="Hyperlink"/>
                <w:noProof/>
              </w:rPr>
              <w:t>Outcome Model Specification</w:t>
            </w:r>
            <w:r w:rsidR="00240B33">
              <w:rPr>
                <w:noProof/>
                <w:webHidden/>
              </w:rPr>
              <w:tab/>
            </w:r>
            <w:r w:rsidR="00240B33">
              <w:rPr>
                <w:noProof/>
                <w:webHidden/>
              </w:rPr>
              <w:fldChar w:fldCharType="begin"/>
            </w:r>
            <w:r w:rsidR="00240B33">
              <w:rPr>
                <w:noProof/>
                <w:webHidden/>
              </w:rPr>
              <w:instrText xml:space="preserve"> PAGEREF _Toc43971129 \h </w:instrText>
            </w:r>
            <w:r w:rsidR="00240B33">
              <w:rPr>
                <w:noProof/>
                <w:webHidden/>
              </w:rPr>
            </w:r>
            <w:r w:rsidR="00240B33">
              <w:rPr>
                <w:noProof/>
                <w:webHidden/>
              </w:rPr>
              <w:fldChar w:fldCharType="separate"/>
            </w:r>
            <w:r w:rsidR="00240B33">
              <w:rPr>
                <w:noProof/>
                <w:webHidden/>
              </w:rPr>
              <w:t>22</w:t>
            </w:r>
            <w:r w:rsidR="00240B33">
              <w:rPr>
                <w:noProof/>
                <w:webHidden/>
              </w:rPr>
              <w:fldChar w:fldCharType="end"/>
            </w:r>
          </w:hyperlink>
        </w:p>
        <w:p w14:paraId="5F247057" w14:textId="0FB21AC5" w:rsidR="00240B33" w:rsidRDefault="002C3488">
          <w:pPr>
            <w:pStyle w:val="TOC2"/>
            <w:tabs>
              <w:tab w:val="left" w:pos="880"/>
              <w:tab w:val="right" w:leader="dot" w:pos="9350"/>
            </w:tabs>
            <w:rPr>
              <w:rFonts w:eastAsiaTheme="minorEastAsia"/>
              <w:noProof/>
            </w:rPr>
          </w:pPr>
          <w:hyperlink w:anchor="_Toc43971130" w:history="1">
            <w:r w:rsidR="00240B33" w:rsidRPr="006D4DE6">
              <w:rPr>
                <w:rStyle w:val="Hyperlink"/>
                <w:noProof/>
                <w14:scene3d>
                  <w14:camera w14:prst="orthographicFront"/>
                  <w14:lightRig w14:rig="threePt" w14:dir="t">
                    <w14:rot w14:lat="0" w14:lon="0" w14:rev="0"/>
                  </w14:lightRig>
                </w14:scene3d>
              </w:rPr>
              <w:t>9.4.</w:t>
            </w:r>
            <w:r w:rsidR="00240B33">
              <w:rPr>
                <w:rFonts w:eastAsiaTheme="minorEastAsia"/>
                <w:noProof/>
              </w:rPr>
              <w:tab/>
            </w:r>
            <w:r w:rsidR="00240B33" w:rsidRPr="006D4DE6">
              <w:rPr>
                <w:rStyle w:val="Hyperlink"/>
                <w:noProof/>
              </w:rPr>
              <w:t>Evidence Evaluation</w:t>
            </w:r>
            <w:r w:rsidR="00240B33">
              <w:rPr>
                <w:noProof/>
                <w:webHidden/>
              </w:rPr>
              <w:tab/>
            </w:r>
            <w:r w:rsidR="00240B33">
              <w:rPr>
                <w:noProof/>
                <w:webHidden/>
              </w:rPr>
              <w:fldChar w:fldCharType="begin"/>
            </w:r>
            <w:r w:rsidR="00240B33">
              <w:rPr>
                <w:noProof/>
                <w:webHidden/>
              </w:rPr>
              <w:instrText xml:space="preserve"> PAGEREF _Toc43971130 \h </w:instrText>
            </w:r>
            <w:r w:rsidR="00240B33">
              <w:rPr>
                <w:noProof/>
                <w:webHidden/>
              </w:rPr>
            </w:r>
            <w:r w:rsidR="00240B33">
              <w:rPr>
                <w:noProof/>
                <w:webHidden/>
              </w:rPr>
              <w:fldChar w:fldCharType="separate"/>
            </w:r>
            <w:r w:rsidR="00240B33">
              <w:rPr>
                <w:noProof/>
                <w:webHidden/>
              </w:rPr>
              <w:t>22</w:t>
            </w:r>
            <w:r w:rsidR="00240B33">
              <w:rPr>
                <w:noProof/>
                <w:webHidden/>
              </w:rPr>
              <w:fldChar w:fldCharType="end"/>
            </w:r>
          </w:hyperlink>
        </w:p>
        <w:p w14:paraId="13F6A5E1" w14:textId="0BC223F3" w:rsidR="00240B33" w:rsidRDefault="002C3488">
          <w:pPr>
            <w:pStyle w:val="TOC3"/>
            <w:tabs>
              <w:tab w:val="left" w:pos="1320"/>
              <w:tab w:val="right" w:leader="dot" w:pos="9350"/>
            </w:tabs>
            <w:rPr>
              <w:rFonts w:eastAsiaTheme="minorEastAsia"/>
              <w:noProof/>
            </w:rPr>
          </w:pPr>
          <w:hyperlink w:anchor="_Toc43971131" w:history="1">
            <w:r w:rsidR="00240B33" w:rsidRPr="006D4DE6">
              <w:rPr>
                <w:rStyle w:val="Hyperlink"/>
                <w:noProof/>
              </w:rPr>
              <w:t>9.4.1.</w:t>
            </w:r>
            <w:r w:rsidR="00240B33">
              <w:rPr>
                <w:rFonts w:eastAsiaTheme="minorEastAsia"/>
                <w:noProof/>
              </w:rPr>
              <w:tab/>
            </w:r>
            <w:r w:rsidR="00240B33" w:rsidRPr="006D4DE6">
              <w:rPr>
                <w:rStyle w:val="Hyperlink"/>
                <w:noProof/>
              </w:rPr>
              <w:t>Propensity Score Distribution</w:t>
            </w:r>
            <w:r w:rsidR="00240B33">
              <w:rPr>
                <w:noProof/>
                <w:webHidden/>
              </w:rPr>
              <w:tab/>
            </w:r>
            <w:r w:rsidR="00240B33">
              <w:rPr>
                <w:noProof/>
                <w:webHidden/>
              </w:rPr>
              <w:fldChar w:fldCharType="begin"/>
            </w:r>
            <w:r w:rsidR="00240B33">
              <w:rPr>
                <w:noProof/>
                <w:webHidden/>
              </w:rPr>
              <w:instrText xml:space="preserve"> PAGEREF _Toc43971131 \h </w:instrText>
            </w:r>
            <w:r w:rsidR="00240B33">
              <w:rPr>
                <w:noProof/>
                <w:webHidden/>
              </w:rPr>
            </w:r>
            <w:r w:rsidR="00240B33">
              <w:rPr>
                <w:noProof/>
                <w:webHidden/>
              </w:rPr>
              <w:fldChar w:fldCharType="separate"/>
            </w:r>
            <w:r w:rsidR="00240B33">
              <w:rPr>
                <w:noProof/>
                <w:webHidden/>
              </w:rPr>
              <w:t>22</w:t>
            </w:r>
            <w:r w:rsidR="00240B33">
              <w:rPr>
                <w:noProof/>
                <w:webHidden/>
              </w:rPr>
              <w:fldChar w:fldCharType="end"/>
            </w:r>
          </w:hyperlink>
        </w:p>
        <w:p w14:paraId="78466E45" w14:textId="58D7B107" w:rsidR="00240B33" w:rsidRDefault="002C3488">
          <w:pPr>
            <w:pStyle w:val="TOC3"/>
            <w:tabs>
              <w:tab w:val="left" w:pos="1320"/>
              <w:tab w:val="right" w:leader="dot" w:pos="9350"/>
            </w:tabs>
            <w:rPr>
              <w:rFonts w:eastAsiaTheme="minorEastAsia"/>
              <w:noProof/>
            </w:rPr>
          </w:pPr>
          <w:hyperlink w:anchor="_Toc43971132" w:history="1">
            <w:r w:rsidR="00240B33" w:rsidRPr="006D4DE6">
              <w:rPr>
                <w:rStyle w:val="Hyperlink"/>
                <w:noProof/>
              </w:rPr>
              <w:t>9.4.2.</w:t>
            </w:r>
            <w:r w:rsidR="00240B33">
              <w:rPr>
                <w:rFonts w:eastAsiaTheme="minorEastAsia"/>
                <w:noProof/>
              </w:rPr>
              <w:tab/>
            </w:r>
            <w:r w:rsidR="00240B33" w:rsidRPr="006D4DE6">
              <w:rPr>
                <w:rStyle w:val="Hyperlink"/>
                <w:noProof/>
              </w:rPr>
              <w:t>Covariate balance before and after propensity score matching</w:t>
            </w:r>
            <w:r w:rsidR="00240B33">
              <w:rPr>
                <w:noProof/>
                <w:webHidden/>
              </w:rPr>
              <w:tab/>
            </w:r>
            <w:r w:rsidR="00240B33">
              <w:rPr>
                <w:noProof/>
                <w:webHidden/>
              </w:rPr>
              <w:fldChar w:fldCharType="begin"/>
            </w:r>
            <w:r w:rsidR="00240B33">
              <w:rPr>
                <w:noProof/>
                <w:webHidden/>
              </w:rPr>
              <w:instrText xml:space="preserve"> PAGEREF _Toc43971132 \h </w:instrText>
            </w:r>
            <w:r w:rsidR="00240B33">
              <w:rPr>
                <w:noProof/>
                <w:webHidden/>
              </w:rPr>
            </w:r>
            <w:r w:rsidR="00240B33">
              <w:rPr>
                <w:noProof/>
                <w:webHidden/>
              </w:rPr>
              <w:fldChar w:fldCharType="separate"/>
            </w:r>
            <w:r w:rsidR="00240B33">
              <w:rPr>
                <w:noProof/>
                <w:webHidden/>
              </w:rPr>
              <w:t>22</w:t>
            </w:r>
            <w:r w:rsidR="00240B33">
              <w:rPr>
                <w:noProof/>
                <w:webHidden/>
              </w:rPr>
              <w:fldChar w:fldCharType="end"/>
            </w:r>
          </w:hyperlink>
        </w:p>
        <w:p w14:paraId="41013C7C" w14:textId="0C010632" w:rsidR="00240B33" w:rsidRDefault="002C3488">
          <w:pPr>
            <w:pStyle w:val="TOC2"/>
            <w:tabs>
              <w:tab w:val="left" w:pos="880"/>
              <w:tab w:val="right" w:leader="dot" w:pos="9350"/>
            </w:tabs>
            <w:rPr>
              <w:rFonts w:eastAsiaTheme="minorEastAsia"/>
              <w:noProof/>
            </w:rPr>
          </w:pPr>
          <w:hyperlink w:anchor="_Toc43971133" w:history="1">
            <w:r w:rsidR="00240B33" w:rsidRPr="006D4DE6">
              <w:rPr>
                <w:rStyle w:val="Hyperlink"/>
                <w:noProof/>
                <w14:scene3d>
                  <w14:camera w14:prst="orthographicFront"/>
                  <w14:lightRig w14:rig="threePt" w14:dir="t">
                    <w14:rot w14:lat="0" w14:lon="0" w14:rev="0"/>
                  </w14:lightRig>
                </w14:scene3d>
              </w:rPr>
              <w:t>9.5.</w:t>
            </w:r>
            <w:r w:rsidR="00240B33">
              <w:rPr>
                <w:rFonts w:eastAsiaTheme="minorEastAsia"/>
                <w:noProof/>
              </w:rPr>
              <w:tab/>
            </w:r>
            <w:r w:rsidR="00240B33" w:rsidRPr="006D4DE6">
              <w:rPr>
                <w:rStyle w:val="Hyperlink"/>
                <w:noProof/>
              </w:rPr>
              <w:t>Analyses to Perform</w:t>
            </w:r>
            <w:r w:rsidR="00240B33">
              <w:rPr>
                <w:noProof/>
                <w:webHidden/>
              </w:rPr>
              <w:tab/>
            </w:r>
            <w:r w:rsidR="00240B33">
              <w:rPr>
                <w:noProof/>
                <w:webHidden/>
              </w:rPr>
              <w:fldChar w:fldCharType="begin"/>
            </w:r>
            <w:r w:rsidR="00240B33">
              <w:rPr>
                <w:noProof/>
                <w:webHidden/>
              </w:rPr>
              <w:instrText xml:space="preserve"> PAGEREF _Toc43971133 \h </w:instrText>
            </w:r>
            <w:r w:rsidR="00240B33">
              <w:rPr>
                <w:noProof/>
                <w:webHidden/>
              </w:rPr>
            </w:r>
            <w:r w:rsidR="00240B33">
              <w:rPr>
                <w:noProof/>
                <w:webHidden/>
              </w:rPr>
              <w:fldChar w:fldCharType="separate"/>
            </w:r>
            <w:r w:rsidR="00240B33">
              <w:rPr>
                <w:noProof/>
                <w:webHidden/>
              </w:rPr>
              <w:t>23</w:t>
            </w:r>
            <w:r w:rsidR="00240B33">
              <w:rPr>
                <w:noProof/>
                <w:webHidden/>
              </w:rPr>
              <w:fldChar w:fldCharType="end"/>
            </w:r>
          </w:hyperlink>
        </w:p>
        <w:p w14:paraId="677A3EC8" w14:textId="20F046AB" w:rsidR="00240B33" w:rsidRDefault="002C3488">
          <w:pPr>
            <w:pStyle w:val="TOC2"/>
            <w:tabs>
              <w:tab w:val="left" w:pos="880"/>
              <w:tab w:val="right" w:leader="dot" w:pos="9350"/>
            </w:tabs>
            <w:rPr>
              <w:rFonts w:eastAsiaTheme="minorEastAsia"/>
              <w:noProof/>
            </w:rPr>
          </w:pPr>
          <w:hyperlink w:anchor="_Toc43971134" w:history="1">
            <w:r w:rsidR="00240B33" w:rsidRPr="006D4DE6">
              <w:rPr>
                <w:rStyle w:val="Hyperlink"/>
                <w:noProof/>
                <w14:scene3d>
                  <w14:camera w14:prst="orthographicFront"/>
                  <w14:lightRig w14:rig="threePt" w14:dir="t">
                    <w14:rot w14:lat="0" w14:lon="0" w14:rev="0"/>
                  </w14:lightRig>
                </w14:scene3d>
              </w:rPr>
              <w:t>9.6.</w:t>
            </w:r>
            <w:r w:rsidR="00240B33">
              <w:rPr>
                <w:rFonts w:eastAsiaTheme="minorEastAsia"/>
                <w:noProof/>
              </w:rPr>
              <w:tab/>
            </w:r>
            <w:r w:rsidR="00240B33" w:rsidRPr="006D4DE6">
              <w:rPr>
                <w:rStyle w:val="Hyperlink"/>
                <w:noProof/>
              </w:rPr>
              <w:t>Output</w:t>
            </w:r>
            <w:r w:rsidR="00240B33">
              <w:rPr>
                <w:noProof/>
                <w:webHidden/>
              </w:rPr>
              <w:tab/>
            </w:r>
            <w:r w:rsidR="00240B33">
              <w:rPr>
                <w:noProof/>
                <w:webHidden/>
              </w:rPr>
              <w:fldChar w:fldCharType="begin"/>
            </w:r>
            <w:r w:rsidR="00240B33">
              <w:rPr>
                <w:noProof/>
                <w:webHidden/>
              </w:rPr>
              <w:instrText xml:space="preserve"> PAGEREF _Toc43971134 \h </w:instrText>
            </w:r>
            <w:r w:rsidR="00240B33">
              <w:rPr>
                <w:noProof/>
                <w:webHidden/>
              </w:rPr>
            </w:r>
            <w:r w:rsidR="00240B33">
              <w:rPr>
                <w:noProof/>
                <w:webHidden/>
              </w:rPr>
              <w:fldChar w:fldCharType="separate"/>
            </w:r>
            <w:r w:rsidR="00240B33">
              <w:rPr>
                <w:noProof/>
                <w:webHidden/>
              </w:rPr>
              <w:t>24</w:t>
            </w:r>
            <w:r w:rsidR="00240B33">
              <w:rPr>
                <w:noProof/>
                <w:webHidden/>
              </w:rPr>
              <w:fldChar w:fldCharType="end"/>
            </w:r>
          </w:hyperlink>
        </w:p>
        <w:p w14:paraId="57C76169" w14:textId="6CC20584" w:rsidR="00240B33" w:rsidRDefault="002C3488">
          <w:pPr>
            <w:pStyle w:val="TOC1"/>
            <w:tabs>
              <w:tab w:val="left" w:pos="660"/>
              <w:tab w:val="right" w:leader="dot" w:pos="9350"/>
            </w:tabs>
            <w:rPr>
              <w:rFonts w:eastAsiaTheme="minorEastAsia"/>
              <w:noProof/>
            </w:rPr>
          </w:pPr>
          <w:hyperlink w:anchor="_Toc43971135" w:history="1">
            <w:r w:rsidR="00240B33" w:rsidRPr="006D4DE6">
              <w:rPr>
                <w:rStyle w:val="Hyperlink"/>
                <w:noProof/>
              </w:rPr>
              <w:t>10.</w:t>
            </w:r>
            <w:r w:rsidR="00240B33">
              <w:rPr>
                <w:rFonts w:eastAsiaTheme="minorEastAsia"/>
                <w:noProof/>
              </w:rPr>
              <w:tab/>
            </w:r>
            <w:r w:rsidR="00240B33" w:rsidRPr="006D4DE6">
              <w:rPr>
                <w:rStyle w:val="Hyperlink"/>
                <w:noProof/>
              </w:rPr>
              <w:t>Evidence Evaluation Results</w:t>
            </w:r>
            <w:r w:rsidR="00240B33">
              <w:rPr>
                <w:noProof/>
                <w:webHidden/>
              </w:rPr>
              <w:tab/>
            </w:r>
            <w:r w:rsidR="00240B33">
              <w:rPr>
                <w:noProof/>
                <w:webHidden/>
              </w:rPr>
              <w:fldChar w:fldCharType="begin"/>
            </w:r>
            <w:r w:rsidR="00240B33">
              <w:rPr>
                <w:noProof/>
                <w:webHidden/>
              </w:rPr>
              <w:instrText xml:space="preserve"> PAGEREF _Toc43971135 \h </w:instrText>
            </w:r>
            <w:r w:rsidR="00240B33">
              <w:rPr>
                <w:noProof/>
                <w:webHidden/>
              </w:rPr>
            </w:r>
            <w:r w:rsidR="00240B33">
              <w:rPr>
                <w:noProof/>
                <w:webHidden/>
              </w:rPr>
              <w:fldChar w:fldCharType="separate"/>
            </w:r>
            <w:r w:rsidR="00240B33">
              <w:rPr>
                <w:noProof/>
                <w:webHidden/>
              </w:rPr>
              <w:t>25</w:t>
            </w:r>
            <w:r w:rsidR="00240B33">
              <w:rPr>
                <w:noProof/>
                <w:webHidden/>
              </w:rPr>
              <w:fldChar w:fldCharType="end"/>
            </w:r>
          </w:hyperlink>
        </w:p>
        <w:p w14:paraId="16F0E26C" w14:textId="52A335CB" w:rsidR="00240B33" w:rsidRDefault="002C3488">
          <w:pPr>
            <w:pStyle w:val="TOC1"/>
            <w:tabs>
              <w:tab w:val="left" w:pos="660"/>
              <w:tab w:val="right" w:leader="dot" w:pos="9350"/>
            </w:tabs>
            <w:rPr>
              <w:rFonts w:eastAsiaTheme="minorEastAsia"/>
              <w:noProof/>
            </w:rPr>
          </w:pPr>
          <w:hyperlink w:anchor="_Toc43971136" w:history="1">
            <w:r w:rsidR="00240B33" w:rsidRPr="006D4DE6">
              <w:rPr>
                <w:rStyle w:val="Hyperlink"/>
                <w:noProof/>
              </w:rPr>
              <w:t>11.</w:t>
            </w:r>
            <w:r w:rsidR="00240B33">
              <w:rPr>
                <w:rFonts w:eastAsiaTheme="minorEastAsia"/>
                <w:noProof/>
              </w:rPr>
              <w:tab/>
            </w:r>
            <w:r w:rsidR="00240B33" w:rsidRPr="006D4DE6">
              <w:rPr>
                <w:rStyle w:val="Hyperlink"/>
                <w:noProof/>
              </w:rPr>
              <w:t>Strengths and Limitations</w:t>
            </w:r>
            <w:r w:rsidR="00240B33">
              <w:rPr>
                <w:noProof/>
                <w:webHidden/>
              </w:rPr>
              <w:tab/>
            </w:r>
            <w:r w:rsidR="00240B33">
              <w:rPr>
                <w:noProof/>
                <w:webHidden/>
              </w:rPr>
              <w:fldChar w:fldCharType="begin"/>
            </w:r>
            <w:r w:rsidR="00240B33">
              <w:rPr>
                <w:noProof/>
                <w:webHidden/>
              </w:rPr>
              <w:instrText xml:space="preserve"> PAGEREF _Toc43971136 \h </w:instrText>
            </w:r>
            <w:r w:rsidR="00240B33">
              <w:rPr>
                <w:noProof/>
                <w:webHidden/>
              </w:rPr>
            </w:r>
            <w:r w:rsidR="00240B33">
              <w:rPr>
                <w:noProof/>
                <w:webHidden/>
              </w:rPr>
              <w:fldChar w:fldCharType="separate"/>
            </w:r>
            <w:r w:rsidR="00240B33">
              <w:rPr>
                <w:noProof/>
                <w:webHidden/>
              </w:rPr>
              <w:t>27</w:t>
            </w:r>
            <w:r w:rsidR="00240B33">
              <w:rPr>
                <w:noProof/>
                <w:webHidden/>
              </w:rPr>
              <w:fldChar w:fldCharType="end"/>
            </w:r>
          </w:hyperlink>
        </w:p>
        <w:p w14:paraId="322B0494" w14:textId="7264CE34" w:rsidR="00240B33" w:rsidRDefault="002C3488">
          <w:pPr>
            <w:pStyle w:val="TOC2"/>
            <w:tabs>
              <w:tab w:val="left" w:pos="1100"/>
              <w:tab w:val="right" w:leader="dot" w:pos="9350"/>
            </w:tabs>
            <w:rPr>
              <w:rFonts w:eastAsiaTheme="minorEastAsia"/>
              <w:noProof/>
            </w:rPr>
          </w:pPr>
          <w:hyperlink w:anchor="_Toc43971137" w:history="1">
            <w:r w:rsidR="00240B33" w:rsidRPr="006D4DE6">
              <w:rPr>
                <w:rStyle w:val="Hyperlink"/>
                <w:noProof/>
                <w14:scene3d>
                  <w14:camera w14:prst="orthographicFront"/>
                  <w14:lightRig w14:rig="threePt" w14:dir="t">
                    <w14:rot w14:lat="0" w14:lon="0" w14:rev="0"/>
                  </w14:lightRig>
                </w14:scene3d>
              </w:rPr>
              <w:t>11.1.</w:t>
            </w:r>
            <w:r w:rsidR="00240B33">
              <w:rPr>
                <w:rFonts w:eastAsiaTheme="minorEastAsia"/>
                <w:noProof/>
              </w:rPr>
              <w:tab/>
            </w:r>
            <w:r w:rsidR="00240B33" w:rsidRPr="006D4DE6">
              <w:rPr>
                <w:rStyle w:val="Hyperlink"/>
                <w:noProof/>
              </w:rPr>
              <w:t>Strengths</w:t>
            </w:r>
            <w:r w:rsidR="00240B33">
              <w:rPr>
                <w:noProof/>
                <w:webHidden/>
              </w:rPr>
              <w:tab/>
            </w:r>
            <w:r w:rsidR="00240B33">
              <w:rPr>
                <w:noProof/>
                <w:webHidden/>
              </w:rPr>
              <w:fldChar w:fldCharType="begin"/>
            </w:r>
            <w:r w:rsidR="00240B33">
              <w:rPr>
                <w:noProof/>
                <w:webHidden/>
              </w:rPr>
              <w:instrText xml:space="preserve"> PAGEREF _Toc43971137 \h </w:instrText>
            </w:r>
            <w:r w:rsidR="00240B33">
              <w:rPr>
                <w:noProof/>
                <w:webHidden/>
              </w:rPr>
            </w:r>
            <w:r w:rsidR="00240B33">
              <w:rPr>
                <w:noProof/>
                <w:webHidden/>
              </w:rPr>
              <w:fldChar w:fldCharType="separate"/>
            </w:r>
            <w:r w:rsidR="00240B33">
              <w:rPr>
                <w:noProof/>
                <w:webHidden/>
              </w:rPr>
              <w:t>27</w:t>
            </w:r>
            <w:r w:rsidR="00240B33">
              <w:rPr>
                <w:noProof/>
                <w:webHidden/>
              </w:rPr>
              <w:fldChar w:fldCharType="end"/>
            </w:r>
          </w:hyperlink>
        </w:p>
        <w:p w14:paraId="375B7636" w14:textId="67821843" w:rsidR="00240B33" w:rsidRDefault="002C3488">
          <w:pPr>
            <w:pStyle w:val="TOC2"/>
            <w:tabs>
              <w:tab w:val="left" w:pos="1100"/>
              <w:tab w:val="right" w:leader="dot" w:pos="9350"/>
            </w:tabs>
            <w:rPr>
              <w:rFonts w:eastAsiaTheme="minorEastAsia"/>
              <w:noProof/>
            </w:rPr>
          </w:pPr>
          <w:hyperlink w:anchor="_Toc43971138" w:history="1">
            <w:r w:rsidR="00240B33" w:rsidRPr="006D4DE6">
              <w:rPr>
                <w:rStyle w:val="Hyperlink"/>
                <w:noProof/>
                <w14:scene3d>
                  <w14:camera w14:prst="orthographicFront"/>
                  <w14:lightRig w14:rig="threePt" w14:dir="t">
                    <w14:rot w14:lat="0" w14:lon="0" w14:rev="0"/>
                  </w14:lightRig>
                </w14:scene3d>
              </w:rPr>
              <w:t>11.2.</w:t>
            </w:r>
            <w:r w:rsidR="00240B33">
              <w:rPr>
                <w:rFonts w:eastAsiaTheme="minorEastAsia"/>
                <w:noProof/>
              </w:rPr>
              <w:tab/>
            </w:r>
            <w:r w:rsidR="00240B33" w:rsidRPr="006D4DE6">
              <w:rPr>
                <w:rStyle w:val="Hyperlink"/>
                <w:noProof/>
              </w:rPr>
              <w:t>Limitations</w:t>
            </w:r>
            <w:r w:rsidR="00240B33">
              <w:rPr>
                <w:noProof/>
                <w:webHidden/>
              </w:rPr>
              <w:tab/>
            </w:r>
            <w:r w:rsidR="00240B33">
              <w:rPr>
                <w:noProof/>
                <w:webHidden/>
              </w:rPr>
              <w:fldChar w:fldCharType="begin"/>
            </w:r>
            <w:r w:rsidR="00240B33">
              <w:rPr>
                <w:noProof/>
                <w:webHidden/>
              </w:rPr>
              <w:instrText xml:space="preserve"> PAGEREF _Toc43971138 \h </w:instrText>
            </w:r>
            <w:r w:rsidR="00240B33">
              <w:rPr>
                <w:noProof/>
                <w:webHidden/>
              </w:rPr>
            </w:r>
            <w:r w:rsidR="00240B33">
              <w:rPr>
                <w:noProof/>
                <w:webHidden/>
              </w:rPr>
              <w:fldChar w:fldCharType="separate"/>
            </w:r>
            <w:r w:rsidR="00240B33">
              <w:rPr>
                <w:noProof/>
                <w:webHidden/>
              </w:rPr>
              <w:t>27</w:t>
            </w:r>
            <w:r w:rsidR="00240B33">
              <w:rPr>
                <w:noProof/>
                <w:webHidden/>
              </w:rPr>
              <w:fldChar w:fldCharType="end"/>
            </w:r>
          </w:hyperlink>
        </w:p>
        <w:p w14:paraId="4AD2C44B" w14:textId="093673E5" w:rsidR="00240B33" w:rsidRDefault="002C3488">
          <w:pPr>
            <w:pStyle w:val="TOC1"/>
            <w:tabs>
              <w:tab w:val="left" w:pos="660"/>
              <w:tab w:val="right" w:leader="dot" w:pos="9350"/>
            </w:tabs>
            <w:rPr>
              <w:rFonts w:eastAsiaTheme="minorEastAsia"/>
              <w:noProof/>
            </w:rPr>
          </w:pPr>
          <w:hyperlink w:anchor="_Toc43971139" w:history="1">
            <w:r w:rsidR="00240B33" w:rsidRPr="006D4DE6">
              <w:rPr>
                <w:rStyle w:val="Hyperlink"/>
                <w:noProof/>
              </w:rPr>
              <w:t>12.</w:t>
            </w:r>
            <w:r w:rsidR="00240B33">
              <w:rPr>
                <w:rFonts w:eastAsiaTheme="minorEastAsia"/>
                <w:noProof/>
              </w:rPr>
              <w:tab/>
            </w:r>
            <w:r w:rsidR="00240B33" w:rsidRPr="006D4DE6">
              <w:rPr>
                <w:rStyle w:val="Hyperlink"/>
                <w:noProof/>
              </w:rPr>
              <w:t>Protection of Human Subjects</w:t>
            </w:r>
            <w:r w:rsidR="00240B33">
              <w:rPr>
                <w:noProof/>
                <w:webHidden/>
              </w:rPr>
              <w:tab/>
            </w:r>
            <w:r w:rsidR="00240B33">
              <w:rPr>
                <w:noProof/>
                <w:webHidden/>
              </w:rPr>
              <w:fldChar w:fldCharType="begin"/>
            </w:r>
            <w:r w:rsidR="00240B33">
              <w:rPr>
                <w:noProof/>
                <w:webHidden/>
              </w:rPr>
              <w:instrText xml:space="preserve"> PAGEREF _Toc43971139 \h </w:instrText>
            </w:r>
            <w:r w:rsidR="00240B33">
              <w:rPr>
                <w:noProof/>
                <w:webHidden/>
              </w:rPr>
            </w:r>
            <w:r w:rsidR="00240B33">
              <w:rPr>
                <w:noProof/>
                <w:webHidden/>
              </w:rPr>
              <w:fldChar w:fldCharType="separate"/>
            </w:r>
            <w:r w:rsidR="00240B33">
              <w:rPr>
                <w:noProof/>
                <w:webHidden/>
              </w:rPr>
              <w:t>27</w:t>
            </w:r>
            <w:r w:rsidR="00240B33">
              <w:rPr>
                <w:noProof/>
                <w:webHidden/>
              </w:rPr>
              <w:fldChar w:fldCharType="end"/>
            </w:r>
          </w:hyperlink>
        </w:p>
        <w:p w14:paraId="12C14073" w14:textId="5A86BC87" w:rsidR="00240B33" w:rsidRDefault="002C3488">
          <w:pPr>
            <w:pStyle w:val="TOC1"/>
            <w:tabs>
              <w:tab w:val="left" w:pos="660"/>
              <w:tab w:val="right" w:leader="dot" w:pos="9350"/>
            </w:tabs>
            <w:rPr>
              <w:rFonts w:eastAsiaTheme="minorEastAsia"/>
              <w:noProof/>
            </w:rPr>
          </w:pPr>
          <w:hyperlink w:anchor="_Toc43971140" w:history="1">
            <w:r w:rsidR="00240B33" w:rsidRPr="006D4DE6">
              <w:rPr>
                <w:rStyle w:val="Hyperlink"/>
                <w:noProof/>
              </w:rPr>
              <w:t>13.</w:t>
            </w:r>
            <w:r w:rsidR="00240B33">
              <w:rPr>
                <w:rFonts w:eastAsiaTheme="minorEastAsia"/>
                <w:noProof/>
              </w:rPr>
              <w:tab/>
            </w:r>
            <w:r w:rsidR="00240B33" w:rsidRPr="006D4DE6">
              <w:rPr>
                <w:rStyle w:val="Hyperlink"/>
                <w:noProof/>
              </w:rPr>
              <w:t>Safety Data Collection and Reporting</w:t>
            </w:r>
            <w:r w:rsidR="00240B33">
              <w:rPr>
                <w:noProof/>
                <w:webHidden/>
              </w:rPr>
              <w:tab/>
            </w:r>
            <w:r w:rsidR="00240B33">
              <w:rPr>
                <w:noProof/>
                <w:webHidden/>
              </w:rPr>
              <w:fldChar w:fldCharType="begin"/>
            </w:r>
            <w:r w:rsidR="00240B33">
              <w:rPr>
                <w:noProof/>
                <w:webHidden/>
              </w:rPr>
              <w:instrText xml:space="preserve"> PAGEREF _Toc43971140 \h </w:instrText>
            </w:r>
            <w:r w:rsidR="00240B33">
              <w:rPr>
                <w:noProof/>
                <w:webHidden/>
              </w:rPr>
            </w:r>
            <w:r w:rsidR="00240B33">
              <w:rPr>
                <w:noProof/>
                <w:webHidden/>
              </w:rPr>
              <w:fldChar w:fldCharType="separate"/>
            </w:r>
            <w:r w:rsidR="00240B33">
              <w:rPr>
                <w:noProof/>
                <w:webHidden/>
              </w:rPr>
              <w:t>27</w:t>
            </w:r>
            <w:r w:rsidR="00240B33">
              <w:rPr>
                <w:noProof/>
                <w:webHidden/>
              </w:rPr>
              <w:fldChar w:fldCharType="end"/>
            </w:r>
          </w:hyperlink>
        </w:p>
        <w:p w14:paraId="1AD22F08" w14:textId="79234F1B" w:rsidR="00240B33" w:rsidRDefault="002C3488">
          <w:pPr>
            <w:pStyle w:val="TOC1"/>
            <w:tabs>
              <w:tab w:val="left" w:pos="660"/>
              <w:tab w:val="right" w:leader="dot" w:pos="9350"/>
            </w:tabs>
            <w:rPr>
              <w:rFonts w:eastAsiaTheme="minorEastAsia"/>
              <w:noProof/>
            </w:rPr>
          </w:pPr>
          <w:hyperlink w:anchor="_Toc43971141" w:history="1">
            <w:r w:rsidR="00240B33" w:rsidRPr="006D4DE6">
              <w:rPr>
                <w:rStyle w:val="Hyperlink"/>
                <w:noProof/>
              </w:rPr>
              <w:t>14.</w:t>
            </w:r>
            <w:r w:rsidR="00240B33">
              <w:rPr>
                <w:rFonts w:eastAsiaTheme="minorEastAsia"/>
                <w:noProof/>
              </w:rPr>
              <w:tab/>
            </w:r>
            <w:r w:rsidR="00240B33" w:rsidRPr="006D4DE6">
              <w:rPr>
                <w:rStyle w:val="Hyperlink"/>
                <w:noProof/>
              </w:rPr>
              <w:t>Plans for Disseminating and Communicating Study Results</w:t>
            </w:r>
            <w:r w:rsidR="00240B33">
              <w:rPr>
                <w:noProof/>
                <w:webHidden/>
              </w:rPr>
              <w:tab/>
            </w:r>
            <w:r w:rsidR="00240B33">
              <w:rPr>
                <w:noProof/>
                <w:webHidden/>
              </w:rPr>
              <w:fldChar w:fldCharType="begin"/>
            </w:r>
            <w:r w:rsidR="00240B33">
              <w:rPr>
                <w:noProof/>
                <w:webHidden/>
              </w:rPr>
              <w:instrText xml:space="preserve"> PAGEREF _Toc43971141 \h </w:instrText>
            </w:r>
            <w:r w:rsidR="00240B33">
              <w:rPr>
                <w:noProof/>
                <w:webHidden/>
              </w:rPr>
            </w:r>
            <w:r w:rsidR="00240B33">
              <w:rPr>
                <w:noProof/>
                <w:webHidden/>
              </w:rPr>
              <w:fldChar w:fldCharType="separate"/>
            </w:r>
            <w:r w:rsidR="00240B33">
              <w:rPr>
                <w:noProof/>
                <w:webHidden/>
              </w:rPr>
              <w:t>28</w:t>
            </w:r>
            <w:r w:rsidR="00240B33">
              <w:rPr>
                <w:noProof/>
                <w:webHidden/>
              </w:rPr>
              <w:fldChar w:fldCharType="end"/>
            </w:r>
          </w:hyperlink>
        </w:p>
        <w:p w14:paraId="0C6302AD" w14:textId="26B87923" w:rsidR="00240B33" w:rsidRDefault="002C3488">
          <w:pPr>
            <w:pStyle w:val="TOC1"/>
            <w:tabs>
              <w:tab w:val="left" w:pos="660"/>
              <w:tab w:val="right" w:leader="dot" w:pos="9350"/>
            </w:tabs>
            <w:rPr>
              <w:rFonts w:eastAsiaTheme="minorEastAsia"/>
              <w:noProof/>
            </w:rPr>
          </w:pPr>
          <w:hyperlink w:anchor="_Toc43971142" w:history="1">
            <w:r w:rsidR="00240B33" w:rsidRPr="006D4DE6">
              <w:rPr>
                <w:rStyle w:val="Hyperlink"/>
                <w:noProof/>
              </w:rPr>
              <w:t>15.</w:t>
            </w:r>
            <w:r w:rsidR="00240B33">
              <w:rPr>
                <w:rFonts w:eastAsiaTheme="minorEastAsia"/>
                <w:noProof/>
              </w:rPr>
              <w:tab/>
            </w:r>
            <w:r w:rsidR="00240B33" w:rsidRPr="006D4DE6">
              <w:rPr>
                <w:rStyle w:val="Hyperlink"/>
                <w:noProof/>
              </w:rPr>
              <w:t>List of Tables and Figures</w:t>
            </w:r>
            <w:r w:rsidR="00240B33">
              <w:rPr>
                <w:noProof/>
                <w:webHidden/>
              </w:rPr>
              <w:tab/>
            </w:r>
            <w:r w:rsidR="00240B33">
              <w:rPr>
                <w:noProof/>
                <w:webHidden/>
              </w:rPr>
              <w:fldChar w:fldCharType="begin"/>
            </w:r>
            <w:r w:rsidR="00240B33">
              <w:rPr>
                <w:noProof/>
                <w:webHidden/>
              </w:rPr>
              <w:instrText xml:space="preserve"> PAGEREF _Toc43971142 \h </w:instrText>
            </w:r>
            <w:r w:rsidR="00240B33">
              <w:rPr>
                <w:noProof/>
                <w:webHidden/>
              </w:rPr>
            </w:r>
            <w:r w:rsidR="00240B33">
              <w:rPr>
                <w:noProof/>
                <w:webHidden/>
              </w:rPr>
              <w:fldChar w:fldCharType="separate"/>
            </w:r>
            <w:r w:rsidR="00240B33">
              <w:rPr>
                <w:noProof/>
                <w:webHidden/>
              </w:rPr>
              <w:t>28</w:t>
            </w:r>
            <w:r w:rsidR="00240B33">
              <w:rPr>
                <w:noProof/>
                <w:webHidden/>
              </w:rPr>
              <w:fldChar w:fldCharType="end"/>
            </w:r>
          </w:hyperlink>
        </w:p>
        <w:p w14:paraId="4D6A663D" w14:textId="281F13FB" w:rsidR="00240B33" w:rsidRDefault="002C3488">
          <w:pPr>
            <w:pStyle w:val="TOC1"/>
            <w:tabs>
              <w:tab w:val="left" w:pos="660"/>
              <w:tab w:val="right" w:leader="dot" w:pos="9350"/>
            </w:tabs>
            <w:rPr>
              <w:rFonts w:eastAsiaTheme="minorEastAsia"/>
              <w:noProof/>
            </w:rPr>
          </w:pPr>
          <w:hyperlink w:anchor="_Toc43971143" w:history="1">
            <w:r w:rsidR="00240B33" w:rsidRPr="006D4DE6">
              <w:rPr>
                <w:rStyle w:val="Hyperlink"/>
                <w:noProof/>
              </w:rPr>
              <w:t>16.</w:t>
            </w:r>
            <w:r w:rsidR="00240B33">
              <w:rPr>
                <w:rFonts w:eastAsiaTheme="minorEastAsia"/>
                <w:noProof/>
              </w:rPr>
              <w:tab/>
            </w:r>
            <w:r w:rsidR="00240B33" w:rsidRPr="006D4DE6">
              <w:rPr>
                <w:rStyle w:val="Hyperlink"/>
                <w:noProof/>
              </w:rPr>
              <w:t>Annex</w:t>
            </w:r>
            <w:r w:rsidR="00240B33">
              <w:rPr>
                <w:noProof/>
                <w:webHidden/>
              </w:rPr>
              <w:tab/>
            </w:r>
            <w:r w:rsidR="00240B33">
              <w:rPr>
                <w:noProof/>
                <w:webHidden/>
              </w:rPr>
              <w:fldChar w:fldCharType="begin"/>
            </w:r>
            <w:r w:rsidR="00240B33">
              <w:rPr>
                <w:noProof/>
                <w:webHidden/>
              </w:rPr>
              <w:instrText xml:space="preserve"> PAGEREF _Toc43971143 \h </w:instrText>
            </w:r>
            <w:r w:rsidR="00240B33">
              <w:rPr>
                <w:noProof/>
                <w:webHidden/>
              </w:rPr>
            </w:r>
            <w:r w:rsidR="00240B33">
              <w:rPr>
                <w:noProof/>
                <w:webHidden/>
              </w:rPr>
              <w:fldChar w:fldCharType="separate"/>
            </w:r>
            <w:r w:rsidR="00240B33">
              <w:rPr>
                <w:noProof/>
                <w:webHidden/>
              </w:rPr>
              <w:t>29</w:t>
            </w:r>
            <w:r w:rsidR="00240B33">
              <w:rPr>
                <w:noProof/>
                <w:webHidden/>
              </w:rPr>
              <w:fldChar w:fldCharType="end"/>
            </w:r>
          </w:hyperlink>
        </w:p>
        <w:p w14:paraId="05E0FF44" w14:textId="560C1D22" w:rsidR="00240B33" w:rsidRDefault="002C3488">
          <w:pPr>
            <w:pStyle w:val="TOC2"/>
            <w:tabs>
              <w:tab w:val="left" w:pos="1100"/>
              <w:tab w:val="right" w:leader="dot" w:pos="9350"/>
            </w:tabs>
            <w:rPr>
              <w:rFonts w:eastAsiaTheme="minorEastAsia"/>
              <w:noProof/>
            </w:rPr>
          </w:pPr>
          <w:hyperlink w:anchor="_Toc43971144" w:history="1">
            <w:r w:rsidR="00240B33" w:rsidRPr="006D4DE6">
              <w:rPr>
                <w:rStyle w:val="Hyperlink"/>
                <w:noProof/>
                <w14:scene3d>
                  <w14:camera w14:prst="orthographicFront"/>
                  <w14:lightRig w14:rig="threePt" w14:dir="t">
                    <w14:rot w14:lat="0" w14:lon="0" w14:rev="0"/>
                  </w14:lightRig>
                </w14:scene3d>
              </w:rPr>
              <w:t>16.1.</w:t>
            </w:r>
            <w:r w:rsidR="00240B33">
              <w:rPr>
                <w:rFonts w:eastAsiaTheme="minorEastAsia"/>
                <w:noProof/>
              </w:rPr>
              <w:tab/>
            </w:r>
            <w:r w:rsidR="00240B33" w:rsidRPr="006D4DE6">
              <w:rPr>
                <w:rStyle w:val="Hyperlink"/>
                <w:noProof/>
              </w:rPr>
              <w:t>Appendix 1 – Concept Sets for Cohorts</w:t>
            </w:r>
            <w:r w:rsidR="00240B33">
              <w:rPr>
                <w:noProof/>
                <w:webHidden/>
              </w:rPr>
              <w:tab/>
            </w:r>
            <w:r w:rsidR="00240B33">
              <w:rPr>
                <w:noProof/>
                <w:webHidden/>
              </w:rPr>
              <w:fldChar w:fldCharType="begin"/>
            </w:r>
            <w:r w:rsidR="00240B33">
              <w:rPr>
                <w:noProof/>
                <w:webHidden/>
              </w:rPr>
              <w:instrText xml:space="preserve"> PAGEREF _Toc43971144 \h </w:instrText>
            </w:r>
            <w:r w:rsidR="00240B33">
              <w:rPr>
                <w:noProof/>
                <w:webHidden/>
              </w:rPr>
            </w:r>
            <w:r w:rsidR="00240B33">
              <w:rPr>
                <w:noProof/>
                <w:webHidden/>
              </w:rPr>
              <w:fldChar w:fldCharType="separate"/>
            </w:r>
            <w:r w:rsidR="00240B33">
              <w:rPr>
                <w:noProof/>
                <w:webHidden/>
              </w:rPr>
              <w:t>29</w:t>
            </w:r>
            <w:r w:rsidR="00240B33">
              <w:rPr>
                <w:noProof/>
                <w:webHidden/>
              </w:rPr>
              <w:fldChar w:fldCharType="end"/>
            </w:r>
          </w:hyperlink>
        </w:p>
        <w:p w14:paraId="23AD83A9" w14:textId="78AF8226" w:rsidR="00240B33" w:rsidRDefault="002C3488">
          <w:pPr>
            <w:pStyle w:val="TOC2"/>
            <w:tabs>
              <w:tab w:val="left" w:pos="1100"/>
              <w:tab w:val="right" w:leader="dot" w:pos="9350"/>
            </w:tabs>
            <w:rPr>
              <w:rFonts w:eastAsiaTheme="minorEastAsia"/>
              <w:noProof/>
            </w:rPr>
          </w:pPr>
          <w:hyperlink w:anchor="_Toc43971145" w:history="1">
            <w:r w:rsidR="00240B33" w:rsidRPr="006D4DE6">
              <w:rPr>
                <w:rStyle w:val="Hyperlink"/>
                <w:noProof/>
                <w14:scene3d>
                  <w14:camera w14:prst="orthographicFront"/>
                  <w14:lightRig w14:rig="threePt" w14:dir="t">
                    <w14:rot w14:lat="0" w14:lon="0" w14:rev="0"/>
                  </w14:lightRig>
                </w14:scene3d>
              </w:rPr>
              <w:t>16.2.</w:t>
            </w:r>
            <w:r w:rsidR="00240B33">
              <w:rPr>
                <w:rFonts w:eastAsiaTheme="minorEastAsia"/>
                <w:noProof/>
              </w:rPr>
              <w:tab/>
            </w:r>
            <w:r w:rsidR="00240B33" w:rsidRPr="006D4DE6">
              <w:rPr>
                <w:rStyle w:val="Hyperlink"/>
                <w:noProof/>
              </w:rPr>
              <w:t>Appendix 2 – Negative Controls List</w:t>
            </w:r>
            <w:r w:rsidR="00240B33">
              <w:rPr>
                <w:noProof/>
                <w:webHidden/>
              </w:rPr>
              <w:tab/>
            </w:r>
            <w:r w:rsidR="00240B33">
              <w:rPr>
                <w:noProof/>
                <w:webHidden/>
              </w:rPr>
              <w:fldChar w:fldCharType="begin"/>
            </w:r>
            <w:r w:rsidR="00240B33">
              <w:rPr>
                <w:noProof/>
                <w:webHidden/>
              </w:rPr>
              <w:instrText xml:space="preserve"> PAGEREF _Toc43971145 \h </w:instrText>
            </w:r>
            <w:r w:rsidR="00240B33">
              <w:rPr>
                <w:noProof/>
                <w:webHidden/>
              </w:rPr>
            </w:r>
            <w:r w:rsidR="00240B33">
              <w:rPr>
                <w:noProof/>
                <w:webHidden/>
              </w:rPr>
              <w:fldChar w:fldCharType="separate"/>
            </w:r>
            <w:r w:rsidR="00240B33">
              <w:rPr>
                <w:noProof/>
                <w:webHidden/>
              </w:rPr>
              <w:t>30</w:t>
            </w:r>
            <w:r w:rsidR="00240B33">
              <w:rPr>
                <w:noProof/>
                <w:webHidden/>
              </w:rPr>
              <w:fldChar w:fldCharType="end"/>
            </w:r>
          </w:hyperlink>
        </w:p>
        <w:p w14:paraId="52A0A776" w14:textId="318D3A84" w:rsidR="00240B33" w:rsidRDefault="002C3488">
          <w:pPr>
            <w:pStyle w:val="TOC1"/>
            <w:tabs>
              <w:tab w:val="left" w:pos="660"/>
              <w:tab w:val="right" w:leader="dot" w:pos="9350"/>
            </w:tabs>
            <w:rPr>
              <w:rFonts w:eastAsiaTheme="minorEastAsia"/>
              <w:noProof/>
            </w:rPr>
          </w:pPr>
          <w:hyperlink w:anchor="_Toc43971146" w:history="1">
            <w:r w:rsidR="00240B33" w:rsidRPr="006D4DE6">
              <w:rPr>
                <w:rStyle w:val="Hyperlink"/>
                <w:noProof/>
              </w:rPr>
              <w:t>17.</w:t>
            </w:r>
            <w:r w:rsidR="00240B33">
              <w:rPr>
                <w:rFonts w:eastAsiaTheme="minorEastAsia"/>
                <w:noProof/>
              </w:rPr>
              <w:tab/>
            </w:r>
            <w:r w:rsidR="00240B33" w:rsidRPr="006D4DE6">
              <w:rPr>
                <w:rStyle w:val="Hyperlink"/>
                <w:noProof/>
              </w:rPr>
              <w:t>References</w:t>
            </w:r>
            <w:r w:rsidR="00240B33">
              <w:rPr>
                <w:noProof/>
                <w:webHidden/>
              </w:rPr>
              <w:tab/>
            </w:r>
            <w:r w:rsidR="00240B33">
              <w:rPr>
                <w:noProof/>
                <w:webHidden/>
              </w:rPr>
              <w:fldChar w:fldCharType="begin"/>
            </w:r>
            <w:r w:rsidR="00240B33">
              <w:rPr>
                <w:noProof/>
                <w:webHidden/>
              </w:rPr>
              <w:instrText xml:space="preserve"> PAGEREF _Toc43971146 \h </w:instrText>
            </w:r>
            <w:r w:rsidR="00240B33">
              <w:rPr>
                <w:noProof/>
                <w:webHidden/>
              </w:rPr>
            </w:r>
            <w:r w:rsidR="00240B33">
              <w:rPr>
                <w:noProof/>
                <w:webHidden/>
              </w:rPr>
              <w:fldChar w:fldCharType="separate"/>
            </w:r>
            <w:r w:rsidR="00240B33">
              <w:rPr>
                <w:noProof/>
                <w:webHidden/>
              </w:rPr>
              <w:t>33</w:t>
            </w:r>
            <w:r w:rsidR="00240B33">
              <w:rPr>
                <w:noProof/>
                <w:webHidden/>
              </w:rPr>
              <w:fldChar w:fldCharType="end"/>
            </w:r>
          </w:hyperlink>
        </w:p>
        <w:p w14:paraId="16DF765B" w14:textId="607F3E06" w:rsidR="0004005B" w:rsidRDefault="0004005B">
          <w:r>
            <w:rPr>
              <w:b/>
              <w:bCs/>
              <w:noProof/>
            </w:rPr>
            <w:fldChar w:fldCharType="end"/>
          </w:r>
        </w:p>
      </w:sdtContent>
    </w:sdt>
    <w:p w14:paraId="6C028385" w14:textId="77777777" w:rsidR="0004005B" w:rsidRDefault="0004005B" w:rsidP="0004005B"/>
    <w:p w14:paraId="4932FA7A" w14:textId="77777777" w:rsidR="0004005B" w:rsidRDefault="0004005B">
      <w:pPr>
        <w:rPr>
          <w:rFonts w:asciiTheme="majorHAnsi" w:eastAsiaTheme="majorEastAsia" w:hAnsiTheme="majorHAnsi" w:cstheme="majorBidi"/>
          <w:color w:val="365F91" w:themeColor="accent1" w:themeShade="BF"/>
          <w:sz w:val="32"/>
          <w:szCs w:val="32"/>
        </w:rPr>
      </w:pPr>
      <w:r>
        <w:br w:type="page"/>
      </w:r>
    </w:p>
    <w:p w14:paraId="55FAD6E6" w14:textId="02426BEC" w:rsidR="00DF29D6" w:rsidRDefault="00DF29D6" w:rsidP="000A1975">
      <w:pPr>
        <w:pStyle w:val="Heading1"/>
      </w:pPr>
      <w:bookmarkStart w:id="0" w:name="_Toc43971098"/>
      <w:r>
        <w:lastRenderedPageBreak/>
        <w:t xml:space="preserve">List </w:t>
      </w:r>
      <w:r w:rsidRPr="00DF29D6">
        <w:t>of</w:t>
      </w:r>
      <w:r>
        <w:t xml:space="preserve"> </w:t>
      </w:r>
      <w:r w:rsidRPr="00DF29D6">
        <w:t>Abbreviations</w:t>
      </w:r>
      <w:bookmarkEnd w:id="0"/>
    </w:p>
    <w:p w14:paraId="04C85728" w14:textId="77777777" w:rsidR="00582E9C" w:rsidRPr="00582E9C" w:rsidRDefault="00582E9C" w:rsidP="00582E9C">
      <w:pPr>
        <w:spacing w:after="0"/>
        <w:ind w:left="1080" w:hanging="1080"/>
        <w:rPr>
          <w:sz w:val="16"/>
          <w:szCs w:val="16"/>
        </w:rPr>
      </w:pPr>
      <w:r w:rsidRPr="00582E9C">
        <w:rPr>
          <w:sz w:val="16"/>
          <w:szCs w:val="16"/>
        </w:rPr>
        <w:t>ASOs</w:t>
      </w:r>
      <w:r w:rsidRPr="00582E9C">
        <w:rPr>
          <w:sz w:val="16"/>
          <w:szCs w:val="16"/>
        </w:rPr>
        <w:tab/>
        <w:t xml:space="preserve">administrative services only </w:t>
      </w:r>
    </w:p>
    <w:p w14:paraId="14C45C12" w14:textId="77777777" w:rsidR="00582E9C" w:rsidRPr="00582E9C" w:rsidRDefault="00582E9C" w:rsidP="00582E9C">
      <w:pPr>
        <w:spacing w:after="0"/>
        <w:ind w:left="1080" w:hanging="1080"/>
        <w:rPr>
          <w:sz w:val="16"/>
          <w:szCs w:val="16"/>
        </w:rPr>
      </w:pPr>
      <w:r w:rsidRPr="00582E9C">
        <w:rPr>
          <w:sz w:val="16"/>
          <w:szCs w:val="16"/>
        </w:rPr>
        <w:t>C1</w:t>
      </w:r>
      <w:r w:rsidRPr="00582E9C">
        <w:rPr>
          <w:sz w:val="16"/>
          <w:szCs w:val="16"/>
        </w:rPr>
        <w:tab/>
        <w:t>Comparator Cohort 1: Codeine</w:t>
      </w:r>
    </w:p>
    <w:p w14:paraId="4C0CDD67" w14:textId="77777777" w:rsidR="00582E9C" w:rsidRPr="00582E9C" w:rsidRDefault="00582E9C" w:rsidP="00582E9C">
      <w:pPr>
        <w:spacing w:after="0"/>
        <w:ind w:left="1080" w:hanging="1080"/>
        <w:rPr>
          <w:sz w:val="16"/>
          <w:szCs w:val="16"/>
        </w:rPr>
      </w:pPr>
      <w:r w:rsidRPr="00582E9C">
        <w:rPr>
          <w:sz w:val="16"/>
          <w:szCs w:val="16"/>
        </w:rPr>
        <w:t>C2</w:t>
      </w:r>
      <w:r w:rsidRPr="00582E9C">
        <w:rPr>
          <w:sz w:val="16"/>
          <w:szCs w:val="16"/>
        </w:rPr>
        <w:tab/>
        <w:t>Comparator Cohort 2: Codeine (exclude cough, antibiotic, cold and cough medications, and antihistamines in last 30 days)</w:t>
      </w:r>
    </w:p>
    <w:p w14:paraId="2496A178" w14:textId="77777777" w:rsidR="00582E9C" w:rsidRPr="00582E9C" w:rsidRDefault="00582E9C" w:rsidP="00582E9C">
      <w:pPr>
        <w:spacing w:after="0"/>
        <w:ind w:left="1080" w:hanging="1080"/>
        <w:rPr>
          <w:sz w:val="16"/>
          <w:szCs w:val="16"/>
        </w:rPr>
      </w:pPr>
      <w:r w:rsidRPr="00582E9C">
        <w:rPr>
          <w:sz w:val="16"/>
          <w:szCs w:val="16"/>
        </w:rPr>
        <w:t>CB</w:t>
      </w:r>
      <w:r w:rsidRPr="00582E9C">
        <w:rPr>
          <w:sz w:val="16"/>
          <w:szCs w:val="16"/>
        </w:rPr>
        <w:tab/>
        <w:t>Covariate Balance</w:t>
      </w:r>
    </w:p>
    <w:p w14:paraId="41BD4565" w14:textId="77777777" w:rsidR="00582E9C" w:rsidRPr="00582E9C" w:rsidRDefault="00582E9C" w:rsidP="00582E9C">
      <w:pPr>
        <w:spacing w:after="0"/>
        <w:ind w:left="1080" w:hanging="1080"/>
        <w:rPr>
          <w:sz w:val="16"/>
          <w:szCs w:val="16"/>
        </w:rPr>
      </w:pPr>
      <w:r w:rsidRPr="00582E9C">
        <w:rPr>
          <w:sz w:val="16"/>
          <w:szCs w:val="16"/>
        </w:rPr>
        <w:t>CCAE</w:t>
      </w:r>
      <w:r w:rsidRPr="00582E9C">
        <w:rPr>
          <w:sz w:val="16"/>
          <w:szCs w:val="16"/>
        </w:rPr>
        <w:tab/>
        <w:t xml:space="preserve">IBM MarketScan® Commercial Database </w:t>
      </w:r>
    </w:p>
    <w:p w14:paraId="151C1480" w14:textId="77777777" w:rsidR="00582E9C" w:rsidRPr="00582E9C" w:rsidRDefault="00582E9C" w:rsidP="00582E9C">
      <w:pPr>
        <w:spacing w:after="0"/>
        <w:ind w:left="1080" w:hanging="1080"/>
        <w:rPr>
          <w:sz w:val="16"/>
          <w:szCs w:val="16"/>
        </w:rPr>
      </w:pPr>
      <w:r w:rsidRPr="00582E9C">
        <w:rPr>
          <w:sz w:val="16"/>
          <w:szCs w:val="16"/>
        </w:rPr>
        <w:t>CDM</w:t>
      </w:r>
      <w:r w:rsidRPr="00582E9C">
        <w:rPr>
          <w:sz w:val="16"/>
          <w:szCs w:val="16"/>
        </w:rPr>
        <w:tab/>
        <w:t xml:space="preserve">Common Data Model </w:t>
      </w:r>
    </w:p>
    <w:p w14:paraId="714B400C" w14:textId="77777777" w:rsidR="00582E9C" w:rsidRPr="00582E9C" w:rsidRDefault="00582E9C" w:rsidP="00582E9C">
      <w:pPr>
        <w:spacing w:after="0"/>
        <w:ind w:left="1080" w:hanging="1080"/>
        <w:rPr>
          <w:sz w:val="16"/>
          <w:szCs w:val="16"/>
        </w:rPr>
      </w:pPr>
      <w:r w:rsidRPr="00582E9C">
        <w:rPr>
          <w:sz w:val="16"/>
          <w:szCs w:val="16"/>
        </w:rPr>
        <w:t>CI</w:t>
      </w:r>
      <w:r w:rsidRPr="00582E9C">
        <w:rPr>
          <w:sz w:val="16"/>
          <w:szCs w:val="16"/>
        </w:rPr>
        <w:tab/>
        <w:t xml:space="preserve">confidence interval </w:t>
      </w:r>
    </w:p>
    <w:p w14:paraId="6EE50C7C" w14:textId="77777777" w:rsidR="00582E9C" w:rsidRPr="00582E9C" w:rsidRDefault="00582E9C" w:rsidP="00582E9C">
      <w:pPr>
        <w:spacing w:after="0"/>
        <w:ind w:left="1080" w:hanging="1080"/>
        <w:rPr>
          <w:sz w:val="16"/>
          <w:szCs w:val="16"/>
        </w:rPr>
      </w:pPr>
      <w:r w:rsidRPr="00582E9C">
        <w:rPr>
          <w:sz w:val="16"/>
          <w:szCs w:val="16"/>
        </w:rPr>
        <w:t>CPRD</w:t>
      </w:r>
      <w:r w:rsidRPr="00582E9C">
        <w:rPr>
          <w:sz w:val="16"/>
          <w:szCs w:val="16"/>
        </w:rPr>
        <w:tab/>
        <w:t xml:space="preserve">Clinical Practice Research Datalink </w:t>
      </w:r>
    </w:p>
    <w:p w14:paraId="641CE243" w14:textId="77777777" w:rsidR="00582E9C" w:rsidRPr="00582E9C" w:rsidRDefault="00582E9C" w:rsidP="00582E9C">
      <w:pPr>
        <w:spacing w:after="0"/>
        <w:ind w:left="1080" w:hanging="1080"/>
        <w:rPr>
          <w:sz w:val="16"/>
          <w:szCs w:val="16"/>
        </w:rPr>
      </w:pPr>
      <w:r w:rsidRPr="00582E9C">
        <w:rPr>
          <w:sz w:val="16"/>
          <w:szCs w:val="16"/>
        </w:rPr>
        <w:t>E</w:t>
      </w:r>
      <w:r w:rsidRPr="00582E9C">
        <w:rPr>
          <w:sz w:val="16"/>
          <w:szCs w:val="16"/>
        </w:rPr>
        <w:tab/>
        <w:t>Equipoise</w:t>
      </w:r>
    </w:p>
    <w:p w14:paraId="43210FDD" w14:textId="77777777" w:rsidR="00582E9C" w:rsidRPr="00582E9C" w:rsidRDefault="00582E9C" w:rsidP="00582E9C">
      <w:pPr>
        <w:spacing w:after="0"/>
        <w:ind w:left="1080" w:hanging="1080"/>
        <w:rPr>
          <w:sz w:val="16"/>
          <w:szCs w:val="16"/>
        </w:rPr>
      </w:pPr>
      <w:r w:rsidRPr="00582E9C">
        <w:rPr>
          <w:sz w:val="16"/>
          <w:szCs w:val="16"/>
        </w:rPr>
        <w:t xml:space="preserve">ER </w:t>
      </w:r>
      <w:r w:rsidRPr="00582E9C">
        <w:rPr>
          <w:sz w:val="16"/>
          <w:szCs w:val="16"/>
        </w:rPr>
        <w:tab/>
        <w:t xml:space="preserve">Emergency Room </w:t>
      </w:r>
    </w:p>
    <w:p w14:paraId="666A5DDC" w14:textId="77777777" w:rsidR="00582E9C" w:rsidRPr="00582E9C" w:rsidRDefault="00582E9C" w:rsidP="00582E9C">
      <w:pPr>
        <w:spacing w:after="0"/>
        <w:ind w:left="1080" w:hanging="1080"/>
        <w:rPr>
          <w:sz w:val="16"/>
          <w:szCs w:val="16"/>
        </w:rPr>
      </w:pPr>
      <w:r w:rsidRPr="00582E9C">
        <w:rPr>
          <w:sz w:val="16"/>
          <w:szCs w:val="16"/>
        </w:rPr>
        <w:t>HR</w:t>
      </w:r>
      <w:r w:rsidRPr="00582E9C">
        <w:rPr>
          <w:sz w:val="16"/>
          <w:szCs w:val="16"/>
        </w:rPr>
        <w:tab/>
        <w:t>hazard ratio</w:t>
      </w:r>
    </w:p>
    <w:p w14:paraId="199FB331" w14:textId="77777777" w:rsidR="00582E9C" w:rsidRPr="00582E9C" w:rsidRDefault="00582E9C" w:rsidP="00582E9C">
      <w:pPr>
        <w:spacing w:after="0"/>
        <w:ind w:left="1080" w:hanging="1080"/>
        <w:rPr>
          <w:sz w:val="16"/>
          <w:szCs w:val="16"/>
        </w:rPr>
      </w:pPr>
      <w:r w:rsidRPr="00582E9C">
        <w:rPr>
          <w:sz w:val="16"/>
          <w:szCs w:val="16"/>
        </w:rPr>
        <w:t>IP</w:t>
      </w:r>
      <w:r w:rsidRPr="00582E9C">
        <w:rPr>
          <w:sz w:val="16"/>
          <w:szCs w:val="16"/>
        </w:rPr>
        <w:tab/>
        <w:t xml:space="preserve">Inpatient  </w:t>
      </w:r>
    </w:p>
    <w:p w14:paraId="1EAA125B" w14:textId="77777777" w:rsidR="00582E9C" w:rsidRPr="00582E9C" w:rsidRDefault="00582E9C" w:rsidP="00582E9C">
      <w:pPr>
        <w:spacing w:after="0"/>
        <w:ind w:left="1080" w:hanging="1080"/>
        <w:rPr>
          <w:sz w:val="16"/>
          <w:szCs w:val="16"/>
        </w:rPr>
      </w:pPr>
      <w:r w:rsidRPr="00582E9C">
        <w:rPr>
          <w:sz w:val="16"/>
          <w:szCs w:val="16"/>
        </w:rPr>
        <w:t xml:space="preserve">IRB </w:t>
      </w:r>
      <w:r w:rsidRPr="00582E9C">
        <w:rPr>
          <w:sz w:val="16"/>
          <w:szCs w:val="16"/>
        </w:rPr>
        <w:tab/>
        <w:t xml:space="preserve">Institutional Review Board </w:t>
      </w:r>
    </w:p>
    <w:p w14:paraId="7D8EDF55" w14:textId="77777777" w:rsidR="00582E9C" w:rsidRPr="00582E9C" w:rsidRDefault="00582E9C" w:rsidP="00582E9C">
      <w:pPr>
        <w:spacing w:after="0"/>
        <w:ind w:left="1080" w:hanging="1080"/>
        <w:rPr>
          <w:sz w:val="16"/>
          <w:szCs w:val="16"/>
        </w:rPr>
      </w:pPr>
      <w:r w:rsidRPr="00582E9C">
        <w:rPr>
          <w:sz w:val="16"/>
          <w:szCs w:val="16"/>
        </w:rPr>
        <w:t>ITT</w:t>
      </w:r>
      <w:r w:rsidRPr="00582E9C">
        <w:rPr>
          <w:sz w:val="16"/>
          <w:szCs w:val="16"/>
        </w:rPr>
        <w:tab/>
        <w:t xml:space="preserve">intent-to-treat </w:t>
      </w:r>
    </w:p>
    <w:p w14:paraId="6D1ABB82" w14:textId="77777777" w:rsidR="00582E9C" w:rsidRPr="00582E9C" w:rsidRDefault="00582E9C" w:rsidP="00582E9C">
      <w:pPr>
        <w:spacing w:after="0"/>
        <w:ind w:left="1080" w:hanging="1080"/>
        <w:rPr>
          <w:sz w:val="16"/>
          <w:szCs w:val="16"/>
        </w:rPr>
      </w:pPr>
      <w:r w:rsidRPr="00582E9C">
        <w:rPr>
          <w:sz w:val="16"/>
          <w:szCs w:val="16"/>
        </w:rPr>
        <w:t>JMDC</w:t>
      </w:r>
      <w:r w:rsidRPr="00582E9C">
        <w:rPr>
          <w:sz w:val="16"/>
          <w:szCs w:val="16"/>
        </w:rPr>
        <w:tab/>
        <w:t xml:space="preserve">Japan Medical Data Center </w:t>
      </w:r>
    </w:p>
    <w:p w14:paraId="35985F57" w14:textId="77777777" w:rsidR="00582E9C" w:rsidRPr="00582E9C" w:rsidRDefault="00582E9C" w:rsidP="00582E9C">
      <w:pPr>
        <w:spacing w:after="0"/>
        <w:ind w:left="1080" w:hanging="1080"/>
        <w:rPr>
          <w:sz w:val="16"/>
          <w:szCs w:val="16"/>
        </w:rPr>
      </w:pPr>
      <w:r w:rsidRPr="00582E9C">
        <w:rPr>
          <w:sz w:val="16"/>
          <w:szCs w:val="16"/>
        </w:rPr>
        <w:t>MDCD</w:t>
      </w:r>
      <w:r w:rsidRPr="00582E9C">
        <w:rPr>
          <w:sz w:val="16"/>
          <w:szCs w:val="16"/>
        </w:rPr>
        <w:tab/>
        <w:t xml:space="preserve">IBM MarketScan® Multi-State Medicaid Database </w:t>
      </w:r>
    </w:p>
    <w:p w14:paraId="318E62D9" w14:textId="77777777" w:rsidR="00582E9C" w:rsidRPr="00582E9C" w:rsidRDefault="00582E9C" w:rsidP="00582E9C">
      <w:pPr>
        <w:spacing w:after="0"/>
        <w:ind w:left="1080" w:hanging="1080"/>
        <w:rPr>
          <w:sz w:val="16"/>
          <w:szCs w:val="16"/>
        </w:rPr>
      </w:pPr>
      <w:r w:rsidRPr="00582E9C">
        <w:rPr>
          <w:sz w:val="16"/>
          <w:szCs w:val="16"/>
        </w:rPr>
        <w:t>MDCR</w:t>
      </w:r>
      <w:r w:rsidRPr="00582E9C">
        <w:rPr>
          <w:sz w:val="16"/>
          <w:szCs w:val="16"/>
        </w:rPr>
        <w:tab/>
        <w:t xml:space="preserve">IBM MarketScan® Medicare Supplemental Database </w:t>
      </w:r>
    </w:p>
    <w:p w14:paraId="3E72FB4B" w14:textId="77777777" w:rsidR="00582E9C" w:rsidRPr="00582E9C" w:rsidRDefault="00582E9C" w:rsidP="00582E9C">
      <w:pPr>
        <w:spacing w:after="0"/>
        <w:ind w:left="1080" w:hanging="1080"/>
        <w:rPr>
          <w:sz w:val="16"/>
          <w:szCs w:val="16"/>
        </w:rPr>
      </w:pPr>
      <w:r w:rsidRPr="00582E9C">
        <w:rPr>
          <w:sz w:val="16"/>
          <w:szCs w:val="16"/>
        </w:rPr>
        <w:t>MHRA</w:t>
      </w:r>
      <w:r w:rsidRPr="00582E9C">
        <w:rPr>
          <w:sz w:val="16"/>
          <w:szCs w:val="16"/>
        </w:rPr>
        <w:tab/>
        <w:t xml:space="preserve">The Medicines and Healthcare products Regulatory Agency </w:t>
      </w:r>
    </w:p>
    <w:p w14:paraId="5C1F4BA1" w14:textId="77777777" w:rsidR="00582E9C" w:rsidRPr="00582E9C" w:rsidRDefault="00582E9C" w:rsidP="00582E9C">
      <w:pPr>
        <w:spacing w:after="0"/>
        <w:ind w:left="1080" w:hanging="1080"/>
        <w:rPr>
          <w:sz w:val="16"/>
          <w:szCs w:val="16"/>
        </w:rPr>
      </w:pPr>
      <w:r w:rsidRPr="00582E9C">
        <w:rPr>
          <w:sz w:val="16"/>
          <w:szCs w:val="16"/>
        </w:rPr>
        <w:t>NDC</w:t>
      </w:r>
      <w:r w:rsidRPr="00582E9C">
        <w:rPr>
          <w:sz w:val="16"/>
          <w:szCs w:val="16"/>
        </w:rPr>
        <w:tab/>
        <w:t xml:space="preserve">National Drug Codes </w:t>
      </w:r>
    </w:p>
    <w:p w14:paraId="37A54218" w14:textId="77777777" w:rsidR="00582E9C" w:rsidRPr="00582E9C" w:rsidRDefault="00582E9C" w:rsidP="00582E9C">
      <w:pPr>
        <w:spacing w:after="0"/>
        <w:ind w:left="1080" w:hanging="1080"/>
        <w:rPr>
          <w:sz w:val="16"/>
          <w:szCs w:val="16"/>
        </w:rPr>
      </w:pPr>
      <w:r w:rsidRPr="00582E9C">
        <w:rPr>
          <w:sz w:val="16"/>
          <w:szCs w:val="16"/>
        </w:rPr>
        <w:t>NIHR</w:t>
      </w:r>
      <w:r w:rsidRPr="00582E9C">
        <w:rPr>
          <w:sz w:val="16"/>
          <w:szCs w:val="16"/>
        </w:rPr>
        <w:tab/>
        <w:t xml:space="preserve">NHS National Institute for Health Research </w:t>
      </w:r>
    </w:p>
    <w:p w14:paraId="59E56E0E" w14:textId="77777777" w:rsidR="00582E9C" w:rsidRPr="00582E9C" w:rsidRDefault="00582E9C" w:rsidP="00582E9C">
      <w:pPr>
        <w:spacing w:after="0"/>
        <w:ind w:left="1080" w:hanging="1080"/>
        <w:rPr>
          <w:sz w:val="16"/>
          <w:szCs w:val="16"/>
        </w:rPr>
      </w:pPr>
      <w:r w:rsidRPr="00582E9C">
        <w:rPr>
          <w:sz w:val="16"/>
          <w:szCs w:val="16"/>
        </w:rPr>
        <w:t>O1</w:t>
      </w:r>
      <w:r w:rsidRPr="00582E9C">
        <w:rPr>
          <w:sz w:val="16"/>
          <w:szCs w:val="16"/>
        </w:rPr>
        <w:tab/>
        <w:t>Outcome Cohort 1: Primary Hip Fracture (READ Codes for CPRD)</w:t>
      </w:r>
    </w:p>
    <w:p w14:paraId="51BBF909" w14:textId="16A9A8F0" w:rsidR="00582E9C" w:rsidRPr="00582E9C" w:rsidRDefault="00582E9C" w:rsidP="00582E9C">
      <w:pPr>
        <w:spacing w:after="0"/>
        <w:ind w:left="1080" w:hanging="1080"/>
        <w:rPr>
          <w:sz w:val="16"/>
          <w:szCs w:val="16"/>
        </w:rPr>
      </w:pPr>
      <w:r w:rsidRPr="00582E9C">
        <w:rPr>
          <w:sz w:val="16"/>
          <w:szCs w:val="16"/>
        </w:rPr>
        <w:t>O2</w:t>
      </w:r>
      <w:r w:rsidRPr="00582E9C">
        <w:rPr>
          <w:sz w:val="16"/>
          <w:szCs w:val="16"/>
        </w:rPr>
        <w:tab/>
        <w:t xml:space="preserve">Outcome Cohort 2:  (Primary Hip Fracture ER/IP Dx with Hip Fracture procedures +/- 7 days) OR </w:t>
      </w:r>
      <w:r>
        <w:rPr>
          <w:sz w:val="16"/>
          <w:szCs w:val="16"/>
        </w:rPr>
        <w:br/>
      </w:r>
      <w:r w:rsidRPr="00582E9C">
        <w:rPr>
          <w:sz w:val="16"/>
          <w:szCs w:val="16"/>
        </w:rPr>
        <w:t>(Primary Hip Fracture procedures with Hip Fracture ER/IP +/- 7 days)</w:t>
      </w:r>
    </w:p>
    <w:p w14:paraId="334DA1F7" w14:textId="77777777" w:rsidR="00582E9C" w:rsidRPr="00582E9C" w:rsidRDefault="00582E9C" w:rsidP="00582E9C">
      <w:pPr>
        <w:spacing w:after="0"/>
        <w:ind w:left="1080" w:hanging="1080"/>
        <w:rPr>
          <w:sz w:val="16"/>
          <w:szCs w:val="16"/>
        </w:rPr>
      </w:pPr>
      <w:r w:rsidRPr="00582E9C">
        <w:rPr>
          <w:sz w:val="16"/>
          <w:szCs w:val="16"/>
        </w:rPr>
        <w:t>OHDSI</w:t>
      </w:r>
      <w:r w:rsidRPr="00582E9C">
        <w:rPr>
          <w:sz w:val="16"/>
          <w:szCs w:val="16"/>
        </w:rPr>
        <w:tab/>
        <w:t xml:space="preserve">Observational Health Data Sciences and Informatics </w:t>
      </w:r>
    </w:p>
    <w:p w14:paraId="444B5673" w14:textId="77777777" w:rsidR="00582E9C" w:rsidRPr="00582E9C" w:rsidRDefault="00582E9C" w:rsidP="00582E9C">
      <w:pPr>
        <w:spacing w:after="0"/>
        <w:ind w:left="1080" w:hanging="1080"/>
        <w:rPr>
          <w:sz w:val="16"/>
          <w:szCs w:val="16"/>
        </w:rPr>
      </w:pPr>
      <w:r w:rsidRPr="00582E9C">
        <w:rPr>
          <w:sz w:val="16"/>
          <w:szCs w:val="16"/>
        </w:rPr>
        <w:t xml:space="preserve">OMOP </w:t>
      </w:r>
      <w:r w:rsidRPr="00582E9C">
        <w:rPr>
          <w:sz w:val="16"/>
          <w:szCs w:val="16"/>
        </w:rPr>
        <w:tab/>
        <w:t xml:space="preserve">Observational Medical Outcomes Partnership </w:t>
      </w:r>
    </w:p>
    <w:p w14:paraId="19404BD4" w14:textId="77777777" w:rsidR="00582E9C" w:rsidRPr="00582E9C" w:rsidRDefault="00582E9C" w:rsidP="00582E9C">
      <w:pPr>
        <w:spacing w:after="0"/>
        <w:ind w:left="1080" w:hanging="1080"/>
        <w:rPr>
          <w:sz w:val="16"/>
          <w:szCs w:val="16"/>
        </w:rPr>
      </w:pPr>
      <w:r w:rsidRPr="00582E9C">
        <w:rPr>
          <w:sz w:val="16"/>
          <w:szCs w:val="16"/>
        </w:rPr>
        <w:t>OPTUM_DOD</w:t>
      </w:r>
      <w:r w:rsidRPr="00582E9C">
        <w:rPr>
          <w:sz w:val="16"/>
          <w:szCs w:val="16"/>
        </w:rPr>
        <w:tab/>
        <w:t xml:space="preserve">Optum© De-Identified Clinformatics® Data Mart Database –  Date of Death </w:t>
      </w:r>
    </w:p>
    <w:p w14:paraId="52A9B385" w14:textId="77777777" w:rsidR="00582E9C" w:rsidRPr="00582E9C" w:rsidRDefault="00582E9C" w:rsidP="00582E9C">
      <w:pPr>
        <w:spacing w:after="0"/>
        <w:ind w:left="1080" w:hanging="1080"/>
        <w:rPr>
          <w:sz w:val="16"/>
          <w:szCs w:val="16"/>
        </w:rPr>
      </w:pPr>
      <w:r w:rsidRPr="00582E9C">
        <w:rPr>
          <w:sz w:val="16"/>
          <w:szCs w:val="16"/>
        </w:rPr>
        <w:t>PPV</w:t>
      </w:r>
      <w:r w:rsidRPr="00582E9C">
        <w:rPr>
          <w:sz w:val="16"/>
          <w:szCs w:val="16"/>
        </w:rPr>
        <w:tab/>
        <w:t xml:space="preserve">positive predictive value </w:t>
      </w:r>
    </w:p>
    <w:p w14:paraId="5358D54C" w14:textId="77777777" w:rsidR="00582E9C" w:rsidRPr="00582E9C" w:rsidRDefault="00582E9C" w:rsidP="00582E9C">
      <w:pPr>
        <w:spacing w:after="0"/>
        <w:ind w:left="1080" w:hanging="1080"/>
        <w:rPr>
          <w:sz w:val="16"/>
          <w:szCs w:val="16"/>
        </w:rPr>
      </w:pPr>
      <w:r w:rsidRPr="00582E9C">
        <w:rPr>
          <w:sz w:val="16"/>
          <w:szCs w:val="16"/>
        </w:rPr>
        <w:t>PS</w:t>
      </w:r>
      <w:r w:rsidRPr="00582E9C">
        <w:rPr>
          <w:sz w:val="16"/>
          <w:szCs w:val="16"/>
        </w:rPr>
        <w:tab/>
        <w:t xml:space="preserve">Propensity scores </w:t>
      </w:r>
    </w:p>
    <w:p w14:paraId="11FBB89A" w14:textId="77777777" w:rsidR="00582E9C" w:rsidRPr="00582E9C" w:rsidRDefault="00582E9C" w:rsidP="00582E9C">
      <w:pPr>
        <w:spacing w:after="0"/>
        <w:ind w:left="1080" w:hanging="1080"/>
        <w:rPr>
          <w:sz w:val="16"/>
          <w:szCs w:val="16"/>
        </w:rPr>
      </w:pPr>
      <w:r w:rsidRPr="00582E9C">
        <w:rPr>
          <w:sz w:val="16"/>
          <w:szCs w:val="16"/>
        </w:rPr>
        <w:t>RR</w:t>
      </w:r>
      <w:r w:rsidRPr="00582E9C">
        <w:rPr>
          <w:sz w:val="16"/>
          <w:szCs w:val="16"/>
        </w:rPr>
        <w:tab/>
        <w:t xml:space="preserve">relative risk </w:t>
      </w:r>
    </w:p>
    <w:p w14:paraId="00E5A652" w14:textId="77777777" w:rsidR="00582E9C" w:rsidRPr="00582E9C" w:rsidRDefault="00582E9C" w:rsidP="00582E9C">
      <w:pPr>
        <w:spacing w:after="0"/>
        <w:ind w:left="1080" w:hanging="1080"/>
        <w:rPr>
          <w:sz w:val="16"/>
          <w:szCs w:val="16"/>
        </w:rPr>
      </w:pPr>
      <w:r w:rsidRPr="00582E9C">
        <w:rPr>
          <w:sz w:val="16"/>
          <w:szCs w:val="16"/>
        </w:rPr>
        <w:t xml:space="preserve">SMD </w:t>
      </w:r>
      <w:r w:rsidRPr="00582E9C">
        <w:rPr>
          <w:sz w:val="16"/>
          <w:szCs w:val="16"/>
        </w:rPr>
        <w:tab/>
        <w:t xml:space="preserve">standardized mean difference </w:t>
      </w:r>
    </w:p>
    <w:p w14:paraId="052A3803" w14:textId="77777777" w:rsidR="00582E9C" w:rsidRPr="00582E9C" w:rsidRDefault="00582E9C" w:rsidP="00582E9C">
      <w:pPr>
        <w:spacing w:after="0"/>
        <w:ind w:left="1080" w:hanging="1080"/>
        <w:rPr>
          <w:sz w:val="16"/>
          <w:szCs w:val="16"/>
        </w:rPr>
      </w:pPr>
      <w:r w:rsidRPr="00582E9C">
        <w:rPr>
          <w:sz w:val="16"/>
          <w:szCs w:val="16"/>
        </w:rPr>
        <w:t>T1</w:t>
      </w:r>
      <w:r w:rsidRPr="00582E9C">
        <w:rPr>
          <w:sz w:val="16"/>
          <w:szCs w:val="16"/>
        </w:rPr>
        <w:tab/>
        <w:t>Target Cohort 1: Tramadol</w:t>
      </w:r>
    </w:p>
    <w:p w14:paraId="3FB3829D" w14:textId="77777777" w:rsidR="00582E9C" w:rsidRPr="00582E9C" w:rsidRDefault="00582E9C" w:rsidP="00582E9C">
      <w:pPr>
        <w:spacing w:after="0"/>
        <w:ind w:left="1080" w:hanging="1080"/>
        <w:rPr>
          <w:sz w:val="16"/>
          <w:szCs w:val="16"/>
        </w:rPr>
      </w:pPr>
      <w:r w:rsidRPr="00582E9C">
        <w:rPr>
          <w:sz w:val="16"/>
          <w:szCs w:val="16"/>
        </w:rPr>
        <w:t>T2</w:t>
      </w:r>
      <w:r w:rsidRPr="00582E9C">
        <w:rPr>
          <w:sz w:val="16"/>
          <w:szCs w:val="16"/>
        </w:rPr>
        <w:tab/>
        <w:t>Target Cohort 2: Tramadol (exclude cough, antibiotic, cold and cough medications, and antihistamines in last 30 days)</w:t>
      </w:r>
    </w:p>
    <w:p w14:paraId="64A696DC" w14:textId="77777777" w:rsidR="00582E9C" w:rsidRPr="00582E9C" w:rsidRDefault="00582E9C" w:rsidP="00582E9C">
      <w:pPr>
        <w:spacing w:after="0"/>
        <w:ind w:left="1080" w:hanging="1080"/>
        <w:rPr>
          <w:sz w:val="16"/>
          <w:szCs w:val="16"/>
        </w:rPr>
      </w:pPr>
      <w:r w:rsidRPr="00582E9C">
        <w:rPr>
          <w:sz w:val="16"/>
          <w:szCs w:val="16"/>
        </w:rPr>
        <w:t>TAR</w:t>
      </w:r>
      <w:r w:rsidRPr="00582E9C">
        <w:rPr>
          <w:sz w:val="16"/>
          <w:szCs w:val="16"/>
        </w:rPr>
        <w:tab/>
        <w:t xml:space="preserve">time-at-risk </w:t>
      </w:r>
    </w:p>
    <w:p w14:paraId="65F65DFF" w14:textId="77777777" w:rsidR="00582E9C" w:rsidRPr="00582E9C" w:rsidRDefault="00582E9C" w:rsidP="00582E9C">
      <w:pPr>
        <w:spacing w:after="0"/>
        <w:ind w:left="1080" w:hanging="1080"/>
        <w:rPr>
          <w:sz w:val="16"/>
          <w:szCs w:val="16"/>
        </w:rPr>
      </w:pPr>
      <w:r w:rsidRPr="00582E9C">
        <w:rPr>
          <w:sz w:val="16"/>
          <w:szCs w:val="16"/>
        </w:rPr>
        <w:t>THIN</w:t>
      </w:r>
      <w:r w:rsidRPr="00582E9C">
        <w:rPr>
          <w:sz w:val="16"/>
          <w:szCs w:val="16"/>
        </w:rPr>
        <w:tab/>
        <w:t>The Health Improvement Network</w:t>
      </w:r>
    </w:p>
    <w:p w14:paraId="3780E4F1" w14:textId="77777777" w:rsidR="00582E9C" w:rsidRPr="00582E9C" w:rsidRDefault="00582E9C" w:rsidP="00582E9C">
      <w:pPr>
        <w:spacing w:after="0"/>
        <w:ind w:left="1080" w:hanging="1080"/>
        <w:rPr>
          <w:sz w:val="16"/>
          <w:szCs w:val="16"/>
        </w:rPr>
      </w:pPr>
      <w:r w:rsidRPr="00582E9C">
        <w:rPr>
          <w:sz w:val="16"/>
          <w:szCs w:val="16"/>
        </w:rPr>
        <w:t>UK</w:t>
      </w:r>
      <w:r w:rsidRPr="00582E9C">
        <w:rPr>
          <w:sz w:val="16"/>
          <w:szCs w:val="16"/>
        </w:rPr>
        <w:tab/>
        <w:t xml:space="preserve">United Kingdom </w:t>
      </w:r>
    </w:p>
    <w:p w14:paraId="66DBBB34" w14:textId="77777777" w:rsidR="00582E9C" w:rsidRPr="00582E9C" w:rsidRDefault="00582E9C" w:rsidP="00582E9C">
      <w:pPr>
        <w:spacing w:after="0"/>
        <w:ind w:left="1080" w:hanging="1080"/>
        <w:rPr>
          <w:sz w:val="16"/>
          <w:szCs w:val="16"/>
        </w:rPr>
      </w:pPr>
      <w:r w:rsidRPr="00582E9C">
        <w:rPr>
          <w:sz w:val="16"/>
          <w:szCs w:val="16"/>
        </w:rPr>
        <w:t>US</w:t>
      </w:r>
      <w:r w:rsidRPr="00582E9C">
        <w:rPr>
          <w:sz w:val="16"/>
          <w:szCs w:val="16"/>
        </w:rPr>
        <w:tab/>
        <w:t xml:space="preserve">United States </w:t>
      </w:r>
    </w:p>
    <w:p w14:paraId="725FD208" w14:textId="77777777" w:rsidR="004408B1" w:rsidRDefault="004408B1">
      <w:pPr>
        <w:rPr>
          <w:rFonts w:asciiTheme="majorHAnsi" w:eastAsiaTheme="majorEastAsia" w:hAnsiTheme="majorHAnsi" w:cstheme="majorBidi"/>
          <w:color w:val="365F91" w:themeColor="accent1" w:themeShade="BF"/>
          <w:sz w:val="32"/>
          <w:szCs w:val="32"/>
        </w:rPr>
      </w:pPr>
      <w:r>
        <w:br w:type="page"/>
      </w:r>
    </w:p>
    <w:p w14:paraId="47A0DCDE" w14:textId="234D9528" w:rsidR="00DF29D6" w:rsidRDefault="00DF29D6" w:rsidP="000A1975">
      <w:pPr>
        <w:pStyle w:val="Heading1"/>
      </w:pPr>
      <w:bookmarkStart w:id="1" w:name="_Toc43971099"/>
      <w:r w:rsidRPr="00972409">
        <w:lastRenderedPageBreak/>
        <w:t>Responsible</w:t>
      </w:r>
      <w:r>
        <w:t xml:space="preserve"> Parties</w:t>
      </w:r>
      <w:bookmarkEnd w:id="1"/>
    </w:p>
    <w:p w14:paraId="1DB79051" w14:textId="33135E28" w:rsidR="00972409" w:rsidRPr="00972409" w:rsidRDefault="00972409" w:rsidP="00D350F5">
      <w:pPr>
        <w:pStyle w:val="Heading2"/>
      </w:pPr>
      <w:bookmarkStart w:id="2" w:name="_Toc43971100"/>
      <w:r>
        <w:t>Investigators and Authors</w:t>
      </w:r>
      <w:bookmarkEnd w:id="2"/>
    </w:p>
    <w:p w14:paraId="1F3F8270" w14:textId="55E05B37" w:rsidR="00DF29D6" w:rsidRPr="00062D67" w:rsidRDefault="00044FF5" w:rsidP="000A1975">
      <w:pPr>
        <w:pStyle w:val="NoSpacing"/>
        <w:numPr>
          <w:ilvl w:val="0"/>
          <w:numId w:val="10"/>
        </w:numPr>
        <w:rPr>
          <w:noProof/>
          <w:vertAlign w:val="superscript"/>
        </w:rPr>
      </w:pPr>
      <w:bookmarkStart w:id="3" w:name="_Hlk34319820"/>
      <w:r w:rsidRPr="00062D67">
        <w:t xml:space="preserve">Erica A Voss, MPH, Director, </w:t>
      </w:r>
      <w:r w:rsidRPr="00062D67">
        <w:rPr>
          <w:noProof/>
        </w:rPr>
        <w:t>Observational Health Data Analytics</w:t>
      </w:r>
      <w:r w:rsidR="00AA7157" w:rsidRPr="00062D67">
        <w:rPr>
          <w:noProof/>
          <w:vertAlign w:val="superscript"/>
        </w:rPr>
        <w:t>1,2,3</w:t>
      </w:r>
    </w:p>
    <w:p w14:paraId="0C1A8AE1" w14:textId="77777777" w:rsidR="00C31708" w:rsidRPr="00C13772" w:rsidRDefault="00C31708" w:rsidP="00C31708">
      <w:pPr>
        <w:pStyle w:val="NoSpacing"/>
        <w:numPr>
          <w:ilvl w:val="0"/>
          <w:numId w:val="10"/>
        </w:numPr>
        <w:rPr>
          <w:noProof/>
          <w:vertAlign w:val="superscript"/>
        </w:rPr>
      </w:pPr>
      <w:r w:rsidRPr="00062D67">
        <w:rPr>
          <w:noProof/>
        </w:rPr>
        <w:t xml:space="preserve">Rana Saberi Ali, </w:t>
      </w:r>
      <w:r w:rsidRPr="00C13772">
        <w:rPr>
          <w:noProof/>
        </w:rPr>
        <w:t>MD, MPH, Director, Global Medical Safety, Janssen</w:t>
      </w:r>
      <w:r w:rsidRPr="00C13772">
        <w:rPr>
          <w:noProof/>
          <w:vertAlign w:val="superscript"/>
        </w:rPr>
        <w:t>1</w:t>
      </w:r>
    </w:p>
    <w:p w14:paraId="32C50FF6" w14:textId="2CAA71E3" w:rsidR="00C31708" w:rsidRPr="00C31708" w:rsidRDefault="00C31708" w:rsidP="000A1975">
      <w:pPr>
        <w:pStyle w:val="NoSpacing"/>
        <w:numPr>
          <w:ilvl w:val="0"/>
          <w:numId w:val="10"/>
        </w:numPr>
        <w:rPr>
          <w:noProof/>
          <w:vertAlign w:val="superscript"/>
        </w:rPr>
      </w:pPr>
      <w:r w:rsidRPr="00C13772">
        <w:rPr>
          <w:noProof/>
        </w:rPr>
        <w:t>Arun Singh</w:t>
      </w:r>
      <w:r w:rsidR="00240B33" w:rsidRPr="00240B33">
        <w:t xml:space="preserve"> </w:t>
      </w:r>
      <w:r w:rsidR="00240B33" w:rsidRPr="00240B33">
        <w:rPr>
          <w:noProof/>
        </w:rPr>
        <w:t>, DO, MS</w:t>
      </w:r>
      <w:r w:rsidR="00240B33">
        <w:rPr>
          <w:noProof/>
        </w:rPr>
        <w:t>,</w:t>
      </w:r>
      <w:r w:rsidRPr="00C13772">
        <w:rPr>
          <w:noProof/>
        </w:rPr>
        <w:t xml:space="preserve"> Director, Clinic</w:t>
      </w:r>
      <w:r w:rsidR="00B20AD7" w:rsidRPr="00C13772">
        <w:rPr>
          <w:noProof/>
        </w:rPr>
        <w:t>a</w:t>
      </w:r>
      <w:r w:rsidRPr="00C13772">
        <w:rPr>
          <w:noProof/>
        </w:rPr>
        <w:t xml:space="preserve">l Leader </w:t>
      </w:r>
      <w:r w:rsidRPr="1B8064E1">
        <w:rPr>
          <w:noProof/>
        </w:rPr>
        <w:t>in Established Products</w:t>
      </w:r>
      <w:r w:rsidRPr="1B8064E1">
        <w:rPr>
          <w:noProof/>
          <w:vertAlign w:val="superscript"/>
        </w:rPr>
        <w:t>1</w:t>
      </w:r>
    </w:p>
    <w:p w14:paraId="0694A4EB" w14:textId="77777777" w:rsidR="00C31708" w:rsidRDefault="00C31708" w:rsidP="000A1975">
      <w:pPr>
        <w:pStyle w:val="NoSpacing"/>
        <w:numPr>
          <w:ilvl w:val="0"/>
          <w:numId w:val="10"/>
        </w:numPr>
        <w:rPr>
          <w:noProof/>
          <w:vertAlign w:val="superscript"/>
        </w:rPr>
      </w:pPr>
      <w:r w:rsidRPr="00062D67">
        <w:rPr>
          <w:noProof/>
        </w:rPr>
        <w:t>Gowtham Rao, MD, PhD, Senior Director, Observational Health Data Analytics</w:t>
      </w:r>
      <w:r w:rsidRPr="00062D67">
        <w:rPr>
          <w:noProof/>
          <w:vertAlign w:val="superscript"/>
        </w:rPr>
        <w:t>1,2</w:t>
      </w:r>
    </w:p>
    <w:p w14:paraId="7DFDF588" w14:textId="045C46D1" w:rsidR="00044FF5" w:rsidRPr="00062D67" w:rsidRDefault="00044FF5" w:rsidP="000A1975">
      <w:pPr>
        <w:pStyle w:val="NoSpacing"/>
        <w:numPr>
          <w:ilvl w:val="0"/>
          <w:numId w:val="10"/>
        </w:numPr>
        <w:rPr>
          <w:noProof/>
          <w:vertAlign w:val="superscript"/>
        </w:rPr>
      </w:pPr>
      <w:r w:rsidRPr="00062D67">
        <w:rPr>
          <w:noProof/>
        </w:rPr>
        <w:t>Peter</w:t>
      </w:r>
      <w:r w:rsidR="00AA7157" w:rsidRPr="00062D67">
        <w:rPr>
          <w:noProof/>
        </w:rPr>
        <w:t xml:space="preserve"> R</w:t>
      </w:r>
      <w:r w:rsidRPr="00062D67">
        <w:rPr>
          <w:noProof/>
        </w:rPr>
        <w:t xml:space="preserve"> Rijnbeek</w:t>
      </w:r>
      <w:r w:rsidR="00AA7157" w:rsidRPr="00062D67">
        <w:rPr>
          <w:noProof/>
        </w:rPr>
        <w:t xml:space="preserve">, PhD, </w:t>
      </w:r>
      <w:r w:rsidR="00FF673E">
        <w:rPr>
          <w:noProof/>
        </w:rPr>
        <w:t>Associate Professor</w:t>
      </w:r>
      <w:r w:rsidR="00AA7157" w:rsidRPr="00062D67">
        <w:rPr>
          <w:noProof/>
        </w:rPr>
        <w:t xml:space="preserve"> Health Data Science</w:t>
      </w:r>
      <w:r w:rsidR="00AA7157" w:rsidRPr="00062D67">
        <w:rPr>
          <w:noProof/>
          <w:vertAlign w:val="superscript"/>
        </w:rPr>
        <w:t>2,3</w:t>
      </w:r>
    </w:p>
    <w:p w14:paraId="136A3C88" w14:textId="7C7CEB9B" w:rsidR="00C31708" w:rsidRPr="00062D67" w:rsidRDefault="00C31708" w:rsidP="00C31708">
      <w:pPr>
        <w:pStyle w:val="NoSpacing"/>
        <w:numPr>
          <w:ilvl w:val="0"/>
          <w:numId w:val="10"/>
        </w:numPr>
        <w:rPr>
          <w:noProof/>
          <w:vertAlign w:val="superscript"/>
        </w:rPr>
      </w:pPr>
      <w:r w:rsidRPr="00062D67">
        <w:rPr>
          <w:noProof/>
        </w:rPr>
        <w:t>Martijn J Schuemie,</w:t>
      </w:r>
      <w:r w:rsidR="00240B33">
        <w:rPr>
          <w:noProof/>
        </w:rPr>
        <w:t xml:space="preserve"> PhD, </w:t>
      </w:r>
      <w:r w:rsidRPr="00062D67">
        <w:rPr>
          <w:noProof/>
        </w:rPr>
        <w:t xml:space="preserve"> Senior Director, Observational Health Data Analytics</w:t>
      </w:r>
      <w:r w:rsidRPr="00062D67">
        <w:rPr>
          <w:noProof/>
          <w:vertAlign w:val="superscript"/>
        </w:rPr>
        <w:t>1,2</w:t>
      </w:r>
    </w:p>
    <w:p w14:paraId="6D3AC978" w14:textId="55A355B2" w:rsidR="00044FF5" w:rsidRPr="00062D67" w:rsidRDefault="00044FF5" w:rsidP="000A1975">
      <w:pPr>
        <w:pStyle w:val="NoSpacing"/>
        <w:numPr>
          <w:ilvl w:val="0"/>
          <w:numId w:val="10"/>
        </w:numPr>
        <w:rPr>
          <w:noProof/>
          <w:vertAlign w:val="superscript"/>
        </w:rPr>
      </w:pPr>
      <w:r w:rsidRPr="00062D67">
        <w:rPr>
          <w:noProof/>
        </w:rPr>
        <w:t>Dan</w:t>
      </w:r>
      <w:r w:rsidR="000361D2">
        <w:rPr>
          <w:noProof/>
        </w:rPr>
        <w:t>iel</w:t>
      </w:r>
      <w:r w:rsidRPr="00062D67">
        <w:rPr>
          <w:noProof/>
        </w:rPr>
        <w:t xml:space="preserve"> Fife</w:t>
      </w:r>
      <w:r w:rsidR="00AA7157" w:rsidRPr="00062D67">
        <w:rPr>
          <w:noProof/>
        </w:rPr>
        <w:t>, MD, PhD, Senior Director, Epidemiology</w:t>
      </w:r>
      <w:r w:rsidR="00AA7157" w:rsidRPr="00062D67">
        <w:rPr>
          <w:noProof/>
          <w:vertAlign w:val="superscript"/>
        </w:rPr>
        <w:t>1</w:t>
      </w:r>
    </w:p>
    <w:p w14:paraId="52A24D8C" w14:textId="77777777" w:rsidR="00DB7694" w:rsidRDefault="00DB7694" w:rsidP="00AA7157">
      <w:pPr>
        <w:rPr>
          <w:noProof/>
        </w:rPr>
      </w:pPr>
    </w:p>
    <w:p w14:paraId="77F4F829" w14:textId="707EFC4F" w:rsidR="00AA7157" w:rsidRDefault="00AA7157" w:rsidP="009C1826">
      <w:pPr>
        <w:spacing w:after="0"/>
        <w:rPr>
          <w:noProof/>
        </w:rPr>
      </w:pPr>
      <w:r>
        <w:rPr>
          <w:noProof/>
        </w:rPr>
        <w:t>Affiliations:</w:t>
      </w:r>
    </w:p>
    <w:p w14:paraId="1952F83D" w14:textId="5F0C1EE5" w:rsidR="00AA7157" w:rsidRDefault="00AA7157" w:rsidP="009C1826">
      <w:pPr>
        <w:pStyle w:val="ListParagraph"/>
        <w:numPr>
          <w:ilvl w:val="0"/>
          <w:numId w:val="2"/>
        </w:numPr>
        <w:spacing w:after="0"/>
        <w:rPr>
          <w:noProof/>
        </w:rPr>
      </w:pPr>
      <w:r>
        <w:t>Janssen Research and Development, Titusville, NJ</w:t>
      </w:r>
    </w:p>
    <w:p w14:paraId="6F0A1752" w14:textId="18E375FD" w:rsidR="00AA7157" w:rsidRDefault="00AA7157" w:rsidP="00AA7157">
      <w:pPr>
        <w:pStyle w:val="ListParagraph"/>
        <w:numPr>
          <w:ilvl w:val="0"/>
          <w:numId w:val="2"/>
        </w:numPr>
        <w:rPr>
          <w:noProof/>
        </w:rPr>
      </w:pPr>
      <w:r>
        <w:t>OHDSI collaborators, Observational Health Data Sciences and Informatics (OHDSI), New York, NY</w:t>
      </w:r>
    </w:p>
    <w:p w14:paraId="30991FEF" w14:textId="090FF24F" w:rsidR="00AA7157" w:rsidRDefault="00ED1F5D" w:rsidP="00AA7157">
      <w:pPr>
        <w:pStyle w:val="ListParagraph"/>
        <w:numPr>
          <w:ilvl w:val="0"/>
          <w:numId w:val="2"/>
        </w:numPr>
        <w:rPr>
          <w:noProof/>
        </w:rPr>
      </w:pPr>
      <w:r>
        <w:t xml:space="preserve">Department of Medical Informatics, </w:t>
      </w:r>
      <w:r w:rsidR="00AA7157">
        <w:t>Erasmus University Medical Center, Rotterdam, Netherlands</w:t>
      </w:r>
    </w:p>
    <w:p w14:paraId="43CF8901" w14:textId="2EC9E3D9" w:rsidR="00972409" w:rsidRDefault="00972409" w:rsidP="00D350F5">
      <w:pPr>
        <w:pStyle w:val="Heading2"/>
        <w:rPr>
          <w:noProof/>
        </w:rPr>
      </w:pPr>
      <w:bookmarkStart w:id="4" w:name="_Toc43971101"/>
      <w:bookmarkEnd w:id="3"/>
      <w:r>
        <w:rPr>
          <w:noProof/>
        </w:rPr>
        <w:t>Sponsor</w:t>
      </w:r>
      <w:bookmarkEnd w:id="4"/>
    </w:p>
    <w:p w14:paraId="3D3D642B" w14:textId="7C4D2FFC" w:rsidR="009C1826" w:rsidRDefault="009C1826" w:rsidP="009C1826">
      <w:r w:rsidRPr="009C1826">
        <w:t xml:space="preserve">Global Epidemiology, Janssen Research &amp; Development, LLC. </w:t>
      </w:r>
      <w:r>
        <w:br/>
      </w:r>
      <w:r w:rsidRPr="009C1826">
        <w:t>1125 Trenton-Harbourton Rd, Titusville NJ 08560</w:t>
      </w:r>
    </w:p>
    <w:p w14:paraId="1C5BCF7D" w14:textId="1998D262" w:rsidR="00972409" w:rsidRDefault="00972409" w:rsidP="009C1826">
      <w:pPr>
        <w:pStyle w:val="Heading1"/>
      </w:pPr>
      <w:bookmarkStart w:id="5" w:name="_Toc43971102"/>
      <w:r>
        <w:t>Abstract</w:t>
      </w:r>
      <w:bookmarkEnd w:id="5"/>
    </w:p>
    <w:p w14:paraId="51D72E34" w14:textId="317FE7FA" w:rsidR="002A799C" w:rsidRPr="00972409" w:rsidRDefault="0011685D" w:rsidP="002A799C">
      <w:r>
        <w:t xml:space="preserve">Hip fractures greatly impact an individual’s quality of life </w:t>
      </w:r>
      <w:r w:rsidR="000361D2">
        <w:t xml:space="preserve">and carry </w:t>
      </w:r>
      <w:r>
        <w:t xml:space="preserve">a high risk of death </w:t>
      </w:r>
      <w:r w:rsidR="00D84052">
        <w:t xml:space="preserve">within </w:t>
      </w:r>
      <w:r>
        <w:t>1 year. Tramadol is a commonly used weak opioid for treatment of pain</w:t>
      </w:r>
      <w:r w:rsidR="002A799C">
        <w:t>. A recent study</w:t>
      </w:r>
      <w:r w:rsidR="00CE2168">
        <w:t xml:space="preserve"> by </w:t>
      </w:r>
      <w:r w:rsidR="00567014">
        <w:t xml:space="preserve">Wei </w:t>
      </w:r>
      <w:r w:rsidR="00CE2168">
        <w:t>et al</w:t>
      </w:r>
      <w:r w:rsidR="00567014">
        <w:t>.</w:t>
      </w:r>
      <w:r w:rsidR="00CE2168">
        <w:t xml:space="preserve"> </w:t>
      </w:r>
      <w:r w:rsidR="002A799C">
        <w:t>found that risk for hip fractures was higher for new users of tramadol</w:t>
      </w:r>
      <w:r w:rsidR="000361D2">
        <w:t xml:space="preserve"> than for new users of codeine or NSAIDs</w:t>
      </w:r>
      <w:r w:rsidR="00E07CF9">
        <w:t xml:space="preserve">. </w:t>
      </w:r>
      <w:r w:rsidR="00CE2168">
        <w:t xml:space="preserve"> We were </w:t>
      </w:r>
      <w:r w:rsidR="00ED4945">
        <w:t>concerned</w:t>
      </w:r>
      <w:r w:rsidR="00CE2168">
        <w:t xml:space="preserve"> of that study’s </w:t>
      </w:r>
      <w:r w:rsidR="00ED4945">
        <w:t>design choices</w:t>
      </w:r>
      <w:r w:rsidR="00CE2168">
        <w:t xml:space="preserve"> because of several </w:t>
      </w:r>
      <w:r w:rsidR="002A799C">
        <w:t xml:space="preserve"> limitations</w:t>
      </w:r>
      <w:r w:rsidR="000361D2">
        <w:t xml:space="preserve"> </w:t>
      </w:r>
      <w:r w:rsidR="00ED4945">
        <w:t>such as</w:t>
      </w:r>
      <w:r w:rsidR="00CE2168">
        <w:t>:</w:t>
      </w:r>
      <w:r w:rsidR="000361D2">
        <w:t xml:space="preserve"> </w:t>
      </w:r>
      <w:r w:rsidR="00CE2168">
        <w:t>A</w:t>
      </w:r>
      <w:r w:rsidR="000361D2">
        <w:t xml:space="preserve"> less-than-optimal </w:t>
      </w:r>
      <w:r w:rsidR="002A799C">
        <w:t>propensity score</w:t>
      </w:r>
      <w:r w:rsidR="00ED4945">
        <w:t xml:space="preserve"> adjustment strategy</w:t>
      </w:r>
      <w:r w:rsidR="00567014">
        <w:t xml:space="preserve">, the </w:t>
      </w:r>
      <w:r w:rsidR="000361D2">
        <w:t xml:space="preserve">absence </w:t>
      </w:r>
      <w:r w:rsidR="002A799C">
        <w:t xml:space="preserve">of negative controls, </w:t>
      </w:r>
      <w:r w:rsidR="000361D2">
        <w:t xml:space="preserve">the failure to address possible differences in the </w:t>
      </w:r>
      <w:r w:rsidR="00ED4945">
        <w:t xml:space="preserve">initial </w:t>
      </w:r>
      <w:r w:rsidR="000361D2">
        <w:t xml:space="preserve">doses of </w:t>
      </w:r>
      <w:r w:rsidR="002A799C">
        <w:t xml:space="preserve"> tramadol </w:t>
      </w:r>
      <w:r w:rsidR="00567014">
        <w:t>versus</w:t>
      </w:r>
      <w:r w:rsidR="000361D2">
        <w:t xml:space="preserve"> </w:t>
      </w:r>
      <w:r w:rsidR="002A799C">
        <w:t xml:space="preserve">codeine, and </w:t>
      </w:r>
      <w:r w:rsidR="000361D2">
        <w:t xml:space="preserve">the fact that </w:t>
      </w:r>
      <w:r w:rsidR="002A799C">
        <w:t xml:space="preserve">the study was done in </w:t>
      </w:r>
      <w:r w:rsidR="000361D2">
        <w:t xml:space="preserve">only </w:t>
      </w:r>
      <w:r w:rsidR="002A799C">
        <w:t xml:space="preserve">one </w:t>
      </w:r>
      <w:r w:rsidR="00ED4945">
        <w:t>data source</w:t>
      </w:r>
      <w:r w:rsidR="00D84052">
        <w:t xml:space="preserve"> limited to one countries data</w:t>
      </w:r>
      <w:r w:rsidR="002A799C">
        <w:t>.</w:t>
      </w:r>
      <w:r w:rsidR="002A799C" w:rsidRPr="002A799C">
        <w:t xml:space="preserve"> </w:t>
      </w:r>
      <w:r w:rsidR="002A799C">
        <w:t xml:space="preserve">We propose to do a study to assess hip fracture incidence among users of tramadol versus codeine that will </w:t>
      </w:r>
      <w:r w:rsidR="00CE2168">
        <w:t xml:space="preserve">reassess the relationship and </w:t>
      </w:r>
      <w:r w:rsidR="002A799C">
        <w:t>address the Wei et al. study limitations</w:t>
      </w:r>
      <w:r w:rsidR="00E07CF9">
        <w:t xml:space="preserve">. </w:t>
      </w:r>
      <w:r w:rsidR="002A799C">
        <w:t xml:space="preserve"> </w:t>
      </w:r>
    </w:p>
    <w:p w14:paraId="6AD190B4" w14:textId="2824AF61" w:rsidR="00972409" w:rsidRDefault="00972409" w:rsidP="000A1975">
      <w:pPr>
        <w:pStyle w:val="Heading1"/>
      </w:pPr>
      <w:bookmarkStart w:id="6" w:name="_Toc43971103"/>
      <w:r>
        <w:t>Amendments and Updates</w:t>
      </w:r>
      <w:bookmarkEnd w:id="6"/>
    </w:p>
    <w:p w14:paraId="2268EC1D" w14:textId="269F7BA8" w:rsidR="00972409" w:rsidRPr="00972409" w:rsidRDefault="00972409" w:rsidP="00972409">
      <w:r>
        <w:t>None</w:t>
      </w:r>
    </w:p>
    <w:p w14:paraId="18202FC4" w14:textId="77777777" w:rsidR="007C67E5" w:rsidRDefault="007C67E5">
      <w:pPr>
        <w:rPr>
          <w:rFonts w:asciiTheme="majorHAnsi" w:eastAsiaTheme="majorEastAsia" w:hAnsiTheme="majorHAnsi" w:cstheme="majorBidi"/>
          <w:color w:val="365F91" w:themeColor="accent1" w:themeShade="BF"/>
          <w:sz w:val="32"/>
          <w:szCs w:val="32"/>
        </w:rPr>
      </w:pPr>
      <w:r>
        <w:br w:type="page"/>
      </w:r>
    </w:p>
    <w:p w14:paraId="0D1F4D7F" w14:textId="497B3EAC" w:rsidR="00DF29D6" w:rsidRDefault="00DF29D6" w:rsidP="000A1975">
      <w:pPr>
        <w:pStyle w:val="Heading1"/>
      </w:pPr>
      <w:bookmarkStart w:id="7" w:name="_Toc43971104"/>
      <w:r>
        <w:lastRenderedPageBreak/>
        <w:t>Rationale and Background</w:t>
      </w:r>
      <w:bookmarkEnd w:id="7"/>
    </w:p>
    <w:p w14:paraId="32536094" w14:textId="06409E14" w:rsidR="004408B1" w:rsidRDefault="004408B1" w:rsidP="00DB7694">
      <w:r>
        <w:t xml:space="preserve">Hip fractures are a major public health issue, particularly for older persons </w:t>
      </w:r>
      <w:r>
        <w:fldChar w:fldCharType="begin"/>
      </w:r>
      <w:r w:rsidR="00C3499E">
        <w:instrText xml:space="preserve"> ADDIN EN.CITE &lt;EndNote&gt;&lt;Cite&gt;&lt;Author&gt;Ray&lt;/Author&gt;&lt;Year&gt;1992&lt;/Year&gt;&lt;RecNum&gt;24&lt;/RecNum&gt;&lt;DisplayText&gt;[1]&lt;/DisplayText&gt;&lt;record&gt;&lt;rec-number&gt;24&lt;/rec-number&gt;&lt;foreign-keys&gt;&lt;key app="EN" db-id="frzpazxz3txefzeerpuv5pztp2vzw99dvwsd" timestamp="1589910262"&gt;24&lt;/key&gt;&lt;/foreign-keys&gt;&lt;ref-type name="Journal Article"&gt;17&lt;/ref-type&gt;&lt;contributors&gt;&lt;authors&gt;&lt;author&gt;Ray, W. A.&lt;/author&gt;&lt;author&gt;Griffin, M. R.&lt;/author&gt;&lt;author&gt;Fought, R. L.&lt;/author&gt;&lt;author&gt;Adams, M. L.&lt;/author&gt;&lt;/authors&gt;&lt;/contributors&gt;&lt;auth-address&gt;Department of Preventive Medicine, Vanderbilt University School of Medicine, Nashville, TN 37232.&lt;/auth-address&gt;&lt;titles&gt;&lt;title&gt;Identification of fractures from computerized Medicare fil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703-14&lt;/pages&gt;&lt;volume&gt;45&lt;/volume&gt;&lt;number&gt;7&lt;/number&gt;&lt;edition&gt;1992/07/01&lt;/edition&gt;&lt;keywords&gt;&lt;keyword&gt;Aged&lt;/keyword&gt;&lt;keyword&gt;Aged, 80 and over&lt;/keyword&gt;&lt;keyword&gt;Data Collection/*methods&lt;/keyword&gt;&lt;keyword&gt;Female&lt;/keyword&gt;&lt;keyword&gt;Fractures, Bone/*epidemiology&lt;/keyword&gt;&lt;keyword&gt;Humans&lt;/keyword&gt;&lt;keyword&gt;Information Storage and Retrieval&lt;/keyword&gt;&lt;keyword&gt;Male&lt;/keyword&gt;&lt;keyword&gt;Medical Records&lt;/keyword&gt;&lt;keyword&gt;Medicare&lt;/keyword&gt;&lt;keyword&gt;Probability&lt;/keyword&gt;&lt;keyword&gt;Sensitivity and Specificity&lt;/keyword&gt;&lt;keyword&gt;Tennessee/epidemiology&lt;/keyword&gt;&lt;keyword&gt;United States&lt;/keyword&gt;&lt;/keywords&gt;&lt;dates&gt;&lt;year&gt;1992&lt;/year&gt;&lt;pub-dates&gt;&lt;date&gt;Jul&lt;/date&gt;&lt;/pub-dates&gt;&lt;/dates&gt;&lt;isbn&gt;0895-4356 (Print)&amp;#xD;0895-4356&lt;/isbn&gt;&lt;accession-num&gt;1619449&lt;/accession-num&gt;&lt;urls&gt;&lt;/urls&gt;&lt;electronic-resource-num&gt;10.1016/0895-4356(92)90047-q&lt;/electronic-resource-num&gt;&lt;remote-database-provider&gt;NLM&lt;/remote-database-provider&gt;&lt;language&gt;eng&lt;/language&gt;&lt;/record&gt;&lt;/Cite&gt;&lt;/EndNote&gt;</w:instrText>
      </w:r>
      <w:r>
        <w:fldChar w:fldCharType="separate"/>
      </w:r>
      <w:r>
        <w:rPr>
          <w:noProof/>
        </w:rPr>
        <w:t>[1]</w:t>
      </w:r>
      <w:r>
        <w:fldChar w:fldCharType="end"/>
      </w:r>
      <w:r w:rsidR="002A799C">
        <w:t xml:space="preserve">. </w:t>
      </w:r>
      <w:r w:rsidR="002824AF">
        <w:t xml:space="preserve">Hip fractures occur when a person breaks the bone between the pelvis and knee and these fractures are known as femoral-neck fractures or intertrochanteric or subtrochanteric fractures </w:t>
      </w:r>
      <w:r w:rsidR="002824AF">
        <w:fldChar w:fldCharType="begin"/>
      </w:r>
      <w:r w:rsidR="00C3499E">
        <w:instrText xml:space="preserve"> ADDIN EN.CITE &lt;EndNote&gt;&lt;Cite&gt;&lt;Author&gt;Bhandari&lt;/Author&gt;&lt;Year&gt;2017&lt;/Year&gt;&lt;RecNum&gt;20&lt;/RecNum&gt;&lt;DisplayText&gt;[2]&lt;/DisplayText&gt;&lt;record&gt;&lt;rec-number&gt;20&lt;/rec-number&gt;&lt;foreign-keys&gt;&lt;key app="EN" db-id="frzpazxz3txefzeerpuv5pztp2vzw99dvwsd" timestamp="1583774893"&gt;20&lt;/key&gt;&lt;/foreign-keys&gt;&lt;ref-type name="Journal Article"&gt;17&lt;/ref-type&gt;&lt;contributors&gt;&lt;authors&gt;&lt;author&gt;Bhandari, M.&lt;/author&gt;&lt;author&gt;Swiontkowski, M.&lt;/author&gt;&lt;/authors&gt;&lt;/contributors&gt;&lt;auth-address&gt;From the Department of Surgery, Division of Orthopaedic Surgery, McMaster University, Hamilton, ON, Canada (M.B.); and the Department of Orthopedic Surgery, University of Minnesota, Minneapolis (M.S.).&lt;/auth-address&gt;&lt;titles&gt;&lt;title&gt;Management of Acute Hip Fractu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53-2062&lt;/pages&gt;&lt;volume&gt;377&lt;/volume&gt;&lt;number&gt;21&lt;/number&gt;&lt;edition&gt;2017/11/23&lt;/edition&gt;&lt;keywords&gt;&lt;keyword&gt;Age Factors&lt;/keyword&gt;&lt;keyword&gt;Aged&lt;/keyword&gt;&lt;keyword&gt;Arthroplasty, Replacement, Hip/*methods&lt;/keyword&gt;&lt;keyword&gt;Female&lt;/keyword&gt;&lt;keyword&gt;Fracture Fixation, Internal/*methods&lt;/keyword&gt;&lt;keyword&gt;Hip Fractures/diagnostic imaging/rehabilitation/*surgery&lt;/keyword&gt;&lt;keyword&gt;Humans&lt;/keyword&gt;&lt;keyword&gt;Middle Aged&lt;/keyword&gt;&lt;keyword&gt;Postoperative Care&lt;/keyword&gt;&lt;keyword&gt;Practice Guidelines as Topic&lt;/keyword&gt;&lt;keyword&gt;Radiography&lt;/keyword&gt;&lt;/keywords&gt;&lt;dates&gt;&lt;year&gt;2017&lt;/year&gt;&lt;pub-dates&gt;&lt;date&gt;Nov 23&lt;/date&gt;&lt;/pub-dates&gt;&lt;/dates&gt;&lt;isbn&gt;0028-4793&lt;/isbn&gt;&lt;accession-num&gt;29166235&lt;/accession-num&gt;&lt;urls&gt;&lt;/urls&gt;&lt;electronic-resource-num&gt;10.1056/NEJMcp1611090&lt;/electronic-resource-num&gt;&lt;remote-database-provider&gt;NLM&lt;/remote-database-provider&gt;&lt;language&gt;eng&lt;/language&gt;&lt;/record&gt;&lt;/Cite&gt;&lt;/EndNote&gt;</w:instrText>
      </w:r>
      <w:r w:rsidR="002824AF">
        <w:fldChar w:fldCharType="separate"/>
      </w:r>
      <w:r w:rsidR="002824AF">
        <w:rPr>
          <w:noProof/>
        </w:rPr>
        <w:t>[2]</w:t>
      </w:r>
      <w:r w:rsidR="002824AF">
        <w:fldChar w:fldCharType="end"/>
      </w:r>
      <w:r w:rsidR="002A799C">
        <w:t xml:space="preserve">. </w:t>
      </w:r>
      <w:r w:rsidR="002824AF">
        <w:t xml:space="preserve">Hip fractures greatly impact an </w:t>
      </w:r>
      <w:r w:rsidR="00E968E3">
        <w:t>individual’s</w:t>
      </w:r>
      <w:r w:rsidR="002824AF">
        <w:t xml:space="preserve"> quality of life with a high risk of death </w:t>
      </w:r>
      <w:r w:rsidR="00D84052">
        <w:t>within</w:t>
      </w:r>
      <w:r w:rsidR="002824AF">
        <w:t xml:space="preserve"> 1 year </w:t>
      </w:r>
      <w:r w:rsidR="002824AF">
        <w:fldChar w:fldCharType="begin"/>
      </w:r>
      <w:r w:rsidR="00C3499E">
        <w:instrText xml:space="preserve"> ADDIN EN.CITE &lt;EndNote&gt;&lt;Cite&gt;&lt;Author&gt;Bhandari&lt;/Author&gt;&lt;Year&gt;2017&lt;/Year&gt;&lt;RecNum&gt;20&lt;/RecNum&gt;&lt;DisplayText&gt;[2]&lt;/DisplayText&gt;&lt;record&gt;&lt;rec-number&gt;20&lt;/rec-number&gt;&lt;foreign-keys&gt;&lt;key app="EN" db-id="frzpazxz3txefzeerpuv5pztp2vzw99dvwsd" timestamp="1583774893"&gt;20&lt;/key&gt;&lt;/foreign-keys&gt;&lt;ref-type name="Journal Article"&gt;17&lt;/ref-type&gt;&lt;contributors&gt;&lt;authors&gt;&lt;author&gt;Bhandari, M.&lt;/author&gt;&lt;author&gt;Swiontkowski, M.&lt;/author&gt;&lt;/authors&gt;&lt;/contributors&gt;&lt;auth-address&gt;From the Department of Surgery, Division of Orthopaedic Surgery, McMaster University, Hamilton, ON, Canada (M.B.); and the Department of Orthopedic Surgery, University of Minnesota, Minneapolis (M.S.).&lt;/auth-address&gt;&lt;titles&gt;&lt;title&gt;Management of Acute Hip Fractu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53-2062&lt;/pages&gt;&lt;volume&gt;377&lt;/volume&gt;&lt;number&gt;21&lt;/number&gt;&lt;edition&gt;2017/11/23&lt;/edition&gt;&lt;keywords&gt;&lt;keyword&gt;Age Factors&lt;/keyword&gt;&lt;keyword&gt;Aged&lt;/keyword&gt;&lt;keyword&gt;Arthroplasty, Replacement, Hip/*methods&lt;/keyword&gt;&lt;keyword&gt;Female&lt;/keyword&gt;&lt;keyword&gt;Fracture Fixation, Internal/*methods&lt;/keyword&gt;&lt;keyword&gt;Hip Fractures/diagnostic imaging/rehabilitation/*surgery&lt;/keyword&gt;&lt;keyword&gt;Humans&lt;/keyword&gt;&lt;keyword&gt;Middle Aged&lt;/keyword&gt;&lt;keyword&gt;Postoperative Care&lt;/keyword&gt;&lt;keyword&gt;Practice Guidelines as Topic&lt;/keyword&gt;&lt;keyword&gt;Radiography&lt;/keyword&gt;&lt;/keywords&gt;&lt;dates&gt;&lt;year&gt;2017&lt;/year&gt;&lt;pub-dates&gt;&lt;date&gt;Nov 23&lt;/date&gt;&lt;/pub-dates&gt;&lt;/dates&gt;&lt;isbn&gt;0028-4793&lt;/isbn&gt;&lt;accession-num&gt;29166235&lt;/accession-num&gt;&lt;urls&gt;&lt;/urls&gt;&lt;electronic-resource-num&gt;10.1056/NEJMcp1611090&lt;/electronic-resource-num&gt;&lt;remote-database-provider&gt;NLM&lt;/remote-database-provider&gt;&lt;language&gt;eng&lt;/language&gt;&lt;/record&gt;&lt;/Cite&gt;&lt;/EndNote&gt;</w:instrText>
      </w:r>
      <w:r w:rsidR="002824AF">
        <w:fldChar w:fldCharType="separate"/>
      </w:r>
      <w:r w:rsidR="002824AF">
        <w:rPr>
          <w:noProof/>
        </w:rPr>
        <w:t>[2]</w:t>
      </w:r>
      <w:r w:rsidR="002824AF">
        <w:fldChar w:fldCharType="end"/>
      </w:r>
      <w:r w:rsidR="002A799C">
        <w:t xml:space="preserve">. </w:t>
      </w:r>
      <w:r w:rsidR="002824AF">
        <w:t xml:space="preserve">Globally it is estimated that hip fractures </w:t>
      </w:r>
      <w:r w:rsidR="00E968E3">
        <w:t>affect</w:t>
      </w:r>
      <w:r w:rsidR="002824AF">
        <w:t xml:space="preserve"> 18% of women and 6% of men</w:t>
      </w:r>
      <w:r w:rsidR="00ED4945">
        <w:t>;</w:t>
      </w:r>
      <w:r w:rsidR="002824AF">
        <w:t xml:space="preserve"> </w:t>
      </w:r>
      <w:r w:rsidR="00E968E3">
        <w:t xml:space="preserve">globally hip fractures rank among the top 10 causes of disability </w:t>
      </w:r>
      <w:r w:rsidR="00E968E3">
        <w:fldChar w:fldCharType="begin">
          <w:fldData xml:space="preserve">PEVuZE5vdGU+PENpdGU+PEF1dGhvcj5Db29wZXI8L0F1dGhvcj48WWVhcj4xOTkyPC9ZZWFyPjxS
ZWNOdW0+Mjk8L1JlY051bT48RGlzcGxheVRleHQ+WzMsIDRdPC9EaXNwbGF5VGV4dD48cmVjb3Jk
PjxyZWMtbnVtYmVyPjI5PC9yZWMtbnVtYmVyPjxmb3JlaWduLWtleXM+PGtleSBhcHA9IkVOIiBk
Yi1pZD0iZnJ6cGF6eHozdHhlZnplZXJwdXY1cHp0cDJ2enc5OWR2d3NkIiB0aW1lc3RhbXA9IjE1
OTA0Mzc3NDYiPjI5PC9rZXk+PC9mb3JlaWduLWtleXM+PHJlZi10eXBlIG5hbWU9IkpvdXJuYWwg
QXJ0aWNsZSI+MTc8L3JlZi10eXBlPjxjb250cmlidXRvcnM+PGF1dGhvcnM+PGF1dGhvcj5Db29w
ZXIsIEMuPC9hdXRob3I+PGF1dGhvcj5DYW1waW9uLCBHLjwvYXV0aG9yPjxhdXRob3I+TWVsdG9u
LCBMLiBKLiwgM3JkPC9hdXRob3I+PC9hdXRob3JzPjwvY29udHJpYnV0b3JzPjxhdXRoLWFkZHJl
c3M+RGVwYXJ0bWVudCBvZiBIZWFsdGggU2NpZW5jZXMgUmVzZWFyY2gsIE1heW8gQ2xpbmljIGFu
ZCBGb3VuZGF0aW9uLCBSb2NoZXN0ZXIsIE1pbm5lc290YSA1NTkwNS48L2F1dGgtYWRkcmVzcz48
dGl0bGVzPjx0aXRsZT5IaXAgZnJhY3R1cmVzIGluIHRoZSBlbGRlcmx5OiBhIHdvcmxkLXdpZGUg
cHJvamVjdGlv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jg1LTk8L3BhZ2VzPjx2b2x1bWU+Mjwvdm9sdW1lPjxudW1iZXI+NjwvbnVtYmVyPjxl
ZGl0aW9uPjE5OTIvMTEvMDE8L2VkaXRpb24+PGtleXdvcmRzPjxrZXl3b3JkPkFkdWx0PC9rZXl3
b3JkPjxrZXl3b3JkPkFnZWQ8L2tleXdvcmQ+PGtleXdvcmQ+RmVtYWxlPC9rZXl3b3JkPjxrZXl3
b3JkPkZvcmVjYXN0aW5nPC9rZXl3b3JkPjxrZXl3b3JkPkdsb2JhbCBIZWFsdGg8L2tleXdvcmQ+
PGtleXdvcmQ+SGlwIEZyYWN0dXJlcy8qZXBpZGVtaW9sb2d5PC9rZXl3b3JkPjxrZXl3b3JkPkh1
bWFuczwva2V5d29yZD48a2V5d29yZD5JbmNpZGVuY2U8L2tleXdvcmQ+PGtleXdvcmQ+TWFsZTwv
a2V5d29yZD48a2V5d29yZD5NaWRkbGUgQWdlZDwva2V5d29yZD48L2tleXdvcmRzPjxkYXRlcz48
eWVhcj4xOTkyPC95ZWFyPjxwdWItZGF0ZXM+PGRhdGU+Tm92PC9kYXRlPjwvcHViLWRhdGVzPjwv
ZGF0ZXM+PGlzYm4+MDkzNy05NDFYIChQcmludCkmI3hEOzA5MzctOTQxeDwvaXNibj48YWNjZXNz
aW9uLW51bT4xNDIxNzk2PC9hY2Nlc3Npb24tbnVtPjx1cmxzPjwvdXJscz48ZWxlY3Ryb25pYy1y
ZXNvdXJjZS1udW0+MTAuMTAwNy9iZjAxNjIzMTg0PC9lbGVjdHJvbmljLXJlc291cmNlLW51bT48
cmVtb3RlLWRhdGFiYXNlLXByb3ZpZGVyPk5MTTwvcmVtb3RlLWRhdGFiYXNlLXByb3ZpZGVyPjxs
YW5ndWFnZT5lbmc8L2xhbmd1YWdlPjwvcmVjb3JkPjwvQ2l0ZT48Q2l0ZT48QXV0aG9yPlZlcm9u
ZXNlPC9BdXRob3I+PFllYXI+MjAxODwvWWVhcj48UmVjTnVtPjMwPC9SZWNOdW0+PHJlY29yZD48
cmVjLW51bWJlcj4zMDwvcmVjLW51bWJlcj48Zm9yZWlnbi1rZXlzPjxrZXkgYXBwPSJFTiIgZGIt
aWQ9ImZyenBhenh6M3R4ZWZ6ZWVycHV2NXB6dHAydnp3OTlkdndzZCIgdGltZXN0YW1wPSIxNTkw
NDM4MjYyIj4zMDwva2V5PjwvZm9yZWlnbi1rZXlzPjxyZWYtdHlwZSBuYW1lPSJKb3VybmFsIEFy
dGljbGUiPjE3PC9yZWYtdHlwZT48Y29udHJpYnV0b3JzPjxhdXRob3JzPjxhdXRob3I+VmVyb25l
c2UsIE4uPC9hdXRob3I+PGF1dGhvcj5NYWdnaSwgUy48L2F1dGhvcj48L2F1dGhvcnM+PC9jb250
cmlidXRvcnM+PGF1dGgtYWRkcmVzcz5OYXRpb25hbCBSZXNlYXJjaCBDb3VuY2lsLCBOZXVyb3Nj
aWVuY2UgSW5zdGl0dXRlLCBBZ2luZyBCcmFuY2gsIFBhZG92YSwgSXRhbHkuIEVsZWN0cm9uaWMg
YWRkcmVzczogbmljb2xhLnZlcm9uZXNlMUBhdWxzczMudmVuZXRvLml0LiYjeEQ7TmF0aW9uYWwg
UmVzZWFyY2ggQ291bmNpbCwgTmV1cm9zY2llbmNlIEluc3RpdHV0ZSwgQWdpbmcgQnJhbmNoLCBQ
YWRvdmEsIEl0YWx5LjwvYXV0aC1hZGRyZXNzPjx0aXRsZXM+PHRpdGxlPkVwaWRlbWlvbG9neSBh
bmQgc29jaWFsIGNvc3RzIG9mIGhpcCBmcmFjdHVyZTwvdGl0bGU+PHNlY29uZGFyeS10aXRsZT5J
bmp1cnk8L3NlY29uZGFyeS10aXRsZT48YWx0LXRpdGxlPkluanVyeTwvYWx0LXRpdGxlPjwvdGl0
bGVzPjxwZXJpb2RpY2FsPjxmdWxsLXRpdGxlPkluanVyeTwvZnVsbC10aXRsZT48YWJici0xPklu
anVyeTwvYWJici0xPjwvcGVyaW9kaWNhbD48YWx0LXBlcmlvZGljYWw+PGZ1bGwtdGl0bGU+SW5q
dXJ5PC9mdWxsLXRpdGxlPjxhYmJyLTE+SW5qdXJ5PC9hYmJyLTE+PC9hbHQtcGVyaW9kaWNhbD48
cGFnZXM+MTQ1OC0xNDYwPC9wYWdlcz48dm9sdW1lPjQ5PC92b2x1bWU+PG51bWJlcj44PC9udW1i
ZXI+PGVkaXRpb24+MjAxOC8wNC8yODwvZWRpdGlvbj48a2V5d29yZHM+PGtleXdvcmQ+QWdlIERp
c3RyaWJ1dGlvbjwva2V5d29yZD48a2V5d29yZD5GaW5hbmNpbmcsIFBlcnNvbmFsLyplY29ub21p
Y3M8L2tleXdvcmQ+PGtleXdvcmQ+SGlwIEZyYWN0dXJlcy9lY29ub21pY3MvKmVwaWRlbWlvbG9n
eS9yZWhhYmlsaXRhdGlvbjwva2V5d29yZD48a2V5d29yZD5Ib3NwaXRhbCBDb3N0cy8qc3RhdGlz
dGljcyAmYW1wOyBudW1lcmljYWwgZGF0YTwva2V5d29yZD48a2V5d29yZD5Ib3NwaXRhbGl6YXRp
b24vZWNvbm9taWNzLypzdGF0aXN0aWNzICZhbXA7IG51bWVyaWNhbCBkYXRhPC9rZXl3b3JkPjxr
ZXl3b3JkPkh1bWFuczwva2V5d29yZD48a2V5d29yZD5JbmNpZGVuY2U8L2tleXdvcmQ+PGtleXdv
cmQ+TGVuZ3RoIG9mIFN0YXkvZWNvbm9taWNzLypzdGF0aXN0aWNzICZhbXA7IG51bWVyaWNhbCBk
YXRhPC9rZXl3b3JkPjxrZXl3b3JkPlF1YWxpdHkgb2YgTGlmZTwva2V5d29yZD48a2V5d29yZD5F
cGlkZW1pb2xvZ3k8L2tleXdvcmQ+PGtleXdvcmQ+SGlwIGZyYWN0dXJlPC9rZXl3b3JkPjxrZXl3
b3JkPlNvY2lhbCBjb3N0PC9rZXl3b3JkPjwva2V5d29yZHM+PGRhdGVzPjx5ZWFyPjIwMTg8L3ll
YXI+PHB1Yi1kYXRlcz48ZGF0ZT5BdWc8L2RhdGU+PC9wdWItZGF0ZXM+PC9kYXRlcz48aXNibj4w
MDIwLTEzODM8L2lzYm4+PGFjY2Vzc2lvbi1udW0+Mjk2OTk3MzE8L2FjY2Vzc2lvbi1udW0+PHVy
bHM+PC91cmxzPjxlbGVjdHJvbmljLXJlc291cmNlLW51bT4xMC4xMDE2L2ouaW5qdXJ5LjIwMTgu
MDQuMDE1PC9lbGVjdHJvbmljLXJlc291cmNlLW51bT48cmVtb3RlLWRhdGFiYXNlLXByb3ZpZGVy
Pk5MTTwvcmVtb3RlLWRhdGFiYXNlLXByb3ZpZGVyPjxsYW5ndWFnZT5lbmc8L2xhbmd1YWdlPjwv
cmVjb3JkPjwvQ2l0ZT48L0VuZE5vdGU+AG==
</w:fldData>
        </w:fldChar>
      </w:r>
      <w:r w:rsidR="00C3499E">
        <w:instrText xml:space="preserve"> ADDIN EN.CITE </w:instrText>
      </w:r>
      <w:r w:rsidR="00C3499E">
        <w:fldChar w:fldCharType="begin">
          <w:fldData xml:space="preserve">PEVuZE5vdGU+PENpdGU+PEF1dGhvcj5Db29wZXI8L0F1dGhvcj48WWVhcj4xOTkyPC9ZZWFyPjxS
ZWNOdW0+Mjk8L1JlY051bT48RGlzcGxheVRleHQ+WzMsIDRdPC9EaXNwbGF5VGV4dD48cmVjb3Jk
PjxyZWMtbnVtYmVyPjI5PC9yZWMtbnVtYmVyPjxmb3JlaWduLWtleXM+PGtleSBhcHA9IkVOIiBk
Yi1pZD0iZnJ6cGF6eHozdHhlZnplZXJwdXY1cHp0cDJ2enc5OWR2d3NkIiB0aW1lc3RhbXA9IjE1
OTA0Mzc3NDYiPjI5PC9rZXk+PC9mb3JlaWduLWtleXM+PHJlZi10eXBlIG5hbWU9IkpvdXJuYWwg
QXJ0aWNsZSI+MTc8L3JlZi10eXBlPjxjb250cmlidXRvcnM+PGF1dGhvcnM+PGF1dGhvcj5Db29w
ZXIsIEMuPC9hdXRob3I+PGF1dGhvcj5DYW1waW9uLCBHLjwvYXV0aG9yPjxhdXRob3I+TWVsdG9u
LCBMLiBKLiwgM3JkPC9hdXRob3I+PC9hdXRob3JzPjwvY29udHJpYnV0b3JzPjxhdXRoLWFkZHJl
c3M+RGVwYXJ0bWVudCBvZiBIZWFsdGggU2NpZW5jZXMgUmVzZWFyY2gsIE1heW8gQ2xpbmljIGFu
ZCBGb3VuZGF0aW9uLCBSb2NoZXN0ZXIsIE1pbm5lc290YSA1NTkwNS48L2F1dGgtYWRkcmVzcz48
dGl0bGVzPjx0aXRsZT5IaXAgZnJhY3R1cmVzIGluIHRoZSBlbGRlcmx5OiBhIHdvcmxkLXdpZGUg
cHJvamVjdGlv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jg1LTk8L3BhZ2VzPjx2b2x1bWU+Mjwvdm9sdW1lPjxudW1iZXI+NjwvbnVtYmVyPjxl
ZGl0aW9uPjE5OTIvMTEvMDE8L2VkaXRpb24+PGtleXdvcmRzPjxrZXl3b3JkPkFkdWx0PC9rZXl3
b3JkPjxrZXl3b3JkPkFnZWQ8L2tleXdvcmQ+PGtleXdvcmQ+RmVtYWxlPC9rZXl3b3JkPjxrZXl3
b3JkPkZvcmVjYXN0aW5nPC9rZXl3b3JkPjxrZXl3b3JkPkdsb2JhbCBIZWFsdGg8L2tleXdvcmQ+
PGtleXdvcmQ+SGlwIEZyYWN0dXJlcy8qZXBpZGVtaW9sb2d5PC9rZXl3b3JkPjxrZXl3b3JkPkh1
bWFuczwva2V5d29yZD48a2V5d29yZD5JbmNpZGVuY2U8L2tleXdvcmQ+PGtleXdvcmQ+TWFsZTwv
a2V5d29yZD48a2V5d29yZD5NaWRkbGUgQWdlZDwva2V5d29yZD48L2tleXdvcmRzPjxkYXRlcz48
eWVhcj4xOTkyPC95ZWFyPjxwdWItZGF0ZXM+PGRhdGU+Tm92PC9kYXRlPjwvcHViLWRhdGVzPjwv
ZGF0ZXM+PGlzYm4+MDkzNy05NDFYIChQcmludCkmI3hEOzA5MzctOTQxeDwvaXNibj48YWNjZXNz
aW9uLW51bT4xNDIxNzk2PC9hY2Nlc3Npb24tbnVtPjx1cmxzPjwvdXJscz48ZWxlY3Ryb25pYy1y
ZXNvdXJjZS1udW0+MTAuMTAwNy9iZjAxNjIzMTg0PC9lbGVjdHJvbmljLXJlc291cmNlLW51bT48
cmVtb3RlLWRhdGFiYXNlLXByb3ZpZGVyPk5MTTwvcmVtb3RlLWRhdGFiYXNlLXByb3ZpZGVyPjxs
YW5ndWFnZT5lbmc8L2xhbmd1YWdlPjwvcmVjb3JkPjwvQ2l0ZT48Q2l0ZT48QXV0aG9yPlZlcm9u
ZXNlPC9BdXRob3I+PFllYXI+MjAxODwvWWVhcj48UmVjTnVtPjMwPC9SZWNOdW0+PHJlY29yZD48
cmVjLW51bWJlcj4zMDwvcmVjLW51bWJlcj48Zm9yZWlnbi1rZXlzPjxrZXkgYXBwPSJFTiIgZGIt
aWQ9ImZyenBhenh6M3R4ZWZ6ZWVycHV2NXB6dHAydnp3OTlkdndzZCIgdGltZXN0YW1wPSIxNTkw
NDM4MjYyIj4zMDwva2V5PjwvZm9yZWlnbi1rZXlzPjxyZWYtdHlwZSBuYW1lPSJKb3VybmFsIEFy
dGljbGUiPjE3PC9yZWYtdHlwZT48Y29udHJpYnV0b3JzPjxhdXRob3JzPjxhdXRob3I+VmVyb25l
c2UsIE4uPC9hdXRob3I+PGF1dGhvcj5NYWdnaSwgUy48L2F1dGhvcj48L2F1dGhvcnM+PC9jb250
cmlidXRvcnM+PGF1dGgtYWRkcmVzcz5OYXRpb25hbCBSZXNlYXJjaCBDb3VuY2lsLCBOZXVyb3Nj
aWVuY2UgSW5zdGl0dXRlLCBBZ2luZyBCcmFuY2gsIFBhZG92YSwgSXRhbHkuIEVsZWN0cm9uaWMg
YWRkcmVzczogbmljb2xhLnZlcm9uZXNlMUBhdWxzczMudmVuZXRvLml0LiYjeEQ7TmF0aW9uYWwg
UmVzZWFyY2ggQ291bmNpbCwgTmV1cm9zY2llbmNlIEluc3RpdHV0ZSwgQWdpbmcgQnJhbmNoLCBQ
YWRvdmEsIEl0YWx5LjwvYXV0aC1hZGRyZXNzPjx0aXRsZXM+PHRpdGxlPkVwaWRlbWlvbG9neSBh
bmQgc29jaWFsIGNvc3RzIG9mIGhpcCBmcmFjdHVyZTwvdGl0bGU+PHNlY29uZGFyeS10aXRsZT5J
bmp1cnk8L3NlY29uZGFyeS10aXRsZT48YWx0LXRpdGxlPkluanVyeTwvYWx0LXRpdGxlPjwvdGl0
bGVzPjxwZXJpb2RpY2FsPjxmdWxsLXRpdGxlPkluanVyeTwvZnVsbC10aXRsZT48YWJici0xPklu
anVyeTwvYWJici0xPjwvcGVyaW9kaWNhbD48YWx0LXBlcmlvZGljYWw+PGZ1bGwtdGl0bGU+SW5q
dXJ5PC9mdWxsLXRpdGxlPjxhYmJyLTE+SW5qdXJ5PC9hYmJyLTE+PC9hbHQtcGVyaW9kaWNhbD48
cGFnZXM+MTQ1OC0xNDYwPC9wYWdlcz48dm9sdW1lPjQ5PC92b2x1bWU+PG51bWJlcj44PC9udW1i
ZXI+PGVkaXRpb24+MjAxOC8wNC8yODwvZWRpdGlvbj48a2V5d29yZHM+PGtleXdvcmQ+QWdlIERp
c3RyaWJ1dGlvbjwva2V5d29yZD48a2V5d29yZD5GaW5hbmNpbmcsIFBlcnNvbmFsLyplY29ub21p
Y3M8L2tleXdvcmQ+PGtleXdvcmQ+SGlwIEZyYWN0dXJlcy9lY29ub21pY3MvKmVwaWRlbWlvbG9n
eS9yZWhhYmlsaXRhdGlvbjwva2V5d29yZD48a2V5d29yZD5Ib3NwaXRhbCBDb3N0cy8qc3RhdGlz
dGljcyAmYW1wOyBudW1lcmljYWwgZGF0YTwva2V5d29yZD48a2V5d29yZD5Ib3NwaXRhbGl6YXRp
b24vZWNvbm9taWNzLypzdGF0aXN0aWNzICZhbXA7IG51bWVyaWNhbCBkYXRhPC9rZXl3b3JkPjxr
ZXl3b3JkPkh1bWFuczwva2V5d29yZD48a2V5d29yZD5JbmNpZGVuY2U8L2tleXdvcmQ+PGtleXdv
cmQ+TGVuZ3RoIG9mIFN0YXkvZWNvbm9taWNzLypzdGF0aXN0aWNzICZhbXA7IG51bWVyaWNhbCBk
YXRhPC9rZXl3b3JkPjxrZXl3b3JkPlF1YWxpdHkgb2YgTGlmZTwva2V5d29yZD48a2V5d29yZD5F
cGlkZW1pb2xvZ3k8L2tleXdvcmQ+PGtleXdvcmQ+SGlwIGZyYWN0dXJlPC9rZXl3b3JkPjxrZXl3
b3JkPlNvY2lhbCBjb3N0PC9rZXl3b3JkPjwva2V5d29yZHM+PGRhdGVzPjx5ZWFyPjIwMTg8L3ll
YXI+PHB1Yi1kYXRlcz48ZGF0ZT5BdWc8L2RhdGU+PC9wdWItZGF0ZXM+PC9kYXRlcz48aXNibj4w
MDIwLTEzODM8L2lzYm4+PGFjY2Vzc2lvbi1udW0+Mjk2OTk3MzE8L2FjY2Vzc2lvbi1udW0+PHVy
bHM+PC91cmxzPjxlbGVjdHJvbmljLXJlc291cmNlLW51bT4xMC4xMDE2L2ouaW5qdXJ5LjIwMTgu
MDQuMDE1PC9lbGVjdHJvbmljLXJlc291cmNlLW51bT48cmVtb3RlLWRhdGFiYXNlLXByb3ZpZGVy
Pk5MTTwvcmVtb3RlLWRhdGFiYXNlLXByb3ZpZGVyPjxsYW5ndWFnZT5lbmc8L2xhbmd1YWdlPjwv
cmVjb3JkPjwvQ2l0ZT48L0VuZE5vdGU+AG==
</w:fldData>
        </w:fldChar>
      </w:r>
      <w:r w:rsidR="00C3499E">
        <w:instrText xml:space="preserve"> ADDIN EN.CITE.DATA </w:instrText>
      </w:r>
      <w:r w:rsidR="00C3499E">
        <w:fldChar w:fldCharType="end"/>
      </w:r>
      <w:r w:rsidR="00E968E3">
        <w:fldChar w:fldCharType="separate"/>
      </w:r>
      <w:r w:rsidR="00E968E3">
        <w:rPr>
          <w:noProof/>
        </w:rPr>
        <w:t>[3, 4]</w:t>
      </w:r>
      <w:r w:rsidR="00E968E3">
        <w:fldChar w:fldCharType="end"/>
      </w:r>
      <w:r w:rsidR="00E968E3">
        <w:t>.</w:t>
      </w:r>
    </w:p>
    <w:p w14:paraId="40C452F1" w14:textId="74C82CFD" w:rsidR="004408B1" w:rsidRDefault="004408B1" w:rsidP="00DB7694">
      <w:r>
        <w:t>Tramadol is</w:t>
      </w:r>
      <w:r w:rsidR="0011685D">
        <w:t xml:space="preserve"> a commonly used weak opioid for the treatment of pain </w:t>
      </w:r>
      <w:r w:rsidR="0011685D">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 </w:instrText>
      </w:r>
      <w:r w:rsidR="00C3499E">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DATA </w:instrText>
      </w:r>
      <w:r w:rsidR="00C3499E">
        <w:fldChar w:fldCharType="end"/>
      </w:r>
      <w:r w:rsidR="0011685D">
        <w:fldChar w:fldCharType="separate"/>
      </w:r>
      <w:r w:rsidR="0011685D">
        <w:rPr>
          <w:noProof/>
        </w:rPr>
        <w:t>[5]</w:t>
      </w:r>
      <w:r w:rsidR="0011685D">
        <w:fldChar w:fldCharType="end"/>
      </w:r>
      <w:r w:rsidR="002A799C">
        <w:t xml:space="preserve">. </w:t>
      </w:r>
      <w:r w:rsidR="0011685D">
        <w:t>Tramadol is considered an analgesic alternative</w:t>
      </w:r>
      <w:r w:rsidR="00F36D6C">
        <w:t xml:space="preserve"> to strong opioids or the NSAIDS</w:t>
      </w:r>
      <w:r w:rsidR="0011685D">
        <w:t xml:space="preserve">, since it </w:t>
      </w:r>
      <w:r w:rsidR="00ED4945">
        <w:t>is not expected to</w:t>
      </w:r>
      <w:r w:rsidR="0011685D">
        <w:t xml:space="preserve"> produce</w:t>
      </w:r>
      <w:r w:rsidR="00ED4945">
        <w:t xml:space="preserve"> significant</w:t>
      </w:r>
      <w:r w:rsidR="0011685D">
        <w:t xml:space="preserve"> gastrointestinal bleeding or renal problems </w:t>
      </w:r>
      <w:r w:rsidR="0011685D">
        <w:fldChar w:fldCharType="begin">
          <w:fldData xml:space="preserve">PEVuZE5vdGU+PENpdGU+PEF1dGhvcj5XZWk8L0F1dGhvcj48WWVhcj4yMDIwPC9ZZWFyPjxSZWNO
dW0+MTwvUmVjTnVtPjxEaXNwbGF5VGV4dD5bNC02XTwvRGlzcGxheVRleHQ+PHJlY29yZD48cmVj
LW51bWJlcj4xPC9yZWMtbnVtYmVyPjxmb3JlaWduLWtleXM+PGtleSBhcHA9IkVOIiBkYi1pZD0i
ZnJ6cGF6eHozdHhlZnplZXJwdXY1cHp0cDJ2enc5OWR2d3NkIiB0aW1lc3RhbXA9IjE1ODI2NDQ1
MTEiPjE8L2tleT48L2ZvcmVpZ24ta2V5cz48cmVmLXR5cGUgbmFtZT0iSm91cm5hbCBBcnRpY2xl
Ij4xNzwvcmVmLXR5cGU+PGNvbnRyaWJ1dG9ycz48YXV0aG9ycz48YXV0aG9yPldlaSwgSi48L2F1
dGhvcj48YXV0aG9yPkxhbmUsIE4uIEUuPC9hdXRob3I+PGF1dGhvcj5Cb2xzdGVyLCBNLiBCLjwv
YXV0aG9yPjxhdXRob3I+RHVicmV1aWwsIE0uPC9hdXRob3I+PGF1dGhvcj5aZW5nLCBDLjwvYXV0
aG9yPjxhdXRob3I+TWlzcmEsIEQuPC9hdXRob3I+PGF1dGhvcj5MdSwgTi48L2F1dGhvcj48YXV0
aG9yPkNob2ksIEguIEsuPC9hdXRob3I+PGF1dGhvcj5MZWksIEcuPC9hdXRob3I+PGF1dGhvcj5a
aGFuZywgWS48L2F1dGhvcj48L2F1dGhvcnM+PC9jb250cmlidXRvcnM+PGF1dGgtYWRkcmVzcz5I
ZWFsdGggTWFuYWdlbWVudCBDZW50ZXIsIFhpYW5neWEgSG9zcGl0YWwsIENlbnRyYWwgU291dGgg
VW5pdmVyc2l0eSwgQ2hhbmdzaGEsIENoaW5hLiYjeEQ7RGl2aXNpb24gb2YgUmhldW1hdG9sb2d5
LCBBbGxlcmd5LCBhbmQgSW1tdW5vbG9neSwgRGVwYXJ0bWVudCBvZiBNZWRpY2luZSwgTWFzc2Fj
aHVzZXR0cyBHZW5lcmFsIEhvc3BpdGFsLCBIYXJ2YXJkIE1lZGljYWwgU2Nob29sLCBCb3N0b24s
IE1BLCBVU0EuJiN4RDtUaGUgTW9uZ2FuIEluc3RpdHV0ZSwgTWFzc2FjaHVzZXR0cyBHZW5lcmFs
IEhvc3BpdGFsLCBIYXJ2YXJkIE1lZGljYWwgU2Nob29sLCBCb3N0b24sIE1BLCBVU0EuJiN4RDtD
ZW50ZXIgZm9yIE11c2N1bG9za2VsZXRhbCBIZWFsdGggYW5kIERlcGFydG1lbnQgb2YgTWVkaWNp
bmUsIFVuaXZlcnNpdHkgb2YgQ2FsaWZvcm5pYSBTY2hvb2wgb2YgTWVkaWNpbmUsIFNhY3JhbWVu
dG8sIENBLCBVU0EuJiN4RDtCb3N0b24gVW5pdmVyc2l0eSBTY2hvb2wgb2YgTWVkaWNpbmUsIEJv
c3RvbiwgTUEsIFVTQS4mI3hEO1ZBIEJvc3RvbiBIZWFsdGhjYXJlIFN5c3RlbSwgQm9zdG9uLCBN
QSwgVVNBLiYjeEQ7RGVwYXJ0bWVudCBvZiBPcnRob3BhZWRpY3MsIFhpYW5neWEgSG9zcGl0YWws
IENlbnRyYWwgU291dGggVW5pdmVyc2l0eSwgQ2hhbmdzaGEsIENoaW5hLiYjeEQ7RGVwYXJ0bWVu
dCBvZiBNZWRpY2luZSwgQmV0aCBJc3JhZWwgRGVhY29uZXNzIE1lZGljYWwgQ2VudGVyLCBIYXJ2
YXJkIE1lZGljYWwgU2Nob29sLCBCb3N0b24sIE1BLCBVU0EuJiN4RDtBcnRocml0aXMgUmVzZWFy
Y2ggQ2FuYWRhLCBSaWNobW9uZCwgQkMsIENhbmFkYS4mI3hEO05hdGlvbmFsIENsaW5pY2FsIFJl
c2VhcmNoIENlbnRlciBvZiBHZXJpYXRyaWMgRGlzb3JkZXJzLCBYaWFuZ3lhIEhvc3BpdGFsLCBD
ZW50cmFsIFNvdXRoIFVuaXZlcnNpdHksIENoYW5nc2hhLCBDaGluYS48L2F1dGgtYWRkcmVzcz48
dGl0bGVzPjx0aXRsZT5Bc3NvY2lhdGlvbiBvZiBUcmFtYWRvbCBVc2UgV2l0aCBSaXNrIG9mIEhp
cCBGcmFjdHVyZ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ZWRpdGlvbj4yMDIw
LzAyLzA2PC9lZGl0aW9uPjxrZXl3b3Jkcz48a2V5d29yZD5Db2hvcnQ8L2tleXdvcmQ+PGtleXdv
cmQ+RnJhY3R1cmU8L2tleXdvcmQ+PGtleXdvcmQ+VHJhbWFkb2w8L2tleXdvcmQ+PC9rZXl3b3Jk
cz48ZGF0ZXM+PHllYXI+MjAyMDwveWVhcj48cHViLWRhdGVzPjxkYXRlPkZlYiA1PC9kYXRlPjwv
cHViLWRhdGVzPjwvZGF0ZXM+PGlzYm4+MDg4NC0wNDMxPC9pc2JuPjxhY2Nlc3Npb24tbnVtPjMy
MDIwNjgzPC9hY2Nlc3Npb24tbnVtPjx1cmxzPjwvdXJscz48ZWxlY3Ryb25pYy1yZXNvdXJjZS1u
dW0+MTAuMTAwMi9qYm1yLjM5MzU8L2VsZWN0cm9uaWMtcmVzb3VyY2UtbnVtPjxyZW1vdGUtZGF0
YWJhc2UtcHJvdmlkZXI+TkxNPC9yZW1vdGUtZGF0YWJhc2UtcHJvdmlkZXI+PGxhbmd1YWdlPmVu
ZzwvbGFuZ3VhZ2U+PC9yZWNvcmQ+PC9DaXRlPjxDaXRlPjxBdXRob3I+VmVyb25lc2U8L0F1dGhv
cj48WWVhcj4yMDE4PC9ZZWFyPjxSZWNOdW0+MzA8L1JlY051bT48cmVjb3JkPjxyZWMtbnVtYmVy
PjMwPC9yZWMtbnVtYmVyPjxmb3JlaWduLWtleXM+PGtleSBhcHA9IkVOIiBkYi1pZD0iZnJ6cGF6
eHozdHhlZnplZXJwdXY1cHp0cDJ2enc5OWR2d3NkIiB0aW1lc3RhbXA9IjE1OTA0MzgyNjIiPjMw
PC9rZXk+PC9mb3JlaWduLWtleXM+PHJlZi10eXBlIG5hbWU9IkpvdXJuYWwgQXJ0aWNsZSI+MTc8
L3JlZi10eXBlPjxjb250cmlidXRvcnM+PGF1dGhvcnM+PGF1dGhvcj5WZXJvbmVzZSwgTi48L2F1
dGhvcj48YXV0aG9yPk1hZ2dpLCBTLjwvYXV0aG9yPjwvYXV0aG9ycz48L2NvbnRyaWJ1dG9ycz48
YXV0aC1hZGRyZXNzPk5hdGlvbmFsIFJlc2VhcmNoIENvdW5jaWwsIE5ldXJvc2NpZW5jZSBJbnN0
aXR1dGUsIEFnaW5nIEJyYW5jaCwgUGFkb3ZhLCBJdGFseS4gRWxlY3Ryb25pYyBhZGRyZXNzOiBu
aWNvbGEudmVyb25lc2UxQGF1bHNzMy52ZW5ldG8uaXQuJiN4RDtOYXRpb25hbCBSZXNlYXJjaCBD
b3VuY2lsLCBOZXVyb3NjaWVuY2UgSW5zdGl0dXRlLCBBZ2luZyBCcmFuY2gsIFBhZG92YSwgSXRh
bHkuPC9hdXRoLWFkZHJlc3M+PHRpdGxlcz48dGl0bGU+RXBpZGVtaW9sb2d5IGFuZCBzb2NpYWwg
Y29zdHMgb2YgaGlwIGZyYWN0dXJlPC90aXRsZT48c2Vjb25kYXJ5LXRpdGxlPkluanVyeTwvc2Vj
b25kYXJ5LXRpdGxlPjxhbHQtdGl0bGU+SW5qdXJ5PC9hbHQtdGl0bGU+PC90aXRsZXM+PHBlcmlv
ZGljYWw+PGZ1bGwtdGl0bGU+SW5qdXJ5PC9mdWxsLXRpdGxlPjxhYmJyLTE+SW5qdXJ5PC9hYmJy
LTE+PC9wZXJpb2RpY2FsPjxhbHQtcGVyaW9kaWNhbD48ZnVsbC10aXRsZT5Jbmp1cnk8L2Z1bGwt
dGl0bGU+PGFiYnItMT5Jbmp1cnk8L2FiYnItMT48L2FsdC1wZXJpb2RpY2FsPjxwYWdlcz4xNDU4
LTE0NjA8L3BhZ2VzPjx2b2x1bWU+NDk8L3ZvbHVtZT48bnVtYmVyPjg8L251bWJlcj48ZWRpdGlv
bj4yMDE4LzA0LzI4PC9lZGl0aW9uPjxrZXl3b3Jkcz48a2V5d29yZD5BZ2UgRGlzdHJpYnV0aW9u
PC9rZXl3b3JkPjxrZXl3b3JkPkZpbmFuY2luZywgUGVyc29uYWwvKmVjb25vbWljczwva2V5d29y
ZD48a2V5d29yZD5IaXAgRnJhY3R1cmVzL2Vjb25vbWljcy8qZXBpZGVtaW9sb2d5L3JlaGFiaWxp
dGF0aW9uPC9rZXl3b3JkPjxrZXl3b3JkPkhvc3BpdGFsIENvc3RzLypzdGF0aXN0aWNzICZhbXA7
IG51bWVyaWNhbCBkYXRhPC9rZXl3b3JkPjxrZXl3b3JkPkhvc3BpdGFsaXphdGlvbi9lY29ub21p
Y3MvKnN0YXRpc3RpY3MgJmFtcDsgbnVtZXJpY2FsIGRhdGE8L2tleXdvcmQ+PGtleXdvcmQ+SHVt
YW5zPC9rZXl3b3JkPjxrZXl3b3JkPkluY2lkZW5jZTwva2V5d29yZD48a2V5d29yZD5MZW5ndGgg
b2YgU3RheS9lY29ub21pY3MvKnN0YXRpc3RpY3MgJmFtcDsgbnVtZXJpY2FsIGRhdGE8L2tleXdv
cmQ+PGtleXdvcmQ+UXVhbGl0eSBvZiBMaWZlPC9rZXl3b3JkPjxrZXl3b3JkPkVwaWRlbWlvbG9n
eTwva2V5d29yZD48a2V5d29yZD5IaXAgZnJhY3R1cmU8L2tleXdvcmQ+PGtleXdvcmQ+U29jaWFs
IGNvc3Q8L2tleXdvcmQ+PC9rZXl3b3Jkcz48ZGF0ZXM+PHllYXI+MjAxODwveWVhcj48cHViLWRh
dGVzPjxkYXRlPkF1ZzwvZGF0ZT48L3B1Yi1kYXRlcz48L2RhdGVzPjxpc2JuPjAwMjAtMTM4Mzwv
aXNibj48YWNjZXNzaW9uLW51bT4yOTY5OTczMTwvYWNjZXNzaW9uLW51bT48dXJscz48L3VybHM+
PGVsZWN0cm9uaWMtcmVzb3VyY2UtbnVtPjEwLjEwMTYvai5pbmp1cnkuMjAxOC4wNC4wMTU8L2Vs
ZWN0cm9uaWMtcmVzb3VyY2UtbnVtPjxyZW1vdGUtZGF0YWJhc2UtcHJvdmlkZXI+TkxNPC9yZW1v
dGUtZGF0YWJhc2UtcHJvdmlkZXI+PGxhbmd1YWdlPmVuZzwvbGFuZ3VhZ2U+PC9yZWNvcmQ+PC9D
aXRlPjxDaXRlPjxBdXRob3I+R2lic29uPC9BdXRob3I+PFllYXI+MTk5NjwvWWVhcj48UmVjTnVt
PjMyPC9SZWNOdW0+PHJlY29yZD48cmVjLW51bWJlcj4zMjwvcmVjLW51bWJlcj48Zm9yZWlnbi1r
ZXlzPjxrZXkgYXBwPSJFTiIgZGItaWQ9ImZyenBhenh6M3R4ZWZ6ZWVycHV2NXB6dHAydnp3OTlk
dndzZCIgdGltZXN0YW1wPSIxNTkwNDM5NDcwIj4zMjwva2V5PjwvZm9yZWlnbi1rZXlzPjxyZWYt
dHlwZSBuYW1lPSJKb3VybmFsIEFydGljbGUiPjE3PC9yZWYtdHlwZT48Y29udHJpYnV0b3JzPjxh
dXRob3JzPjxhdXRob3I+R2lic29uLCBULiBQLjwvYXV0aG9yPjwvYXV0aG9ycz48L2NvbnRyaWJ1
dG9ycz48YXV0aC1hZGRyZXNzPk9ydGhvLU1jTmVpbCBQaGFybWFjZXV0aWNhbCwgUmFyaXRhbiwg
TmV3IEplcnNleSAwODg2OSwgVVNBLjwvYXV0aC1hZGRyZXNzPjx0aXRsZXM+PHRpdGxlPlBoYXJt
YWNva2luZXRpY3MsIGVmZmljYWN5LCBhbmQgc2FmZXR5IG9mIGFuYWxnZXNpYSB3aXRoIGEgZm9j
dXMgb24gdHJhbWFkb2wgSENsPC90aXRsZT48c2Vjb25kYXJ5LXRpdGxlPkFtIEogTWVkPC9zZWNv
bmRhcnktdGl0bGU+PC90aXRsZXM+PHBlcmlvZGljYWw+PGZ1bGwtdGl0bGU+QW0gSiBNZWQ8L2Z1
bGwtdGl0bGU+PGFiYnItMT5UaGUgQW1lcmljYW4gam91cm5hbCBvZiBtZWRpY2luZTwvYWJici0x
PjwvcGVyaW9kaWNhbD48cGFnZXM+NDdTLTUzUzwvcGFnZXM+PHZvbHVtZT4xMDE8L3ZvbHVtZT48
bnVtYmVyPjFBPC9udW1iZXI+PGVkaXRpb24+MTk5Ni8wNy8zMTwvZWRpdGlvbj48a2V5d29yZHM+
PGtleXdvcmQ+QW5hbGdlc2ljcywgT3Bpb2lkL2FkbWluaXN0cmF0aW9uICZhbXA7IGRvc2FnZS9h
ZHZlcnNlIGVmZmVjdHMvKnBoYXJtYWNva2luZXRpY3M8L2tleXdvcmQ+PGtleXdvcmQ+Q2hyb25p
YyBEaXNlYXNlPC9rZXl3b3JkPjxrZXl3b3JkPkNsaW5pY2FsIFRyaWFscyBhcyBUb3BpYzwva2V5
d29yZD48a2V5d29yZD5IdW1hbnM8L2tleXdvcmQ+PGtleXdvcmQ+UGFpbi8qZHJ1ZyB0aGVyYXB5
LyptZXRhYm9saXNtPC9rZXl3b3JkPjxrZXl3b3JkPlRyYW1hZG9sL2FkbWluaXN0cmF0aW9uICZh
bXA7IGRvc2FnZS9hZHZlcnNlIGVmZmVjdHMvKnBoYXJtYWNva2luZXRpY3M8L2tleXdvcmQ+PC9r
ZXl3b3Jkcz48ZGF0ZXM+PHllYXI+MTk5NjwveWVhcj48cHViLWRhdGVzPjxkYXRlPkp1bCAzMTwv
ZGF0ZT48L3B1Yi1kYXRlcz48L2RhdGVzPjxpc2JuPjAwMDItOTM0MyAoUHJpbnQpJiN4RDswMDAy
LTkzNDMgKExpbmtpbmcpPC9pc2JuPjxhY2Nlc3Npb24tbnVtPjg3NjQ3NjA8L2FjY2Vzc2lvbi1u
dW0+PHVybHM+PHJlbGF0ZWQtdXJscz48dXJsPmh0dHBzOi8vd3d3Lm5jYmkubmxtLm5paC5nb3Yv
cHVibWVkLzg3NjQ3NjA8L3VybD48L3JlbGF0ZWQtdXJscz48L3VybHM+PGVsZWN0cm9uaWMtcmVz
b3VyY2UtbnVtPjEwLjEwMTYvczAwMDItOTM0Myg5NikwMDEzOC02PC9lbGVjdHJvbmljLXJlc291
cmNlLW51bT48L3JlY29yZD48L0NpdGU+PC9FbmROb3RlPgB=
</w:fldData>
        </w:fldChar>
      </w:r>
      <w:r w:rsidR="00C3499E">
        <w:instrText xml:space="preserve"> ADDIN EN.CITE </w:instrText>
      </w:r>
      <w:r w:rsidR="00C3499E">
        <w:fldChar w:fldCharType="begin">
          <w:fldData xml:space="preserve">PEVuZE5vdGU+PENpdGU+PEF1dGhvcj5XZWk8L0F1dGhvcj48WWVhcj4yMDIwPC9ZZWFyPjxSZWNO
dW0+MTwvUmVjTnVtPjxEaXNwbGF5VGV4dD5bNC02XTwvRGlzcGxheVRleHQ+PHJlY29yZD48cmVj
LW51bWJlcj4xPC9yZWMtbnVtYmVyPjxmb3JlaWduLWtleXM+PGtleSBhcHA9IkVOIiBkYi1pZD0i
ZnJ6cGF6eHozdHhlZnplZXJwdXY1cHp0cDJ2enc5OWR2d3NkIiB0aW1lc3RhbXA9IjE1ODI2NDQ1
MTEiPjE8L2tleT48L2ZvcmVpZ24ta2V5cz48cmVmLXR5cGUgbmFtZT0iSm91cm5hbCBBcnRpY2xl
Ij4xNzwvcmVmLXR5cGU+PGNvbnRyaWJ1dG9ycz48YXV0aG9ycz48YXV0aG9yPldlaSwgSi48L2F1
dGhvcj48YXV0aG9yPkxhbmUsIE4uIEUuPC9hdXRob3I+PGF1dGhvcj5Cb2xzdGVyLCBNLiBCLjwv
YXV0aG9yPjxhdXRob3I+RHVicmV1aWwsIE0uPC9hdXRob3I+PGF1dGhvcj5aZW5nLCBDLjwvYXV0
aG9yPjxhdXRob3I+TWlzcmEsIEQuPC9hdXRob3I+PGF1dGhvcj5MdSwgTi48L2F1dGhvcj48YXV0
aG9yPkNob2ksIEguIEsuPC9hdXRob3I+PGF1dGhvcj5MZWksIEcuPC9hdXRob3I+PGF1dGhvcj5a
aGFuZywgWS48L2F1dGhvcj48L2F1dGhvcnM+PC9jb250cmlidXRvcnM+PGF1dGgtYWRkcmVzcz5I
ZWFsdGggTWFuYWdlbWVudCBDZW50ZXIsIFhpYW5neWEgSG9zcGl0YWwsIENlbnRyYWwgU291dGgg
VW5pdmVyc2l0eSwgQ2hhbmdzaGEsIENoaW5hLiYjeEQ7RGl2aXNpb24gb2YgUmhldW1hdG9sb2d5
LCBBbGxlcmd5LCBhbmQgSW1tdW5vbG9neSwgRGVwYXJ0bWVudCBvZiBNZWRpY2luZSwgTWFzc2Fj
aHVzZXR0cyBHZW5lcmFsIEhvc3BpdGFsLCBIYXJ2YXJkIE1lZGljYWwgU2Nob29sLCBCb3N0b24s
IE1BLCBVU0EuJiN4RDtUaGUgTW9uZ2FuIEluc3RpdHV0ZSwgTWFzc2FjaHVzZXR0cyBHZW5lcmFs
IEhvc3BpdGFsLCBIYXJ2YXJkIE1lZGljYWwgU2Nob29sLCBCb3N0b24sIE1BLCBVU0EuJiN4RDtD
ZW50ZXIgZm9yIE11c2N1bG9za2VsZXRhbCBIZWFsdGggYW5kIERlcGFydG1lbnQgb2YgTWVkaWNp
bmUsIFVuaXZlcnNpdHkgb2YgQ2FsaWZvcm5pYSBTY2hvb2wgb2YgTWVkaWNpbmUsIFNhY3JhbWVu
dG8sIENBLCBVU0EuJiN4RDtCb3N0b24gVW5pdmVyc2l0eSBTY2hvb2wgb2YgTWVkaWNpbmUsIEJv
c3RvbiwgTUEsIFVTQS4mI3hEO1ZBIEJvc3RvbiBIZWFsdGhjYXJlIFN5c3RlbSwgQm9zdG9uLCBN
QSwgVVNBLiYjeEQ7RGVwYXJ0bWVudCBvZiBPcnRob3BhZWRpY3MsIFhpYW5neWEgSG9zcGl0YWws
IENlbnRyYWwgU291dGggVW5pdmVyc2l0eSwgQ2hhbmdzaGEsIENoaW5hLiYjeEQ7RGVwYXJ0bWVu
dCBvZiBNZWRpY2luZSwgQmV0aCBJc3JhZWwgRGVhY29uZXNzIE1lZGljYWwgQ2VudGVyLCBIYXJ2
YXJkIE1lZGljYWwgU2Nob29sLCBCb3N0b24sIE1BLCBVU0EuJiN4RDtBcnRocml0aXMgUmVzZWFy
Y2ggQ2FuYWRhLCBSaWNobW9uZCwgQkMsIENhbmFkYS4mI3hEO05hdGlvbmFsIENsaW5pY2FsIFJl
c2VhcmNoIENlbnRlciBvZiBHZXJpYXRyaWMgRGlzb3JkZXJzLCBYaWFuZ3lhIEhvc3BpdGFsLCBD
ZW50cmFsIFNvdXRoIFVuaXZlcnNpdHksIENoYW5nc2hhLCBDaGluYS48L2F1dGgtYWRkcmVzcz48
dGl0bGVzPjx0aXRsZT5Bc3NvY2lhdGlvbiBvZiBUcmFtYWRvbCBVc2UgV2l0aCBSaXNrIG9mIEhp
cCBGcmFjdHVyZ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ZWRpdGlvbj4yMDIw
LzAyLzA2PC9lZGl0aW9uPjxrZXl3b3Jkcz48a2V5d29yZD5Db2hvcnQ8L2tleXdvcmQ+PGtleXdv
cmQ+RnJhY3R1cmU8L2tleXdvcmQ+PGtleXdvcmQ+VHJhbWFkb2w8L2tleXdvcmQ+PC9rZXl3b3Jk
cz48ZGF0ZXM+PHllYXI+MjAyMDwveWVhcj48cHViLWRhdGVzPjxkYXRlPkZlYiA1PC9kYXRlPjwv
cHViLWRhdGVzPjwvZGF0ZXM+PGlzYm4+MDg4NC0wNDMxPC9pc2JuPjxhY2Nlc3Npb24tbnVtPjMy
MDIwNjgzPC9hY2Nlc3Npb24tbnVtPjx1cmxzPjwvdXJscz48ZWxlY3Ryb25pYy1yZXNvdXJjZS1u
dW0+MTAuMTAwMi9qYm1yLjM5MzU8L2VsZWN0cm9uaWMtcmVzb3VyY2UtbnVtPjxyZW1vdGUtZGF0
YWJhc2UtcHJvdmlkZXI+TkxNPC9yZW1vdGUtZGF0YWJhc2UtcHJvdmlkZXI+PGxhbmd1YWdlPmVu
ZzwvbGFuZ3VhZ2U+PC9yZWNvcmQ+PC9DaXRlPjxDaXRlPjxBdXRob3I+VmVyb25lc2U8L0F1dGhv
cj48WWVhcj4yMDE4PC9ZZWFyPjxSZWNOdW0+MzA8L1JlY051bT48cmVjb3JkPjxyZWMtbnVtYmVy
PjMwPC9yZWMtbnVtYmVyPjxmb3JlaWduLWtleXM+PGtleSBhcHA9IkVOIiBkYi1pZD0iZnJ6cGF6
eHozdHhlZnplZXJwdXY1cHp0cDJ2enc5OWR2d3NkIiB0aW1lc3RhbXA9IjE1OTA0MzgyNjIiPjMw
PC9rZXk+PC9mb3JlaWduLWtleXM+PHJlZi10eXBlIG5hbWU9IkpvdXJuYWwgQXJ0aWNsZSI+MTc8
L3JlZi10eXBlPjxjb250cmlidXRvcnM+PGF1dGhvcnM+PGF1dGhvcj5WZXJvbmVzZSwgTi48L2F1
dGhvcj48YXV0aG9yPk1hZ2dpLCBTLjwvYXV0aG9yPjwvYXV0aG9ycz48L2NvbnRyaWJ1dG9ycz48
YXV0aC1hZGRyZXNzPk5hdGlvbmFsIFJlc2VhcmNoIENvdW5jaWwsIE5ldXJvc2NpZW5jZSBJbnN0
aXR1dGUsIEFnaW5nIEJyYW5jaCwgUGFkb3ZhLCBJdGFseS4gRWxlY3Ryb25pYyBhZGRyZXNzOiBu
aWNvbGEudmVyb25lc2UxQGF1bHNzMy52ZW5ldG8uaXQuJiN4RDtOYXRpb25hbCBSZXNlYXJjaCBD
b3VuY2lsLCBOZXVyb3NjaWVuY2UgSW5zdGl0dXRlLCBBZ2luZyBCcmFuY2gsIFBhZG92YSwgSXRh
bHkuPC9hdXRoLWFkZHJlc3M+PHRpdGxlcz48dGl0bGU+RXBpZGVtaW9sb2d5IGFuZCBzb2NpYWwg
Y29zdHMgb2YgaGlwIGZyYWN0dXJlPC90aXRsZT48c2Vjb25kYXJ5LXRpdGxlPkluanVyeTwvc2Vj
b25kYXJ5LXRpdGxlPjxhbHQtdGl0bGU+SW5qdXJ5PC9hbHQtdGl0bGU+PC90aXRsZXM+PHBlcmlv
ZGljYWw+PGZ1bGwtdGl0bGU+SW5qdXJ5PC9mdWxsLXRpdGxlPjxhYmJyLTE+SW5qdXJ5PC9hYmJy
LTE+PC9wZXJpb2RpY2FsPjxhbHQtcGVyaW9kaWNhbD48ZnVsbC10aXRsZT5Jbmp1cnk8L2Z1bGwt
dGl0bGU+PGFiYnItMT5Jbmp1cnk8L2FiYnItMT48L2FsdC1wZXJpb2RpY2FsPjxwYWdlcz4xNDU4
LTE0NjA8L3BhZ2VzPjx2b2x1bWU+NDk8L3ZvbHVtZT48bnVtYmVyPjg8L251bWJlcj48ZWRpdGlv
bj4yMDE4LzA0LzI4PC9lZGl0aW9uPjxrZXl3b3Jkcz48a2V5d29yZD5BZ2UgRGlzdHJpYnV0aW9u
PC9rZXl3b3JkPjxrZXl3b3JkPkZpbmFuY2luZywgUGVyc29uYWwvKmVjb25vbWljczwva2V5d29y
ZD48a2V5d29yZD5IaXAgRnJhY3R1cmVzL2Vjb25vbWljcy8qZXBpZGVtaW9sb2d5L3JlaGFiaWxp
dGF0aW9uPC9rZXl3b3JkPjxrZXl3b3JkPkhvc3BpdGFsIENvc3RzLypzdGF0aXN0aWNzICZhbXA7
IG51bWVyaWNhbCBkYXRhPC9rZXl3b3JkPjxrZXl3b3JkPkhvc3BpdGFsaXphdGlvbi9lY29ub21p
Y3MvKnN0YXRpc3RpY3MgJmFtcDsgbnVtZXJpY2FsIGRhdGE8L2tleXdvcmQ+PGtleXdvcmQ+SHVt
YW5zPC9rZXl3b3JkPjxrZXl3b3JkPkluY2lkZW5jZTwva2V5d29yZD48a2V5d29yZD5MZW5ndGgg
b2YgU3RheS9lY29ub21pY3MvKnN0YXRpc3RpY3MgJmFtcDsgbnVtZXJpY2FsIGRhdGE8L2tleXdv
cmQ+PGtleXdvcmQ+UXVhbGl0eSBvZiBMaWZlPC9rZXl3b3JkPjxrZXl3b3JkPkVwaWRlbWlvbG9n
eTwva2V5d29yZD48a2V5d29yZD5IaXAgZnJhY3R1cmU8L2tleXdvcmQ+PGtleXdvcmQ+U29jaWFs
IGNvc3Q8L2tleXdvcmQ+PC9rZXl3b3Jkcz48ZGF0ZXM+PHllYXI+MjAxODwveWVhcj48cHViLWRh
dGVzPjxkYXRlPkF1ZzwvZGF0ZT48L3B1Yi1kYXRlcz48L2RhdGVzPjxpc2JuPjAwMjAtMTM4Mzwv
aXNibj48YWNjZXNzaW9uLW51bT4yOTY5OTczMTwvYWNjZXNzaW9uLW51bT48dXJscz48L3VybHM+
PGVsZWN0cm9uaWMtcmVzb3VyY2UtbnVtPjEwLjEwMTYvai5pbmp1cnkuMjAxOC4wNC4wMTU8L2Vs
ZWN0cm9uaWMtcmVzb3VyY2UtbnVtPjxyZW1vdGUtZGF0YWJhc2UtcHJvdmlkZXI+TkxNPC9yZW1v
dGUtZGF0YWJhc2UtcHJvdmlkZXI+PGxhbmd1YWdlPmVuZzwvbGFuZ3VhZ2U+PC9yZWNvcmQ+PC9D
aXRlPjxDaXRlPjxBdXRob3I+R2lic29uPC9BdXRob3I+PFllYXI+MTk5NjwvWWVhcj48UmVjTnVt
PjMyPC9SZWNOdW0+PHJlY29yZD48cmVjLW51bWJlcj4zMjwvcmVjLW51bWJlcj48Zm9yZWlnbi1r
ZXlzPjxrZXkgYXBwPSJFTiIgZGItaWQ9ImZyenBhenh6M3R4ZWZ6ZWVycHV2NXB6dHAydnp3OTlk
dndzZCIgdGltZXN0YW1wPSIxNTkwNDM5NDcwIj4zMjwva2V5PjwvZm9yZWlnbi1rZXlzPjxyZWYt
dHlwZSBuYW1lPSJKb3VybmFsIEFydGljbGUiPjE3PC9yZWYtdHlwZT48Y29udHJpYnV0b3JzPjxh
dXRob3JzPjxhdXRob3I+R2lic29uLCBULiBQLjwvYXV0aG9yPjwvYXV0aG9ycz48L2NvbnRyaWJ1
dG9ycz48YXV0aC1hZGRyZXNzPk9ydGhvLU1jTmVpbCBQaGFybWFjZXV0aWNhbCwgUmFyaXRhbiwg
TmV3IEplcnNleSAwODg2OSwgVVNBLjwvYXV0aC1hZGRyZXNzPjx0aXRsZXM+PHRpdGxlPlBoYXJt
YWNva2luZXRpY3MsIGVmZmljYWN5LCBhbmQgc2FmZXR5IG9mIGFuYWxnZXNpYSB3aXRoIGEgZm9j
dXMgb24gdHJhbWFkb2wgSENsPC90aXRsZT48c2Vjb25kYXJ5LXRpdGxlPkFtIEogTWVkPC9zZWNv
bmRhcnktdGl0bGU+PC90aXRsZXM+PHBlcmlvZGljYWw+PGZ1bGwtdGl0bGU+QW0gSiBNZWQ8L2Z1
bGwtdGl0bGU+PGFiYnItMT5UaGUgQW1lcmljYW4gam91cm5hbCBvZiBtZWRpY2luZTwvYWJici0x
PjwvcGVyaW9kaWNhbD48cGFnZXM+NDdTLTUzUzwvcGFnZXM+PHZvbHVtZT4xMDE8L3ZvbHVtZT48
bnVtYmVyPjFBPC9udW1iZXI+PGVkaXRpb24+MTk5Ni8wNy8zMTwvZWRpdGlvbj48a2V5d29yZHM+
PGtleXdvcmQ+QW5hbGdlc2ljcywgT3Bpb2lkL2FkbWluaXN0cmF0aW9uICZhbXA7IGRvc2FnZS9h
ZHZlcnNlIGVmZmVjdHMvKnBoYXJtYWNva2luZXRpY3M8L2tleXdvcmQ+PGtleXdvcmQ+Q2hyb25p
YyBEaXNlYXNlPC9rZXl3b3JkPjxrZXl3b3JkPkNsaW5pY2FsIFRyaWFscyBhcyBUb3BpYzwva2V5
d29yZD48a2V5d29yZD5IdW1hbnM8L2tleXdvcmQ+PGtleXdvcmQ+UGFpbi8qZHJ1ZyB0aGVyYXB5
LyptZXRhYm9saXNtPC9rZXl3b3JkPjxrZXl3b3JkPlRyYW1hZG9sL2FkbWluaXN0cmF0aW9uICZh
bXA7IGRvc2FnZS9hZHZlcnNlIGVmZmVjdHMvKnBoYXJtYWNva2luZXRpY3M8L2tleXdvcmQ+PC9r
ZXl3b3Jkcz48ZGF0ZXM+PHllYXI+MTk5NjwveWVhcj48cHViLWRhdGVzPjxkYXRlPkp1bCAzMTwv
ZGF0ZT48L3B1Yi1kYXRlcz48L2RhdGVzPjxpc2JuPjAwMDItOTM0MyAoUHJpbnQpJiN4RDswMDAy
LTkzNDMgKExpbmtpbmcpPC9pc2JuPjxhY2Nlc3Npb24tbnVtPjg3NjQ3NjA8L2FjY2Vzc2lvbi1u
dW0+PHVybHM+PHJlbGF0ZWQtdXJscz48dXJsPmh0dHBzOi8vd3d3Lm5jYmkubmxtLm5paC5nb3Yv
cHVibWVkLzg3NjQ3NjA8L3VybD48L3JlbGF0ZWQtdXJscz48L3VybHM+PGVsZWN0cm9uaWMtcmVz
b3VyY2UtbnVtPjEwLjEwMTYvczAwMDItOTM0Myg5NikwMDEzOC02PC9lbGVjdHJvbmljLXJlc291
cmNlLW51bT48L3JlY29yZD48L0NpdGU+PC9FbmROb3RlPgB=
</w:fldData>
        </w:fldChar>
      </w:r>
      <w:r w:rsidR="00C3499E">
        <w:instrText xml:space="preserve"> ADDIN EN.CITE.DATA </w:instrText>
      </w:r>
      <w:r w:rsidR="00C3499E">
        <w:fldChar w:fldCharType="end"/>
      </w:r>
      <w:r w:rsidR="0011685D">
        <w:fldChar w:fldCharType="separate"/>
      </w:r>
      <w:r w:rsidR="0011685D">
        <w:rPr>
          <w:noProof/>
        </w:rPr>
        <w:t>[4-6]</w:t>
      </w:r>
      <w:r w:rsidR="0011685D">
        <w:fldChar w:fldCharType="end"/>
      </w:r>
      <w:r w:rsidR="002A799C">
        <w:t xml:space="preserve">. </w:t>
      </w:r>
      <w:r w:rsidR="0011685D">
        <w:t>For these reasons</w:t>
      </w:r>
      <w:r w:rsidR="00891A59">
        <w:t xml:space="preserve"> and others</w:t>
      </w:r>
      <w:r w:rsidR="0011685D">
        <w:t xml:space="preserve">, Tramadol </w:t>
      </w:r>
      <w:r w:rsidR="00ED4945">
        <w:t>is</w:t>
      </w:r>
      <w:r w:rsidR="0011685D">
        <w:t xml:space="preserve"> increasingly used worldwide </w:t>
      </w:r>
      <w:r w:rsidR="00ED4945">
        <w:t>for pain management</w:t>
      </w:r>
      <w:r w:rsidR="0011685D">
        <w:t xml:space="preserve"> </w:t>
      </w:r>
      <w:r w:rsidR="0011685D">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 </w:instrText>
      </w:r>
      <w:r w:rsidR="00C3499E">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DATA </w:instrText>
      </w:r>
      <w:r w:rsidR="00C3499E">
        <w:fldChar w:fldCharType="end"/>
      </w:r>
      <w:r w:rsidR="0011685D">
        <w:fldChar w:fldCharType="separate"/>
      </w:r>
      <w:r w:rsidR="0011685D">
        <w:rPr>
          <w:noProof/>
        </w:rPr>
        <w:t>[5]</w:t>
      </w:r>
      <w:r w:rsidR="0011685D">
        <w:fldChar w:fldCharType="end"/>
      </w:r>
      <w:r w:rsidR="0011685D">
        <w:t>.</w:t>
      </w:r>
    </w:p>
    <w:p w14:paraId="37F31175" w14:textId="39042C78" w:rsidR="00DB7694" w:rsidRDefault="0011685D" w:rsidP="00DB7694">
      <w:r>
        <w:t xml:space="preserve">Recently, </w:t>
      </w:r>
      <w:r w:rsidR="00DB7694">
        <w:t xml:space="preserve">Wei et al </w:t>
      </w:r>
      <w:r w:rsidR="00DB7694">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 </w:instrText>
      </w:r>
      <w:r w:rsidR="00C3499E">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DATA </w:instrText>
      </w:r>
      <w:r w:rsidR="00C3499E">
        <w:fldChar w:fldCharType="end"/>
      </w:r>
      <w:r w:rsidR="00DB7694">
        <w:fldChar w:fldCharType="separate"/>
      </w:r>
      <w:r w:rsidR="00E968E3">
        <w:rPr>
          <w:noProof/>
        </w:rPr>
        <w:t>[5]</w:t>
      </w:r>
      <w:r w:rsidR="00DB7694">
        <w:fldChar w:fldCharType="end"/>
      </w:r>
      <w:r w:rsidR="00DB7694">
        <w:t xml:space="preserve"> reported </w:t>
      </w:r>
      <w:r w:rsidR="00ED4945">
        <w:t xml:space="preserve">in </w:t>
      </w:r>
      <w:r w:rsidR="00DB7694">
        <w:t>an observational study</w:t>
      </w:r>
      <w:r w:rsidR="00ED4945">
        <w:t>, the incidence</w:t>
      </w:r>
      <w:r w:rsidR="00DB7694">
        <w:t xml:space="preserve"> of hip fracture among </w:t>
      </w:r>
      <w:r w:rsidR="00160817">
        <w:t xml:space="preserve">patients aged 50 to 90 years who were </w:t>
      </w:r>
      <w:r w:rsidR="00DB7694">
        <w:t xml:space="preserve">new users of tramadol </w:t>
      </w:r>
      <w:r w:rsidR="00ED4945">
        <w:t xml:space="preserve">compared to a </w:t>
      </w:r>
      <w:r w:rsidR="00DB7694">
        <w:t>propensity-score matched cohort of new users of codeine</w:t>
      </w:r>
      <w:r w:rsidR="00160817">
        <w:t>, and of several NSAIDs</w:t>
      </w:r>
      <w:r w:rsidR="00DB7694">
        <w:t xml:space="preserve"> in The Health Improvement Network (THIN) between January 2000 and December 2016</w:t>
      </w:r>
      <w:r w:rsidR="002A799C">
        <w:t xml:space="preserve">. </w:t>
      </w:r>
      <w:r w:rsidR="00DB7694">
        <w:t>The study found that the hazard ratio (HR) for hip fractures was higher for new users of tramadol</w:t>
      </w:r>
      <w:r w:rsidR="00160817">
        <w:t xml:space="preserve"> </w:t>
      </w:r>
      <w:r w:rsidR="00ED4945">
        <w:t>compared to</w:t>
      </w:r>
      <w:r w:rsidR="00160817">
        <w:t xml:space="preserve"> new users of codeine (the opioid comparator in the study)</w:t>
      </w:r>
      <w:r w:rsidR="00DB7694">
        <w:t xml:space="preserve">, HR 1.28, (95% confidence interval [CI] 1.13 to 1.46). However, the study </w:t>
      </w:r>
      <w:r w:rsidR="00ED4945">
        <w:t>design</w:t>
      </w:r>
      <w:r w:rsidR="00DB7694">
        <w:t xml:space="preserve"> contained limitations:</w:t>
      </w:r>
    </w:p>
    <w:p w14:paraId="4AA0100B" w14:textId="24280A70" w:rsidR="00DB7694" w:rsidRDefault="00DB7694" w:rsidP="00DB7694">
      <w:pPr>
        <w:pStyle w:val="ListParagraph"/>
        <w:numPr>
          <w:ilvl w:val="0"/>
          <w:numId w:val="4"/>
        </w:numPr>
      </w:pPr>
      <w:r>
        <w:t xml:space="preserve">The propensity score is </w:t>
      </w:r>
      <w:r w:rsidR="00E07CF9">
        <w:t xml:space="preserve">not </w:t>
      </w:r>
      <w:r w:rsidR="00ED4945">
        <w:t>precisely</w:t>
      </w:r>
      <w:r>
        <w:t xml:space="preserve"> described</w:t>
      </w:r>
      <w:r w:rsidR="00ED4945">
        <w:t>. Superior methods such as</w:t>
      </w:r>
      <w:r>
        <w:t xml:space="preserve"> large-scale propensity score fit</w:t>
      </w:r>
      <w:r w:rsidR="00ED4945">
        <w:t>ting</w:t>
      </w:r>
      <w:r>
        <w:t xml:space="preserve"> with LASSO regression</w:t>
      </w:r>
      <w:r w:rsidR="00ED4945">
        <w:t xml:space="preserve"> were not used</w:t>
      </w:r>
      <w:r w:rsidR="00313F13">
        <w:t>.</w:t>
      </w:r>
    </w:p>
    <w:p w14:paraId="79945141" w14:textId="2F252548" w:rsidR="00DB7694" w:rsidRDefault="00DB7694" w:rsidP="00DB7694">
      <w:pPr>
        <w:pStyle w:val="ListParagraph"/>
        <w:numPr>
          <w:ilvl w:val="0"/>
          <w:numId w:val="4"/>
        </w:numPr>
      </w:pPr>
      <w:r>
        <w:t xml:space="preserve">The study did </w:t>
      </w:r>
      <w:r w:rsidR="00E07CF9">
        <w:t>not</w:t>
      </w:r>
      <w:r w:rsidR="000103F3">
        <w:t xml:space="preserve"> </w:t>
      </w:r>
      <w:r>
        <w:t>use negative controls or other methods to check for residual confounding</w:t>
      </w:r>
      <w:r w:rsidR="00313F13">
        <w:t>.</w:t>
      </w:r>
    </w:p>
    <w:p w14:paraId="49FE33F5" w14:textId="616846B0" w:rsidR="00DB7694" w:rsidRDefault="00DB7694" w:rsidP="00DB7694">
      <w:pPr>
        <w:pStyle w:val="ListParagraph"/>
        <w:numPr>
          <w:ilvl w:val="0"/>
          <w:numId w:val="4"/>
        </w:numPr>
      </w:pPr>
      <w:r>
        <w:t>The study did not document whether the extent of exposure to tramadol was similar to the extent of exposure to codeine either in terms of morphine equivalents per day or in terms of days’ supply dispensed</w:t>
      </w:r>
      <w:r w:rsidR="00313F13">
        <w:t>.</w:t>
      </w:r>
    </w:p>
    <w:p w14:paraId="381C15E5" w14:textId="3F1416A5" w:rsidR="00DB7694" w:rsidRDefault="00DB7694" w:rsidP="00DB7694">
      <w:pPr>
        <w:pStyle w:val="ListParagraph"/>
        <w:numPr>
          <w:ilvl w:val="0"/>
          <w:numId w:val="4"/>
        </w:numPr>
      </w:pPr>
      <w:r>
        <w:t xml:space="preserve">The study was done in a single </w:t>
      </w:r>
      <w:r w:rsidR="00313F13">
        <w:t xml:space="preserve">data source </w:t>
      </w:r>
      <w:r>
        <w:t xml:space="preserve">so there’s no assurance </w:t>
      </w:r>
      <w:r w:rsidR="00313F13">
        <w:t>of the generalizability of the findings to other data sources – and if the findings may be attributable to the unique characteristics of the data source being studied.</w:t>
      </w:r>
    </w:p>
    <w:p w14:paraId="0ADD0E82" w14:textId="5B388D44" w:rsidR="00972409" w:rsidRPr="00972409" w:rsidRDefault="00DB7694" w:rsidP="00972409">
      <w:r>
        <w:t xml:space="preserve">We propose to do a study to assess hip fracture incidence among </w:t>
      </w:r>
      <w:r w:rsidR="00160817">
        <w:t xml:space="preserve">new </w:t>
      </w:r>
      <w:r>
        <w:t>users</w:t>
      </w:r>
      <w:r w:rsidR="00160817">
        <w:t xml:space="preserve"> </w:t>
      </w:r>
      <w:r w:rsidR="00313F13">
        <w:t xml:space="preserve">of tramadol </w:t>
      </w:r>
      <w:r w:rsidR="00E07CF9">
        <w:t xml:space="preserve">versus </w:t>
      </w:r>
      <w:r w:rsidR="00313F13">
        <w:t>codeine</w:t>
      </w:r>
      <w:r w:rsidR="00160817">
        <w:t xml:space="preserve"> aged </w:t>
      </w:r>
      <w:r w:rsidR="00313F13">
        <w:t>between</w:t>
      </w:r>
      <w:r w:rsidR="00160817">
        <w:t xml:space="preserve"> 50 to </w:t>
      </w:r>
      <w:r w:rsidR="0085364F">
        <w:t xml:space="preserve">89 </w:t>
      </w:r>
      <w:r w:rsidR="00160817">
        <w:t>years</w:t>
      </w:r>
      <w:r>
        <w:t xml:space="preserve"> that will address the above </w:t>
      </w:r>
      <w:r w:rsidR="00313F13">
        <w:t xml:space="preserve">identified </w:t>
      </w:r>
      <w:r>
        <w:t>limitation</w:t>
      </w:r>
      <w:r w:rsidR="00313F13">
        <w:t>s</w:t>
      </w:r>
      <w:r>
        <w:t xml:space="preserve"> </w:t>
      </w:r>
      <w:r w:rsidR="00313F13">
        <w:t>of the original</w:t>
      </w:r>
      <w:r>
        <w:t xml:space="preserve"> study by Wei et al</w:t>
      </w:r>
      <w:r w:rsidR="00E07CF9">
        <w:t xml:space="preserve">. </w:t>
      </w:r>
      <w:r>
        <w:t xml:space="preserve"> </w:t>
      </w:r>
    </w:p>
    <w:p w14:paraId="60EBC72A" w14:textId="33D1BC56" w:rsidR="00DF29D6" w:rsidRDefault="00DF29D6" w:rsidP="000A1975">
      <w:pPr>
        <w:pStyle w:val="Heading1"/>
      </w:pPr>
      <w:bookmarkStart w:id="8" w:name="_Toc43971105"/>
      <w:r>
        <w:t>Study Objective</w:t>
      </w:r>
      <w:bookmarkEnd w:id="8"/>
    </w:p>
    <w:p w14:paraId="58E78356" w14:textId="56B2C023" w:rsidR="00F22150" w:rsidRPr="00B07FA1" w:rsidRDefault="0016388E">
      <w:r>
        <w:t>Doe</w:t>
      </w:r>
      <w:r w:rsidR="0056241A">
        <w:t>s</w:t>
      </w:r>
      <w:r>
        <w:t xml:space="preserve"> exposure to tramadol have a different risk of experiencing hip fracture within 1 year, relative to codeine?</w:t>
      </w:r>
    </w:p>
    <w:p w14:paraId="71B63C32" w14:textId="3C4C5F0E" w:rsidR="00DF29D6" w:rsidRDefault="00DF29D6" w:rsidP="000A1975">
      <w:pPr>
        <w:pStyle w:val="Heading1"/>
      </w:pPr>
      <w:bookmarkStart w:id="9" w:name="_Toc43971106"/>
      <w:r>
        <w:lastRenderedPageBreak/>
        <w:t>Research Methods</w:t>
      </w:r>
      <w:bookmarkEnd w:id="9"/>
    </w:p>
    <w:p w14:paraId="774DF1CF" w14:textId="1D6C538F" w:rsidR="002C688F" w:rsidRDefault="002C688F" w:rsidP="00D350F5">
      <w:pPr>
        <w:pStyle w:val="Heading2"/>
      </w:pPr>
      <w:bookmarkStart w:id="10" w:name="_Toc43971107"/>
      <w:r>
        <w:t>Study Design and Setting</w:t>
      </w:r>
      <w:bookmarkEnd w:id="10"/>
    </w:p>
    <w:p w14:paraId="2E85F58E" w14:textId="3F65AEF9" w:rsidR="009C1826" w:rsidRDefault="000E6D09" w:rsidP="000E6D09">
      <w:r>
        <w:t>This study will follow a retrospective, observational, comparative cohort design</w:t>
      </w:r>
      <w:r w:rsidR="009050F0">
        <w:t xml:space="preserve"> </w:t>
      </w:r>
      <w:r w:rsidR="009050F0">
        <w:fldChar w:fldCharType="begin"/>
      </w:r>
      <w:r w:rsidR="00C3499E">
        <w:instrText xml:space="preserve"> ADDIN EN.CITE &lt;EndNote&gt;&lt;Cite&gt;&lt;Author&gt;Ryan&lt;/Author&gt;&lt;Year&gt;2013&lt;/Year&gt;&lt;RecNum&gt;11&lt;/RecNum&gt;&lt;DisplayText&gt;[8]&lt;/DisplayText&gt;&lt;record&gt;&lt;rec-number&gt;11&lt;/rec-number&gt;&lt;foreign-keys&gt;&lt;key app="EN" db-id="frzpazxz3txefzeerpuv5pztp2vzw99dvwsd" timestamp="1582663949"&gt;11&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diagnosis&lt;/keyword&gt;&lt;keyword&gt;Humans&lt;/keyword&gt;&lt;keyword&gt;*Research Design&lt;/keyword&gt;&lt;keyword&gt;Risk Assessment/*methods&lt;/keyword&gt;&lt;/keywords&gt;&lt;dates&gt;&lt;year&gt;2013&lt;/year&gt;&lt;pub-dates&gt;&lt;date&gt;Oct&lt;/date&gt;&lt;/pub-dates&gt;&lt;/dates&gt;&lt;isbn&gt;0114-5916&lt;/isbn&gt;&lt;accession-num&gt;24166224&lt;/accession-num&gt;&lt;urls&gt;&lt;/urls&gt;&lt;electronic-resource-num&gt;10.1007/s40264-013-0099-6&lt;/electronic-resource-num&gt;&lt;remote-database-provider&gt;NLM&lt;/remote-database-provider&gt;&lt;language&gt;eng&lt;/language&gt;&lt;/record&gt;&lt;/Cite&gt;&lt;/EndNote&gt;</w:instrText>
      </w:r>
      <w:r w:rsidR="009050F0">
        <w:fldChar w:fldCharType="separate"/>
      </w:r>
      <w:r w:rsidR="0011685D">
        <w:rPr>
          <w:noProof/>
        </w:rPr>
        <w:t>[8]</w:t>
      </w:r>
      <w:r w:rsidR="009050F0">
        <w:fldChar w:fldCharType="end"/>
      </w:r>
      <w:r>
        <w:t xml:space="preserve">. We define </w:t>
      </w:r>
      <w:r w:rsidR="009C1826">
        <w:t>‘</w:t>
      </w:r>
      <w:r>
        <w:t>retrospective</w:t>
      </w:r>
      <w:r w:rsidR="009C1826">
        <w:t>’</w:t>
      </w:r>
      <w:r>
        <w:t xml:space="preserve"> to mean the study will be conducted using data already collected prior to the start of the study. We define </w:t>
      </w:r>
      <w:r w:rsidR="009C1826">
        <w:t>‘</w:t>
      </w:r>
      <w:r>
        <w:t>observational</w:t>
      </w:r>
      <w:r w:rsidR="009C1826">
        <w:t>’</w:t>
      </w:r>
      <w:r>
        <w:t xml:space="preserve"> to mean there is no intervention or treatment assignment imposed by the study. We define </w:t>
      </w:r>
      <w:r w:rsidR="009C1826">
        <w:t>‘</w:t>
      </w:r>
      <w:r>
        <w:t>cohort</w:t>
      </w:r>
      <w:r w:rsidR="009C1826">
        <w:t>’</w:t>
      </w:r>
      <w:r>
        <w:t xml:space="preserve"> to mean a set of </w:t>
      </w:r>
      <w:r w:rsidR="00C73919">
        <w:t>subject</w:t>
      </w:r>
      <w:r>
        <w:t xml:space="preserve">s satisfying one or more inclusion criteria for a duration of time. We define </w:t>
      </w:r>
      <w:r w:rsidR="009C1826">
        <w:t>‘</w:t>
      </w:r>
      <w:r>
        <w:t>comparative cohort design</w:t>
      </w:r>
      <w:r w:rsidR="009C1826">
        <w:t>’</w:t>
      </w:r>
      <w:r>
        <w:t xml:space="preserve"> to mean the formal comparison between two cohorts, a target cohort and comparator cohort, for the risk of an outcome during a defined time-period after cohort entry.</w:t>
      </w:r>
    </w:p>
    <w:p w14:paraId="68FDBDCB" w14:textId="3D26BA5A" w:rsidR="002C688F" w:rsidRDefault="002C688F" w:rsidP="00D350F5">
      <w:pPr>
        <w:pStyle w:val="Heading2"/>
      </w:pPr>
      <w:bookmarkStart w:id="11" w:name="_Toc43971108"/>
      <w:r>
        <w:t>Data Sources</w:t>
      </w:r>
      <w:bookmarkEnd w:id="11"/>
    </w:p>
    <w:p w14:paraId="06714738" w14:textId="6370A701" w:rsidR="00891A59" w:rsidRPr="002C3488" w:rsidRDefault="00891A59" w:rsidP="003A30E6">
      <w:r>
        <w:t xml:space="preserve">Six datasets were considered for performing this study.  </w:t>
      </w:r>
      <w:r w:rsidR="003A30E6" w:rsidRPr="003A30E6">
        <w:t>Clinical Practice Research Datalink (CPRD)</w:t>
      </w:r>
      <w:r w:rsidR="003A30E6">
        <w:t xml:space="preserve"> was selected as this </w:t>
      </w:r>
      <w:r w:rsidR="00313F13">
        <w:t xml:space="preserve">data source </w:t>
      </w:r>
      <w:r w:rsidR="00160817">
        <w:t xml:space="preserve">is similar </w:t>
      </w:r>
      <w:r w:rsidR="003A30E6">
        <w:t xml:space="preserve">to the one used in the Wei et al. paper. We additionally wanted to </w:t>
      </w:r>
      <w:r w:rsidR="005A2F14">
        <w:t xml:space="preserve">see </w:t>
      </w:r>
      <w:r w:rsidR="003A30E6">
        <w:t>if the study</w:t>
      </w:r>
      <w:r w:rsidR="00313F13">
        <w:t>, if</w:t>
      </w:r>
      <w:r w:rsidR="003A30E6">
        <w:t xml:space="preserve"> </w:t>
      </w:r>
      <w:r w:rsidR="007B589A">
        <w:t xml:space="preserve">run across </w:t>
      </w:r>
      <w:r w:rsidR="003A30E6">
        <w:t xml:space="preserve">different </w:t>
      </w:r>
      <w:r w:rsidR="00313F13">
        <w:t xml:space="preserve">data sources </w:t>
      </w:r>
      <w:r w:rsidR="0053441A" w:rsidRPr="0007367B">
        <w:t xml:space="preserve">and diverse populations </w:t>
      </w:r>
      <w:r w:rsidR="003A30E6">
        <w:t>would yield similar result</w:t>
      </w:r>
      <w:r w:rsidR="00313F13">
        <w:t>s</w:t>
      </w:r>
      <w:r w:rsidR="003A30E6">
        <w:t xml:space="preserve">. </w:t>
      </w:r>
      <w:r w:rsidR="009C1826">
        <w:t>For th</w:t>
      </w:r>
      <w:r w:rsidR="006C5895">
        <w:t>ese other data</w:t>
      </w:r>
      <w:r w:rsidR="00E07CF9">
        <w:t xml:space="preserve"> </w:t>
      </w:r>
      <w:r w:rsidR="00CD4F9C">
        <w:t>sources,</w:t>
      </w:r>
      <w:r w:rsidR="006C5895">
        <w:t xml:space="preserve"> </w:t>
      </w:r>
      <w:r w:rsidR="009C1826" w:rsidRPr="002C3488">
        <w:t>w</w:t>
      </w:r>
      <w:r w:rsidR="003A30E6" w:rsidRPr="002C3488">
        <w:t xml:space="preserve">e </w:t>
      </w:r>
      <w:r w:rsidR="005A2F14" w:rsidRPr="002C3488">
        <w:t xml:space="preserve">considered </w:t>
      </w:r>
      <w:r w:rsidR="003A30E6" w:rsidRPr="002C3488">
        <w:t>five</w:t>
      </w:r>
      <w:r w:rsidR="0039058C" w:rsidRPr="002C3488">
        <w:t xml:space="preserve">:  IBM MarketScan® Commercial Database (CCAE), IBM MarketScan® Medicare Supplemental Database (MDCR), IBM MarketScan® Multi-State Medicaid Database (MDCD), Optum© De-Identified Clinformatics® Data Mart Database –  Date of Death (OPTUM_DOD), </w:t>
      </w:r>
      <w:r w:rsidR="005A2F14" w:rsidRPr="002C3488">
        <w:t xml:space="preserve">and </w:t>
      </w:r>
      <w:r w:rsidR="0039058C" w:rsidRPr="002C3488">
        <w:t>Japan Medical Data Center (JMDC)</w:t>
      </w:r>
      <w:r w:rsidR="002A799C" w:rsidRPr="002C3488">
        <w:t xml:space="preserve">. </w:t>
      </w:r>
      <w:r w:rsidR="0039058C" w:rsidRPr="002C3488">
        <w:t>However</w:t>
      </w:r>
      <w:r w:rsidR="005A2F14" w:rsidRPr="002C3488">
        <w:t>,</w:t>
      </w:r>
      <w:r w:rsidR="0039058C" w:rsidRPr="002C3488">
        <w:t xml:space="preserve"> after </w:t>
      </w:r>
      <w:r w:rsidR="005A2F14" w:rsidRPr="002C3488">
        <w:t xml:space="preserve">reviewing the performance </w:t>
      </w:r>
      <w:r w:rsidR="0039058C" w:rsidRPr="002C3488">
        <w:t xml:space="preserve">of our outcome definition in these datasets we </w:t>
      </w:r>
      <w:r w:rsidR="005A2F14" w:rsidRPr="002C3488">
        <w:t xml:space="preserve">only </w:t>
      </w:r>
      <w:r w:rsidR="0039058C" w:rsidRPr="002C3488">
        <w:t xml:space="preserve">selected </w:t>
      </w:r>
      <w:r w:rsidR="005A2F14" w:rsidRPr="002C3488">
        <w:t>three datasets to move forward with:</w:t>
      </w:r>
      <w:r w:rsidR="0039058C" w:rsidRPr="002C3488">
        <w:t xml:space="preserve"> MDCR, MDCD, and OPTUM_DOD</w:t>
      </w:r>
      <w:r w:rsidR="002A799C" w:rsidRPr="002C3488">
        <w:t xml:space="preserve">. </w:t>
      </w:r>
      <w:r w:rsidR="009C1826" w:rsidRPr="002C3488">
        <w:t xml:space="preserve">The details of the performance </w:t>
      </w:r>
      <w:r w:rsidR="004646CB" w:rsidRPr="002C3488">
        <w:t xml:space="preserve">evaluation </w:t>
      </w:r>
      <w:r w:rsidR="009C1826" w:rsidRPr="002C3488">
        <w:t>are discussed further in Section 7.</w:t>
      </w:r>
      <w:r w:rsidR="00EA3356" w:rsidRPr="002C3488">
        <w:t>4.1</w:t>
      </w:r>
      <w:r w:rsidR="009C1826" w:rsidRPr="002C3488">
        <w:t>.</w:t>
      </w:r>
      <w:r w:rsidRPr="002C3488">
        <w:t xml:space="preserve"> The four datasets selected are described in detail in Table 1.</w:t>
      </w:r>
    </w:p>
    <w:p w14:paraId="2DED809C" w14:textId="305107F6" w:rsidR="007B589A" w:rsidRDefault="007B589A" w:rsidP="003A30E6">
      <w:pPr>
        <w:rPr>
          <w:rStyle w:val="Hyperlink"/>
        </w:rPr>
      </w:pPr>
      <w:r w:rsidRPr="002C3488">
        <w:t>All data</w:t>
      </w:r>
      <w:r w:rsidR="00E07CF9" w:rsidRPr="002C3488">
        <w:t xml:space="preserve"> </w:t>
      </w:r>
      <w:r w:rsidR="00313F13" w:rsidRPr="002C3488">
        <w:t>sources</w:t>
      </w:r>
      <w:r w:rsidRPr="002C3488">
        <w:t xml:space="preserve"> have been standardized to the </w:t>
      </w:r>
      <w:r w:rsidRPr="002C3488">
        <w:rPr>
          <w:rFonts w:eastAsia="Calibri"/>
        </w:rPr>
        <w:t xml:space="preserve">Observational Medical Outcomes Partnership (OMOP) Common Data Model (CDM) </w:t>
      </w:r>
      <w:r w:rsidRPr="002C3488">
        <w:rPr>
          <w:rFonts w:eastAsia="Calibri"/>
        </w:rPr>
        <w:fldChar w:fldCharType="begin">
          <w:fldData xml:space="preserve">PEVuZE5vdGU+PENpdGU+PEF1dGhvcj5Wb3NzPC9BdXRob3I+PFllYXI+MjAxNTwvWWVhcj48UmVj
TnVtPjIzPC9SZWNOdW0+PERpc3BsYXlUZXh0Pls5XTwvRGlzcGxheVRleHQ+PHJlY29yZD48cmVj
LW51bWJlcj4yMzwvcmVjLW51bWJlcj48Zm9yZWlnbi1rZXlzPjxrZXkgYXBwPSJFTiIgZGItaWQ9
ImZyenBhenh6M3R4ZWZ6ZWVycHV2NXB6dHAydnp3OTlkdndzZCIgdGltZXN0YW1wPSIxNTg5NTc1
ODUyIj4yMzwva2V5PjwvZm9yZWlnbi1rZXlzPjxyZWYtdHlwZSBuYW1lPSJKb3VybmFsIEFydGlj
bGUiPjE3PC9yZWYtdHlwZT48Y29udHJpYnV0b3JzPjxhdXRob3JzPjxhdXRob3I+Vm9zcywgRS4g
QS48L2F1dGhvcj48YXV0aG9yPk1ha2FkaWEsIFIuPC9hdXRob3I+PGF1dGhvcj5NYXRjaG8sIEEu
PC9hdXRob3I+PGF1dGhvcj5NYSwgUS48L2F1dGhvcj48YXV0aG9yPktub2xsLCBDLjwvYXV0aG9y
PjxhdXRob3I+U2NodWVtaWUsIE0uPC9hdXRob3I+PGF1dGhvcj5EZUZhbGNvLCBGLiBKLjwvYXV0
aG9yPjxhdXRob3I+TG9uZGhlLCBBLjwvYXV0aG9yPjxhdXRob3I+Wmh1LCBWLjwvYXV0aG9yPjxh
dXRob3I+UnlhbiwgUC4gQi48L2F1dGhvcj48L2F1dGhvcnM+PC9jb250cmlidXRvcnM+PGF1dGgt
YWRkcmVzcz5FcGlkZW1pb2xvZ3kgQW5hbHl0aWNzLCBKYW5zc2VuIFJlc2VhcmNoICZhbXA7IERl
dmVsb3BtZW50LCBUaXR1c3ZpbGxlLCBOZXcgSmVyc2V5LCBVU0EgZXZvc3MzQGl0cy5qbmouY29t
LiYjeEQ7RXBpZGVtaW9sb2d5IEFuYWx5dGljcywgSmFuc3NlbiBSZXNlYXJjaCAmYW1wOyBEZXZl
bG9wbWVudCwgVGl0dXN2aWxsZSwgTmV3IEplcnNleSwgVVNBLiYjeEQ7TWVkaWNhbCBJbmZvcm1h
dGljcywgSmFuc3NlbiBSZXNlYXJjaCAmYW1wOyBEZXZlbG9wbWVudCwgVGl0dXN2aWxsZSwgTmV3
IEplcnNleSwgVVNBLjwvYXV0aC1hZGRyZXNzPjx0aXRsZXM+PHRpdGxlPkZlYXNpYmlsaXR5IGFu
ZCB1dGlsaXR5IG9mIGFwcGxpY2F0aW9ucyBvZiB0aGUgY29tbW9uIGRhdGEgbW9kZWwgdG8gbXVs
dGlwbGUsIGRpc3BhcmF0ZSBvYnNlcnZhdGlvbmFsIGhlYWx0aCBkYXRhYmFzZXM8L3RpdGxlPjxz
ZWNvbmRhcnktdGl0bGU+SiBBbSBNZWQgSW5mb3JtIEFzc29jPC9zZWNvbmRhcnktdGl0bGU+PC90
aXRsZXM+PHBlcmlvZGljYWw+PGZ1bGwtdGl0bGU+SiBBbSBNZWQgSW5mb3JtIEFzc29jPC9mdWxs
LXRpdGxlPjwvcGVyaW9kaWNhbD48cGFnZXM+NTUzLTY0PC9wYWdlcz48dm9sdW1lPjIyPC92b2x1
bWU+PG51bWJlcj4zPC9udW1iZXI+PGVkaXRpb24+MjAxNS8wMi8xMjwvZWRpdGlvbj48a2V5d29y
ZHM+PGtleXdvcmQ+RGF0YWJhc2VzLCBGYWN0dWFsLypzdGFuZGFyZHM8L2tleXdvcmQ+PGtleXdv
cmQ+RmVhc2liaWxpdHkgU3R1ZGllczwva2V5d29yZD48a2V5d29yZD4qSGVhbHRoIFNlcnZpY2Vz
IFJlc2VhcmNoPC9rZXl3b3JkPjxrZXl3b3JkPkh1bWFuczwva2V5d29yZD48a2V5d29yZD5PYnNl
cnZhdGlvbmFsIFN0dWRpZXMgYXMgVG9waWM8L2tleXdvcmQ+PGtleXdvcmQ+U29mdHdhcmUvKnN0
YW5kYXJkczwva2V5d29yZD48a2V5d29yZD4qVm9jYWJ1bGFyeSwgQ29udHJvbGxlZDwva2V5d29y
ZD48a2V5d29yZD5jb250cm9sbGVkIGhlYWx0aCBzZXJ2aWNlcyByZXNlYXJjaDwva2V5d29yZD48
a2V5d29yZD5kYXRhYmFzZTwva2V5d29yZD48a2V5d29yZD5mYWN0dWFsIHZvY2FidWxhcnk8L2tl
eXdvcmQ+PGtleXdvcmQ+bWVkaWNhbCBpbmZvcm1hdGljcyBvYnNlcnZhdGlvbmFsIHN0dWR5PC9r
ZXl3b3JkPjwva2V5d29yZHM+PGRhdGVzPjx5ZWFyPjIwMTU8L3llYXI+PHB1Yi1kYXRlcz48ZGF0
ZT5NYXk8L2RhdGU+PC9wdWItZGF0ZXM+PC9kYXRlcz48aXNibj4xNTI3LTk3NFggKEVsZWN0cm9u
aWMpJiN4RDsxMDY3LTUwMjcgKExpbmtpbmcpPC9pc2JuPjxhY2Nlc3Npb24tbnVtPjI1NjcwNzU3
PC9hY2Nlc3Npb24tbnVtPjx1cmxzPjxyZWxhdGVkLXVybHM+PHVybD5odHRwczovL3d3dy5uY2Jp
Lm5sbS5uaWguZ292L3B1Ym1lZC8yNTY3MDc1NzwvdXJsPjwvcmVsYXRlZC11cmxzPjwvdXJscz48
Y3VzdG9tMj5QTUM0NDU3MTExPC9jdXN0b20yPjxlbGVjdHJvbmljLXJlc291cmNlLW51bT4xMC4x
MDkzL2phbWlhL29jdTAyMzwvZWxlY3Ryb25pYy1yZXNvdXJjZS1udW0+PC9yZWNvcmQ+PC9DaXRl
PjwvRW5kTm90ZT4A
</w:fldData>
        </w:fldChar>
      </w:r>
      <w:r w:rsidR="00C3499E" w:rsidRPr="002C3488">
        <w:rPr>
          <w:rFonts w:eastAsia="Calibri"/>
        </w:rPr>
        <w:instrText xml:space="preserve"> ADDIN EN.CITE </w:instrText>
      </w:r>
      <w:r w:rsidR="00C3499E" w:rsidRPr="002C3488">
        <w:rPr>
          <w:rFonts w:eastAsia="Calibri"/>
        </w:rPr>
        <w:fldChar w:fldCharType="begin">
          <w:fldData xml:space="preserve">PEVuZE5vdGU+PENpdGU+PEF1dGhvcj5Wb3NzPC9BdXRob3I+PFllYXI+MjAxNTwvWWVhcj48UmVj
TnVtPjIzPC9SZWNOdW0+PERpc3BsYXlUZXh0Pls5XTwvRGlzcGxheVRleHQ+PHJlY29yZD48cmVj
LW51bWJlcj4yMzwvcmVjLW51bWJlcj48Zm9yZWlnbi1rZXlzPjxrZXkgYXBwPSJFTiIgZGItaWQ9
ImZyenBhenh6M3R4ZWZ6ZWVycHV2NXB6dHAydnp3OTlkdndzZCIgdGltZXN0YW1wPSIxNTg5NTc1
ODUyIj4yMzwva2V5PjwvZm9yZWlnbi1rZXlzPjxyZWYtdHlwZSBuYW1lPSJKb3VybmFsIEFydGlj
bGUiPjE3PC9yZWYtdHlwZT48Y29udHJpYnV0b3JzPjxhdXRob3JzPjxhdXRob3I+Vm9zcywgRS4g
QS48L2F1dGhvcj48YXV0aG9yPk1ha2FkaWEsIFIuPC9hdXRob3I+PGF1dGhvcj5NYXRjaG8sIEEu
PC9hdXRob3I+PGF1dGhvcj5NYSwgUS48L2F1dGhvcj48YXV0aG9yPktub2xsLCBDLjwvYXV0aG9y
PjxhdXRob3I+U2NodWVtaWUsIE0uPC9hdXRob3I+PGF1dGhvcj5EZUZhbGNvLCBGLiBKLjwvYXV0
aG9yPjxhdXRob3I+TG9uZGhlLCBBLjwvYXV0aG9yPjxhdXRob3I+Wmh1LCBWLjwvYXV0aG9yPjxh
dXRob3I+UnlhbiwgUC4gQi48L2F1dGhvcj48L2F1dGhvcnM+PC9jb250cmlidXRvcnM+PGF1dGgt
YWRkcmVzcz5FcGlkZW1pb2xvZ3kgQW5hbHl0aWNzLCBKYW5zc2VuIFJlc2VhcmNoICZhbXA7IERl
dmVsb3BtZW50LCBUaXR1c3ZpbGxlLCBOZXcgSmVyc2V5LCBVU0EgZXZvc3MzQGl0cy5qbmouY29t
LiYjeEQ7RXBpZGVtaW9sb2d5IEFuYWx5dGljcywgSmFuc3NlbiBSZXNlYXJjaCAmYW1wOyBEZXZl
bG9wbWVudCwgVGl0dXN2aWxsZSwgTmV3IEplcnNleSwgVVNBLiYjeEQ7TWVkaWNhbCBJbmZvcm1h
dGljcywgSmFuc3NlbiBSZXNlYXJjaCAmYW1wOyBEZXZlbG9wbWVudCwgVGl0dXN2aWxsZSwgTmV3
IEplcnNleSwgVVNBLjwvYXV0aC1hZGRyZXNzPjx0aXRsZXM+PHRpdGxlPkZlYXNpYmlsaXR5IGFu
ZCB1dGlsaXR5IG9mIGFwcGxpY2F0aW9ucyBvZiB0aGUgY29tbW9uIGRhdGEgbW9kZWwgdG8gbXVs
dGlwbGUsIGRpc3BhcmF0ZSBvYnNlcnZhdGlvbmFsIGhlYWx0aCBkYXRhYmFzZXM8L3RpdGxlPjxz
ZWNvbmRhcnktdGl0bGU+SiBBbSBNZWQgSW5mb3JtIEFzc29jPC9zZWNvbmRhcnktdGl0bGU+PC90
aXRsZXM+PHBlcmlvZGljYWw+PGZ1bGwtdGl0bGU+SiBBbSBNZWQgSW5mb3JtIEFzc29jPC9mdWxs
LXRpdGxlPjwvcGVyaW9kaWNhbD48cGFnZXM+NTUzLTY0PC9wYWdlcz48dm9sdW1lPjIyPC92b2x1
bWU+PG51bWJlcj4zPC9udW1iZXI+PGVkaXRpb24+MjAxNS8wMi8xMjwvZWRpdGlvbj48a2V5d29y
ZHM+PGtleXdvcmQ+RGF0YWJhc2VzLCBGYWN0dWFsLypzdGFuZGFyZHM8L2tleXdvcmQ+PGtleXdv
cmQ+RmVhc2liaWxpdHkgU3R1ZGllczwva2V5d29yZD48a2V5d29yZD4qSGVhbHRoIFNlcnZpY2Vz
IFJlc2VhcmNoPC9rZXl3b3JkPjxrZXl3b3JkPkh1bWFuczwva2V5d29yZD48a2V5d29yZD5PYnNl
cnZhdGlvbmFsIFN0dWRpZXMgYXMgVG9waWM8L2tleXdvcmQ+PGtleXdvcmQ+U29mdHdhcmUvKnN0
YW5kYXJkczwva2V5d29yZD48a2V5d29yZD4qVm9jYWJ1bGFyeSwgQ29udHJvbGxlZDwva2V5d29y
ZD48a2V5d29yZD5jb250cm9sbGVkIGhlYWx0aCBzZXJ2aWNlcyByZXNlYXJjaDwva2V5d29yZD48
a2V5d29yZD5kYXRhYmFzZTwva2V5d29yZD48a2V5d29yZD5mYWN0dWFsIHZvY2FidWxhcnk8L2tl
eXdvcmQ+PGtleXdvcmQ+bWVkaWNhbCBpbmZvcm1hdGljcyBvYnNlcnZhdGlvbmFsIHN0dWR5PC9r
ZXl3b3JkPjwva2V5d29yZHM+PGRhdGVzPjx5ZWFyPjIwMTU8L3llYXI+PHB1Yi1kYXRlcz48ZGF0
ZT5NYXk8L2RhdGU+PC9wdWItZGF0ZXM+PC9kYXRlcz48aXNibj4xNTI3LTk3NFggKEVsZWN0cm9u
aWMpJiN4RDsxMDY3LTUwMjcgKExpbmtpbmcpPC9pc2JuPjxhY2Nlc3Npb24tbnVtPjI1NjcwNzU3
PC9hY2Nlc3Npb24tbnVtPjx1cmxzPjxyZWxhdGVkLXVybHM+PHVybD5odHRwczovL3d3dy5uY2Jp
Lm5sbS5uaWguZ292L3B1Ym1lZC8yNTY3MDc1NzwvdXJsPjwvcmVsYXRlZC11cmxzPjwvdXJscz48
Y3VzdG9tMj5QTUM0NDU3MTExPC9jdXN0b20yPjxlbGVjdHJvbmljLXJlc291cmNlLW51bT4xMC4x
MDkzL2phbWlhL29jdTAyMzwvZWxlY3Ryb25pYy1yZXNvdXJjZS1udW0+PC9yZWNvcmQ+PC9DaXRl
PjwvRW5kTm90ZT4A
</w:fldData>
        </w:fldChar>
      </w:r>
      <w:r w:rsidR="00C3499E" w:rsidRPr="002C3488">
        <w:rPr>
          <w:rFonts w:eastAsia="Calibri"/>
        </w:rPr>
        <w:instrText xml:space="preserve"> ADDIN EN.CITE.DATA </w:instrText>
      </w:r>
      <w:r w:rsidR="00C3499E" w:rsidRPr="002C3488">
        <w:rPr>
          <w:rFonts w:eastAsia="Calibri"/>
        </w:rPr>
      </w:r>
      <w:r w:rsidR="00C3499E" w:rsidRPr="002C3488">
        <w:rPr>
          <w:rFonts w:eastAsia="Calibri"/>
        </w:rPr>
        <w:fldChar w:fldCharType="end"/>
      </w:r>
      <w:r w:rsidRPr="002C3488">
        <w:rPr>
          <w:rFonts w:eastAsia="Calibri"/>
        </w:rPr>
      </w:r>
      <w:r w:rsidRPr="002C3488">
        <w:rPr>
          <w:rFonts w:eastAsia="Calibri"/>
        </w:rPr>
        <w:fldChar w:fldCharType="separate"/>
      </w:r>
      <w:r w:rsidR="0011685D" w:rsidRPr="002C3488">
        <w:rPr>
          <w:rFonts w:eastAsia="Calibri"/>
          <w:noProof/>
        </w:rPr>
        <w:t>[9]</w:t>
      </w:r>
      <w:r w:rsidRPr="002C3488">
        <w:rPr>
          <w:rFonts w:eastAsia="Calibri"/>
        </w:rPr>
        <w:fldChar w:fldCharType="end"/>
      </w:r>
      <w:r w:rsidRPr="002C3488">
        <w:rPr>
          <w:rFonts w:eastAsia="Calibri"/>
        </w:rPr>
        <w:t>, version 5.3. The OMOP CDM includes a standard representation of health care experiences (such as information related to drug utilization and condition occurrences),</w:t>
      </w:r>
      <w:r>
        <w:rPr>
          <w:rFonts w:eastAsia="Calibri"/>
        </w:rPr>
        <w:t xml:space="preserve"> common vocabularies for coding clinical concepts, and enables consistent application of analysis across multiple disparate data </w:t>
      </w:r>
      <w:r>
        <w:rPr>
          <w:rFonts w:eastAsia="Calibri"/>
        </w:rPr>
        <w:fldChar w:fldCharType="begin">
          <w:fldData xml:space="preserve">PEVuZE5vdGU+PENpdGU+PEF1dGhvcj5Wb3NzPC9BdXRob3I+PFllYXI+MjAxNTwvWWVhcj48UmVj
TnVtPjIzPC9SZWNOdW0+PERpc3BsYXlUZXh0Pls5XTwvRGlzcGxheVRleHQ+PHJlY29yZD48cmVj
LW51bWJlcj4yMzwvcmVjLW51bWJlcj48Zm9yZWlnbi1rZXlzPjxrZXkgYXBwPSJFTiIgZGItaWQ9
ImZyenBhenh6M3R4ZWZ6ZWVycHV2NXB6dHAydnp3OTlkdndzZCIgdGltZXN0YW1wPSIxNTg5NTc1
ODUyIj4yMzwva2V5PjwvZm9yZWlnbi1rZXlzPjxyZWYtdHlwZSBuYW1lPSJKb3VybmFsIEFydGlj
bGUiPjE3PC9yZWYtdHlwZT48Y29udHJpYnV0b3JzPjxhdXRob3JzPjxhdXRob3I+Vm9zcywgRS4g
QS48L2F1dGhvcj48YXV0aG9yPk1ha2FkaWEsIFIuPC9hdXRob3I+PGF1dGhvcj5NYXRjaG8sIEEu
PC9hdXRob3I+PGF1dGhvcj5NYSwgUS48L2F1dGhvcj48YXV0aG9yPktub2xsLCBDLjwvYXV0aG9y
PjxhdXRob3I+U2NodWVtaWUsIE0uPC9hdXRob3I+PGF1dGhvcj5EZUZhbGNvLCBGLiBKLjwvYXV0
aG9yPjxhdXRob3I+TG9uZGhlLCBBLjwvYXV0aG9yPjxhdXRob3I+Wmh1LCBWLjwvYXV0aG9yPjxh
dXRob3I+UnlhbiwgUC4gQi48L2F1dGhvcj48L2F1dGhvcnM+PC9jb250cmlidXRvcnM+PGF1dGgt
YWRkcmVzcz5FcGlkZW1pb2xvZ3kgQW5hbHl0aWNzLCBKYW5zc2VuIFJlc2VhcmNoICZhbXA7IERl
dmVsb3BtZW50LCBUaXR1c3ZpbGxlLCBOZXcgSmVyc2V5LCBVU0EgZXZvc3MzQGl0cy5qbmouY29t
LiYjeEQ7RXBpZGVtaW9sb2d5IEFuYWx5dGljcywgSmFuc3NlbiBSZXNlYXJjaCAmYW1wOyBEZXZl
bG9wbWVudCwgVGl0dXN2aWxsZSwgTmV3IEplcnNleSwgVVNBLiYjeEQ7TWVkaWNhbCBJbmZvcm1h
dGljcywgSmFuc3NlbiBSZXNlYXJjaCAmYW1wOyBEZXZlbG9wbWVudCwgVGl0dXN2aWxsZSwgTmV3
IEplcnNleSwgVVNBLjwvYXV0aC1hZGRyZXNzPjx0aXRsZXM+PHRpdGxlPkZlYXNpYmlsaXR5IGFu
ZCB1dGlsaXR5IG9mIGFwcGxpY2F0aW9ucyBvZiB0aGUgY29tbW9uIGRhdGEgbW9kZWwgdG8gbXVs
dGlwbGUsIGRpc3BhcmF0ZSBvYnNlcnZhdGlvbmFsIGhlYWx0aCBkYXRhYmFzZXM8L3RpdGxlPjxz
ZWNvbmRhcnktdGl0bGU+SiBBbSBNZWQgSW5mb3JtIEFzc29jPC9zZWNvbmRhcnktdGl0bGU+PC90
aXRsZXM+PHBlcmlvZGljYWw+PGZ1bGwtdGl0bGU+SiBBbSBNZWQgSW5mb3JtIEFzc29jPC9mdWxs
LXRpdGxlPjwvcGVyaW9kaWNhbD48cGFnZXM+NTUzLTY0PC9wYWdlcz48dm9sdW1lPjIyPC92b2x1
bWU+PG51bWJlcj4zPC9udW1iZXI+PGVkaXRpb24+MjAxNS8wMi8xMjwvZWRpdGlvbj48a2V5d29y
ZHM+PGtleXdvcmQ+RGF0YWJhc2VzLCBGYWN0dWFsLypzdGFuZGFyZHM8L2tleXdvcmQ+PGtleXdv
cmQ+RmVhc2liaWxpdHkgU3R1ZGllczwva2V5d29yZD48a2V5d29yZD4qSGVhbHRoIFNlcnZpY2Vz
IFJlc2VhcmNoPC9rZXl3b3JkPjxrZXl3b3JkPkh1bWFuczwva2V5d29yZD48a2V5d29yZD5PYnNl
cnZhdGlvbmFsIFN0dWRpZXMgYXMgVG9waWM8L2tleXdvcmQ+PGtleXdvcmQ+U29mdHdhcmUvKnN0
YW5kYXJkczwva2V5d29yZD48a2V5d29yZD4qVm9jYWJ1bGFyeSwgQ29udHJvbGxlZDwva2V5d29y
ZD48a2V5d29yZD5jb250cm9sbGVkIGhlYWx0aCBzZXJ2aWNlcyByZXNlYXJjaDwva2V5d29yZD48
a2V5d29yZD5kYXRhYmFzZTwva2V5d29yZD48a2V5d29yZD5mYWN0dWFsIHZvY2FidWxhcnk8L2tl
eXdvcmQ+PGtleXdvcmQ+bWVkaWNhbCBpbmZvcm1hdGljcyBvYnNlcnZhdGlvbmFsIHN0dWR5PC9r
ZXl3b3JkPjwva2V5d29yZHM+PGRhdGVzPjx5ZWFyPjIwMTU8L3llYXI+PHB1Yi1kYXRlcz48ZGF0
ZT5NYXk8L2RhdGU+PC9wdWItZGF0ZXM+PC9kYXRlcz48aXNibj4xNTI3LTk3NFggKEVsZWN0cm9u
aWMpJiN4RDsxMDY3LTUwMjcgKExpbmtpbmcpPC9pc2JuPjxhY2Nlc3Npb24tbnVtPjI1NjcwNzU3
PC9hY2Nlc3Npb24tbnVtPjx1cmxzPjxyZWxhdGVkLXVybHM+PHVybD5odHRwczovL3d3dy5uY2Jp
Lm5sbS5uaWguZ292L3B1Ym1lZC8yNTY3MDc1NzwvdXJsPjwvcmVsYXRlZC11cmxzPjwvdXJscz48
Y3VzdG9tMj5QTUM0NDU3MTExPC9jdXN0b20yPjxlbGVjdHJvbmljLXJlc291cmNlLW51bT4xMC4x
MDkzL2phbWlhL29jdTAyMzwvZWxlY3Ryb25pYy1yZXNvdXJjZS1udW0+PC9yZWNvcmQ+PC9DaXRl
PjwvRW5kTm90ZT4A
</w:fldData>
        </w:fldChar>
      </w:r>
      <w:r w:rsidR="00C3499E">
        <w:rPr>
          <w:rFonts w:eastAsia="Calibri"/>
        </w:rPr>
        <w:instrText xml:space="preserve"> ADDIN EN.CITE </w:instrText>
      </w:r>
      <w:r w:rsidR="00C3499E">
        <w:rPr>
          <w:rFonts w:eastAsia="Calibri"/>
        </w:rPr>
        <w:fldChar w:fldCharType="begin">
          <w:fldData xml:space="preserve">PEVuZE5vdGU+PENpdGU+PEF1dGhvcj5Wb3NzPC9BdXRob3I+PFllYXI+MjAxNTwvWWVhcj48UmVj
TnVtPjIzPC9SZWNOdW0+PERpc3BsYXlUZXh0Pls5XTwvRGlzcGxheVRleHQ+PHJlY29yZD48cmVj
LW51bWJlcj4yMzwvcmVjLW51bWJlcj48Zm9yZWlnbi1rZXlzPjxrZXkgYXBwPSJFTiIgZGItaWQ9
ImZyenBhenh6M3R4ZWZ6ZWVycHV2NXB6dHAydnp3OTlkdndzZCIgdGltZXN0YW1wPSIxNTg5NTc1
ODUyIj4yMzwva2V5PjwvZm9yZWlnbi1rZXlzPjxyZWYtdHlwZSBuYW1lPSJKb3VybmFsIEFydGlj
bGUiPjE3PC9yZWYtdHlwZT48Y29udHJpYnV0b3JzPjxhdXRob3JzPjxhdXRob3I+Vm9zcywgRS4g
QS48L2F1dGhvcj48YXV0aG9yPk1ha2FkaWEsIFIuPC9hdXRob3I+PGF1dGhvcj5NYXRjaG8sIEEu
PC9hdXRob3I+PGF1dGhvcj5NYSwgUS48L2F1dGhvcj48YXV0aG9yPktub2xsLCBDLjwvYXV0aG9y
PjxhdXRob3I+U2NodWVtaWUsIE0uPC9hdXRob3I+PGF1dGhvcj5EZUZhbGNvLCBGLiBKLjwvYXV0
aG9yPjxhdXRob3I+TG9uZGhlLCBBLjwvYXV0aG9yPjxhdXRob3I+Wmh1LCBWLjwvYXV0aG9yPjxh
dXRob3I+UnlhbiwgUC4gQi48L2F1dGhvcj48L2F1dGhvcnM+PC9jb250cmlidXRvcnM+PGF1dGgt
YWRkcmVzcz5FcGlkZW1pb2xvZ3kgQW5hbHl0aWNzLCBKYW5zc2VuIFJlc2VhcmNoICZhbXA7IERl
dmVsb3BtZW50LCBUaXR1c3ZpbGxlLCBOZXcgSmVyc2V5LCBVU0EgZXZvc3MzQGl0cy5qbmouY29t
LiYjeEQ7RXBpZGVtaW9sb2d5IEFuYWx5dGljcywgSmFuc3NlbiBSZXNlYXJjaCAmYW1wOyBEZXZl
bG9wbWVudCwgVGl0dXN2aWxsZSwgTmV3IEplcnNleSwgVVNBLiYjeEQ7TWVkaWNhbCBJbmZvcm1h
dGljcywgSmFuc3NlbiBSZXNlYXJjaCAmYW1wOyBEZXZlbG9wbWVudCwgVGl0dXN2aWxsZSwgTmV3
IEplcnNleSwgVVNBLjwvYXV0aC1hZGRyZXNzPjx0aXRsZXM+PHRpdGxlPkZlYXNpYmlsaXR5IGFu
ZCB1dGlsaXR5IG9mIGFwcGxpY2F0aW9ucyBvZiB0aGUgY29tbW9uIGRhdGEgbW9kZWwgdG8gbXVs
dGlwbGUsIGRpc3BhcmF0ZSBvYnNlcnZhdGlvbmFsIGhlYWx0aCBkYXRhYmFzZXM8L3RpdGxlPjxz
ZWNvbmRhcnktdGl0bGU+SiBBbSBNZWQgSW5mb3JtIEFzc29jPC9zZWNvbmRhcnktdGl0bGU+PC90
aXRsZXM+PHBlcmlvZGljYWw+PGZ1bGwtdGl0bGU+SiBBbSBNZWQgSW5mb3JtIEFzc29jPC9mdWxs
LXRpdGxlPjwvcGVyaW9kaWNhbD48cGFnZXM+NTUzLTY0PC9wYWdlcz48dm9sdW1lPjIyPC92b2x1
bWU+PG51bWJlcj4zPC9udW1iZXI+PGVkaXRpb24+MjAxNS8wMi8xMjwvZWRpdGlvbj48a2V5d29y
ZHM+PGtleXdvcmQ+RGF0YWJhc2VzLCBGYWN0dWFsLypzdGFuZGFyZHM8L2tleXdvcmQ+PGtleXdv
cmQ+RmVhc2liaWxpdHkgU3R1ZGllczwva2V5d29yZD48a2V5d29yZD4qSGVhbHRoIFNlcnZpY2Vz
IFJlc2VhcmNoPC9rZXl3b3JkPjxrZXl3b3JkPkh1bWFuczwva2V5d29yZD48a2V5d29yZD5PYnNl
cnZhdGlvbmFsIFN0dWRpZXMgYXMgVG9waWM8L2tleXdvcmQ+PGtleXdvcmQ+U29mdHdhcmUvKnN0
YW5kYXJkczwva2V5d29yZD48a2V5d29yZD4qVm9jYWJ1bGFyeSwgQ29udHJvbGxlZDwva2V5d29y
ZD48a2V5d29yZD5jb250cm9sbGVkIGhlYWx0aCBzZXJ2aWNlcyByZXNlYXJjaDwva2V5d29yZD48
a2V5d29yZD5kYXRhYmFzZTwva2V5d29yZD48a2V5d29yZD5mYWN0dWFsIHZvY2FidWxhcnk8L2tl
eXdvcmQ+PGtleXdvcmQ+bWVkaWNhbCBpbmZvcm1hdGljcyBvYnNlcnZhdGlvbmFsIHN0dWR5PC9r
ZXl3b3JkPjwva2V5d29yZHM+PGRhdGVzPjx5ZWFyPjIwMTU8L3llYXI+PHB1Yi1kYXRlcz48ZGF0
ZT5NYXk8L2RhdGU+PC9wdWItZGF0ZXM+PC9kYXRlcz48aXNibj4xNTI3LTk3NFggKEVsZWN0cm9u
aWMpJiN4RDsxMDY3LTUwMjcgKExpbmtpbmcpPC9pc2JuPjxhY2Nlc3Npb24tbnVtPjI1NjcwNzU3
PC9hY2Nlc3Npb24tbnVtPjx1cmxzPjxyZWxhdGVkLXVybHM+PHVybD5odHRwczovL3d3dy5uY2Jp
Lm5sbS5uaWguZ292L3B1Ym1lZC8yNTY3MDc1NzwvdXJsPjwvcmVsYXRlZC11cmxzPjwvdXJscz48
Y3VzdG9tMj5QTUM0NDU3MTExPC9jdXN0b20yPjxlbGVjdHJvbmljLXJlc291cmNlLW51bT4xMC4x
MDkzL2phbWlhL29jdTAyMzwvZWxlY3Ryb25pYy1yZXNvdXJjZS1udW0+PC9yZWNvcmQ+PC9DaXRl
PjwvRW5kTm90ZT4A
</w:fldData>
        </w:fldChar>
      </w:r>
      <w:r w:rsidR="00C3499E">
        <w:rPr>
          <w:rFonts w:eastAsia="Calibri"/>
        </w:rPr>
        <w:instrText xml:space="preserve"> ADDIN EN.CITE.DATA </w:instrText>
      </w:r>
      <w:r w:rsidR="00C3499E">
        <w:rPr>
          <w:rFonts w:eastAsia="Calibri"/>
        </w:rPr>
      </w:r>
      <w:r w:rsidR="00C3499E">
        <w:rPr>
          <w:rFonts w:eastAsia="Calibri"/>
        </w:rPr>
        <w:fldChar w:fldCharType="end"/>
      </w:r>
      <w:r>
        <w:rPr>
          <w:rFonts w:eastAsia="Calibri"/>
        </w:rPr>
      </w:r>
      <w:r>
        <w:rPr>
          <w:rFonts w:eastAsia="Calibri"/>
        </w:rPr>
        <w:fldChar w:fldCharType="separate"/>
      </w:r>
      <w:r w:rsidR="0011685D">
        <w:rPr>
          <w:rFonts w:eastAsia="Calibri"/>
          <w:noProof/>
        </w:rPr>
        <w:t>[9]</w:t>
      </w:r>
      <w:r>
        <w:rPr>
          <w:rFonts w:eastAsia="Calibri"/>
        </w:rPr>
        <w:fldChar w:fldCharType="end"/>
      </w:r>
      <w:r w:rsidR="002A799C">
        <w:rPr>
          <w:rFonts w:eastAsia="Calibri"/>
        </w:rPr>
        <w:t xml:space="preserve">. </w:t>
      </w:r>
      <w:r w:rsidRPr="00282379">
        <w:rPr>
          <w:rFonts w:eastAsia="Calibri"/>
        </w:rPr>
        <w:t>The complete</w:t>
      </w:r>
      <w:r>
        <w:rPr>
          <w:rFonts w:eastAsia="Calibri"/>
        </w:rPr>
        <w:t>d</w:t>
      </w:r>
      <w:r w:rsidRPr="00282379">
        <w:rPr>
          <w:rFonts w:eastAsia="Calibri"/>
        </w:rPr>
        <w:t xml:space="preserve"> specification for the OMOP CDM is available at:  </w:t>
      </w:r>
      <w:hyperlink r:id="rId11">
        <w:r w:rsidRPr="00282379">
          <w:rPr>
            <w:rStyle w:val="Hyperlink"/>
            <w:rFonts w:eastAsia="Calibri"/>
          </w:rPr>
          <w:t>https://github.com/OHDSI/CommonDataModel</w:t>
        </w:r>
      </w:hyperlink>
      <w:r w:rsidR="00891A59">
        <w:rPr>
          <w:rStyle w:val="Hyperlink"/>
          <w:rFonts w:eastAsia="Calibri"/>
        </w:rPr>
        <w:t xml:space="preserve">. </w:t>
      </w:r>
      <w:r w:rsidR="00891A59" w:rsidRPr="0004005B">
        <w:t xml:space="preserve">Details about the model can be found at: </w:t>
      </w:r>
      <w:hyperlink r:id="rId12" w:history="1">
        <w:r w:rsidR="00891A59">
          <w:rPr>
            <w:rStyle w:val="Hyperlink"/>
          </w:rPr>
          <w:t>https://ohdsi.github.io/CommonDataModel/</w:t>
        </w:r>
      </w:hyperlink>
      <w:r w:rsidRPr="00282379">
        <w:rPr>
          <w:rFonts w:eastAsia="Calibri"/>
          <w:color w:val="0000FF"/>
        </w:rPr>
        <w:t>.</w:t>
      </w:r>
      <w:r>
        <w:rPr>
          <w:rFonts w:eastAsia="Calibri"/>
          <w:color w:val="0000FF"/>
        </w:rPr>
        <w:t xml:space="preserve"> </w:t>
      </w:r>
      <w:r w:rsidRPr="00282379">
        <w:t>Documentation on the</w:t>
      </w:r>
      <w:r w:rsidRPr="000D77E7">
        <w:t xml:space="preserve"> </w:t>
      </w:r>
      <w:r>
        <w:t>database</w:t>
      </w:r>
      <w:r w:rsidRPr="000D77E7">
        <w:t xml:space="preserve"> transformation</w:t>
      </w:r>
      <w:r>
        <w:t>s</w:t>
      </w:r>
      <w:r w:rsidRPr="000D77E7">
        <w:t xml:space="preserve"> to the CDM can be found at:  </w:t>
      </w:r>
      <w:hyperlink r:id="rId13" w:history="1">
        <w:r>
          <w:rPr>
            <w:rStyle w:val="Hyperlink"/>
          </w:rPr>
          <w:t>https://github.com/OHDSI/ETL-CDMBuilder/tree/master/man</w:t>
        </w:r>
      </w:hyperlink>
      <w:r>
        <w:rPr>
          <w:rStyle w:val="Hyperlink"/>
        </w:rPr>
        <w:t>.</w:t>
      </w:r>
    </w:p>
    <w:p w14:paraId="637E47B8" w14:textId="34691831" w:rsidR="00EA3356" w:rsidRDefault="007B589A">
      <w:r w:rsidRPr="005A2F14">
        <w:t xml:space="preserve">All analyses will be performed independently within each of these </w:t>
      </w:r>
      <w:r>
        <w:t xml:space="preserve">four </w:t>
      </w:r>
      <w:r w:rsidRPr="005A2F14">
        <w:t>data</w:t>
      </w:r>
      <w:r w:rsidR="00B93AA6">
        <w:t xml:space="preserve"> </w:t>
      </w:r>
      <w:r w:rsidR="00313F13">
        <w:t>source</w:t>
      </w:r>
      <w:r w:rsidRPr="005A2F14">
        <w:t xml:space="preserve">s to produce </w:t>
      </w:r>
      <w:r w:rsidR="00313F13">
        <w:t xml:space="preserve">a set of </w:t>
      </w:r>
      <w:r>
        <w:t>four</w:t>
      </w:r>
      <w:r w:rsidRPr="005A2F14">
        <w:t xml:space="preserve"> results for each analysis. No</w:t>
      </w:r>
      <w:r>
        <w:t xml:space="preserve"> </w:t>
      </w:r>
      <w:r w:rsidR="00C73919">
        <w:t>subject</w:t>
      </w:r>
      <w:r w:rsidRPr="005A2F14">
        <w:t>-level data will be pooled across the data</w:t>
      </w:r>
      <w:r w:rsidR="00B93AA6">
        <w:t xml:space="preserve"> </w:t>
      </w:r>
      <w:r w:rsidR="00313F13">
        <w:t>source</w:t>
      </w:r>
      <w:r w:rsidRPr="005A2F14">
        <w:t xml:space="preserve">s for any analysis, in part to preserve internal validity of the comparative analyses within each </w:t>
      </w:r>
      <w:r w:rsidR="00313F13" w:rsidRPr="005A2F14">
        <w:t>data</w:t>
      </w:r>
      <w:r w:rsidR="00B93AA6">
        <w:t xml:space="preserve"> </w:t>
      </w:r>
      <w:r w:rsidR="00313F13">
        <w:t>source</w:t>
      </w:r>
      <w:r w:rsidR="00313F13" w:rsidRPr="005A2F14">
        <w:t xml:space="preserve"> </w:t>
      </w:r>
      <w:r w:rsidRPr="005A2F14">
        <w:t xml:space="preserve">and avoid the potential risk of ‘double-counting’ cases for duplicate </w:t>
      </w:r>
      <w:r w:rsidR="00C73919">
        <w:t>subjects</w:t>
      </w:r>
      <w:r w:rsidRPr="005A2F14">
        <w:t>.</w:t>
      </w:r>
      <w:r w:rsidR="00EA3356">
        <w:br w:type="page"/>
      </w:r>
    </w:p>
    <w:p w14:paraId="344ABBEC" w14:textId="77777777" w:rsidR="007B589A" w:rsidRPr="007B589A" w:rsidRDefault="007B589A" w:rsidP="003A30E6"/>
    <w:tbl>
      <w:tblPr>
        <w:tblStyle w:val="TableGrid"/>
        <w:tblW w:w="10165" w:type="dxa"/>
        <w:tblLook w:val="04A0" w:firstRow="1" w:lastRow="0" w:firstColumn="1" w:lastColumn="0" w:noHBand="0" w:noVBand="1"/>
      </w:tblPr>
      <w:tblGrid>
        <w:gridCol w:w="2245"/>
        <w:gridCol w:w="27"/>
        <w:gridCol w:w="7893"/>
      </w:tblGrid>
      <w:tr w:rsidR="002C688F" w:rsidRPr="001D71E0" w14:paraId="307FF793" w14:textId="77777777" w:rsidTr="007B589A">
        <w:trPr>
          <w:tblHeader/>
        </w:trPr>
        <w:tc>
          <w:tcPr>
            <w:tcW w:w="10165" w:type="dxa"/>
            <w:gridSpan w:val="3"/>
            <w:shd w:val="clear" w:color="auto" w:fill="808080" w:themeFill="background1" w:themeFillShade="80"/>
          </w:tcPr>
          <w:p w14:paraId="2849C10E" w14:textId="58942FD3" w:rsidR="002C688F" w:rsidRPr="001D71E0" w:rsidRDefault="00A25DAF" w:rsidP="008605A9">
            <w:pPr>
              <w:pStyle w:val="Basic11"/>
              <w:rPr>
                <w:rFonts w:asciiTheme="minorHAnsi" w:hAnsiTheme="minorHAnsi"/>
                <w:b/>
                <w:bCs/>
              </w:rPr>
            </w:pPr>
            <w:r>
              <w:rPr>
                <w:rFonts w:asciiTheme="minorHAnsi" w:hAnsiTheme="minorHAnsi"/>
                <w:b/>
                <w:bCs/>
              </w:rPr>
              <w:t>TABLE</w:t>
            </w:r>
            <w:r w:rsidR="002C688F">
              <w:rPr>
                <w:rFonts w:asciiTheme="minorHAnsi" w:hAnsiTheme="minorHAnsi"/>
                <w:b/>
                <w:bCs/>
              </w:rPr>
              <w:t xml:space="preserve"> 1 – Description of Data Sources</w:t>
            </w:r>
          </w:p>
        </w:tc>
      </w:tr>
      <w:tr w:rsidR="002C688F" w:rsidRPr="001D71E0" w14:paraId="61D19A01" w14:textId="77777777" w:rsidTr="007B589A">
        <w:tc>
          <w:tcPr>
            <w:tcW w:w="10165" w:type="dxa"/>
            <w:gridSpan w:val="3"/>
            <w:shd w:val="clear" w:color="auto" w:fill="A6A6A6" w:themeFill="background1" w:themeFillShade="A6"/>
          </w:tcPr>
          <w:p w14:paraId="55EC359D" w14:textId="0C3C4822" w:rsidR="002C688F" w:rsidRPr="00651349" w:rsidRDefault="002C688F" w:rsidP="008605A9">
            <w:pPr>
              <w:pStyle w:val="Basic11"/>
              <w:rPr>
                <w:rFonts w:asciiTheme="minorHAnsi" w:hAnsiTheme="minorHAnsi"/>
                <w:b/>
                <w:bCs/>
              </w:rPr>
            </w:pPr>
            <w:r w:rsidRPr="002C688F">
              <w:rPr>
                <w:rFonts w:asciiTheme="minorHAnsi" w:hAnsiTheme="minorHAnsi"/>
                <w:b/>
                <w:bCs/>
              </w:rPr>
              <w:t>IBM MarketScan® Medicare Supplemental Database (MDCR)</w:t>
            </w:r>
          </w:p>
        </w:tc>
      </w:tr>
      <w:tr w:rsidR="002C688F" w:rsidRPr="001D71E0" w14:paraId="170F7FB0" w14:textId="77777777" w:rsidTr="007B589A">
        <w:tc>
          <w:tcPr>
            <w:tcW w:w="2245" w:type="dxa"/>
            <w:shd w:val="clear" w:color="auto" w:fill="BFBFBF" w:themeFill="background1" w:themeFillShade="BF"/>
          </w:tcPr>
          <w:p w14:paraId="410E0DA0"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Version ID</w:t>
            </w:r>
          </w:p>
        </w:tc>
        <w:tc>
          <w:tcPr>
            <w:tcW w:w="7920" w:type="dxa"/>
            <w:gridSpan w:val="2"/>
          </w:tcPr>
          <w:p w14:paraId="532D973A" w14:textId="11F6BE59" w:rsidR="002C688F" w:rsidRPr="00651349" w:rsidRDefault="002C688F" w:rsidP="008605A9">
            <w:pPr>
              <w:pStyle w:val="Basic11"/>
              <w:rPr>
                <w:rFonts w:asciiTheme="minorHAnsi" w:hAnsiTheme="minorHAnsi"/>
              </w:rPr>
            </w:pPr>
            <w:r>
              <w:rPr>
                <w:rFonts w:asciiTheme="minorHAnsi" w:hAnsiTheme="minorHAnsi"/>
              </w:rPr>
              <w:t>1104</w:t>
            </w:r>
          </w:p>
        </w:tc>
      </w:tr>
      <w:tr w:rsidR="002C688F" w:rsidRPr="001D71E0" w14:paraId="2AAF06E7" w14:textId="77777777" w:rsidTr="007B589A">
        <w:tc>
          <w:tcPr>
            <w:tcW w:w="2245" w:type="dxa"/>
            <w:shd w:val="clear" w:color="auto" w:fill="BFBFBF" w:themeFill="background1" w:themeFillShade="BF"/>
          </w:tcPr>
          <w:p w14:paraId="48A240D4"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Start Date</w:t>
            </w:r>
          </w:p>
        </w:tc>
        <w:tc>
          <w:tcPr>
            <w:tcW w:w="7920" w:type="dxa"/>
            <w:gridSpan w:val="2"/>
          </w:tcPr>
          <w:p w14:paraId="139DE035" w14:textId="77777777" w:rsidR="002C688F" w:rsidRPr="00651349" w:rsidRDefault="002C688F" w:rsidP="008605A9">
            <w:pPr>
              <w:pStyle w:val="Basic11"/>
              <w:rPr>
                <w:rFonts w:asciiTheme="minorHAnsi" w:hAnsiTheme="minorHAnsi"/>
              </w:rPr>
            </w:pPr>
            <w:r w:rsidRPr="00651349">
              <w:rPr>
                <w:rFonts w:asciiTheme="minorHAnsi" w:hAnsiTheme="minorHAnsi"/>
              </w:rPr>
              <w:t>2000-01-01</w:t>
            </w:r>
          </w:p>
        </w:tc>
      </w:tr>
      <w:tr w:rsidR="002C688F" w:rsidRPr="001D71E0" w14:paraId="71108121" w14:textId="77777777" w:rsidTr="007B589A">
        <w:tc>
          <w:tcPr>
            <w:tcW w:w="2245" w:type="dxa"/>
            <w:shd w:val="clear" w:color="auto" w:fill="BFBFBF" w:themeFill="background1" w:themeFillShade="BF"/>
          </w:tcPr>
          <w:p w14:paraId="17A8A7DC"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End Date</w:t>
            </w:r>
          </w:p>
        </w:tc>
        <w:tc>
          <w:tcPr>
            <w:tcW w:w="7920" w:type="dxa"/>
            <w:gridSpan w:val="2"/>
          </w:tcPr>
          <w:p w14:paraId="3C3C5187" w14:textId="713B388B" w:rsidR="002C688F" w:rsidRPr="001D71E0" w:rsidRDefault="002C688F" w:rsidP="008605A9">
            <w:pPr>
              <w:pStyle w:val="Basic11"/>
              <w:rPr>
                <w:rFonts w:asciiTheme="minorHAnsi" w:hAnsiTheme="minorHAnsi"/>
              </w:rPr>
            </w:pPr>
            <w:r>
              <w:rPr>
                <w:rFonts w:asciiTheme="minorHAnsi" w:hAnsiTheme="minorHAnsi"/>
              </w:rPr>
              <w:t>2019-07-31</w:t>
            </w:r>
          </w:p>
        </w:tc>
      </w:tr>
      <w:tr w:rsidR="002C688F" w:rsidRPr="001D71E0" w14:paraId="7EA38E3D" w14:textId="77777777" w:rsidTr="007B589A">
        <w:tc>
          <w:tcPr>
            <w:tcW w:w="2245" w:type="dxa"/>
            <w:shd w:val="clear" w:color="auto" w:fill="BFBFBF" w:themeFill="background1" w:themeFillShade="BF"/>
          </w:tcPr>
          <w:p w14:paraId="2136CE12"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Description</w:t>
            </w:r>
          </w:p>
        </w:tc>
        <w:tc>
          <w:tcPr>
            <w:tcW w:w="7920" w:type="dxa"/>
            <w:gridSpan w:val="2"/>
          </w:tcPr>
          <w:p w14:paraId="4E8C3E69" w14:textId="0361BC56" w:rsidR="002C688F" w:rsidRDefault="002C688F" w:rsidP="008605A9">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IBM </w:t>
            </w:r>
            <w:r>
              <w:rPr>
                <w:rStyle w:val="spellingerror"/>
                <w:rFonts w:ascii="Calibri" w:hAnsi="Calibri" w:cs="Calibri"/>
                <w:sz w:val="22"/>
                <w:szCs w:val="22"/>
              </w:rPr>
              <w:t>MarketScan</w:t>
            </w:r>
            <w:r>
              <w:rPr>
                <w:rStyle w:val="normaltextrun"/>
                <w:rFonts w:ascii="Calibri" w:hAnsi="Calibri" w:cs="Calibri"/>
                <w:sz w:val="22"/>
                <w:szCs w:val="22"/>
              </w:rPr>
              <w:t>® Medicare Supplemental Database (MDCR) represents health services of retirees in the United States with primary or Medicare supplemental coverage through privately insured fee-for-service, point-of-service, or capitated health plans</w:t>
            </w:r>
            <w:r w:rsidR="002A799C">
              <w:rPr>
                <w:rStyle w:val="normaltextrun"/>
                <w:rFonts w:ascii="Calibri" w:hAnsi="Calibri" w:cs="Calibri"/>
                <w:sz w:val="22"/>
                <w:szCs w:val="22"/>
              </w:rPr>
              <w:t xml:space="preserve">. </w:t>
            </w:r>
            <w:r>
              <w:rPr>
                <w:rStyle w:val="normaltextrun"/>
                <w:rFonts w:ascii="Calibri" w:hAnsi="Calibri" w:cs="Calibri"/>
                <w:sz w:val="22"/>
                <w:szCs w:val="22"/>
              </w:rPr>
              <w:t>These data include adjudicated health insurance claims (e.g. inpatient, outpatient, and outpatient pharmacy). Additionally, it captures laboratory tests for a subset of the covered lives</w:t>
            </w:r>
            <w:r w:rsidR="00E07CF9">
              <w:rPr>
                <w:rStyle w:val="normaltextrun"/>
                <w:rFonts w:ascii="Calibri" w:hAnsi="Calibri" w:cs="Calibri"/>
                <w:sz w:val="22"/>
                <w:szCs w:val="22"/>
              </w:rPr>
              <w:t xml:space="preserve">. </w:t>
            </w:r>
          </w:p>
          <w:p w14:paraId="754332FC" w14:textId="77777777" w:rsidR="002C688F" w:rsidRDefault="002C688F" w:rsidP="008605A9">
            <w:pPr>
              <w:pStyle w:val="paragraph"/>
              <w:spacing w:before="0" w:beforeAutospacing="0" w:after="0" w:afterAutospacing="0"/>
              <w:textAlignment w:val="baseline"/>
              <w:rPr>
                <w:rFonts w:ascii="Segoe UI" w:hAnsi="Segoe UI" w:cs="Segoe UI"/>
                <w:sz w:val="18"/>
                <w:szCs w:val="18"/>
              </w:rPr>
            </w:pPr>
            <w:r>
              <w:rPr>
                <w:rStyle w:val="eop"/>
                <w:rFonts w:ascii="Calibri" w:eastAsiaTheme="majorEastAsia" w:hAnsi="Calibri" w:cs="Calibri"/>
                <w:sz w:val="22"/>
                <w:szCs w:val="22"/>
              </w:rPr>
              <w:t> </w:t>
            </w:r>
          </w:p>
          <w:p w14:paraId="2E07DC84" w14:textId="532C5F6C" w:rsidR="002C688F" w:rsidRPr="00CD6A9C" w:rsidRDefault="002C688F" w:rsidP="008605A9">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w:t>
            </w:r>
            <w:r w:rsidR="002A799C">
              <w:rPr>
                <w:rStyle w:val="normaltextrun"/>
                <w:rFonts w:ascii="Calibri" w:hAnsi="Calibri" w:cs="Calibri"/>
                <w:sz w:val="22"/>
                <w:szCs w:val="22"/>
              </w:rPr>
              <w:t xml:space="preserve">. </w:t>
            </w:r>
            <w:r>
              <w:rPr>
                <w:rStyle w:val="normaltextrun"/>
                <w:rFonts w:ascii="Calibri" w:hAnsi="Calibri" w:cs="Calibri"/>
                <w:sz w:val="22"/>
                <w:szCs w:val="22"/>
              </w:rPr>
              <w:t>The data also contain selected laboratory test results (those sent to a contracted thirds-party laboratory service provider) for a non-random sample of the population (coded with LOINC codes)</w:t>
            </w:r>
            <w:r w:rsidR="00E07CF9">
              <w:rPr>
                <w:rStyle w:val="normaltextrun"/>
                <w:rFonts w:ascii="Calibri" w:hAnsi="Calibri" w:cs="Calibri"/>
                <w:sz w:val="22"/>
                <w:szCs w:val="22"/>
              </w:rPr>
              <w:t xml:space="preserve">. </w:t>
            </w:r>
          </w:p>
        </w:tc>
      </w:tr>
      <w:tr w:rsidR="0056241A" w:rsidRPr="001D71E0" w14:paraId="2205CAF1" w14:textId="77777777" w:rsidTr="007B589A">
        <w:tc>
          <w:tcPr>
            <w:tcW w:w="10165" w:type="dxa"/>
            <w:gridSpan w:val="3"/>
            <w:shd w:val="clear" w:color="auto" w:fill="A6A6A6" w:themeFill="background1" w:themeFillShade="A6"/>
          </w:tcPr>
          <w:p w14:paraId="486D3E8F"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IBM MarketScan® Multi-State Medicaid Database (MDCD)</w:t>
            </w:r>
          </w:p>
        </w:tc>
      </w:tr>
      <w:tr w:rsidR="0056241A" w:rsidRPr="001D71E0" w14:paraId="213A28D8" w14:textId="77777777" w:rsidTr="007B589A">
        <w:tc>
          <w:tcPr>
            <w:tcW w:w="2245" w:type="dxa"/>
            <w:shd w:val="clear" w:color="auto" w:fill="BFBFBF" w:themeFill="background1" w:themeFillShade="BF"/>
          </w:tcPr>
          <w:p w14:paraId="534754F8"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Version ID</w:t>
            </w:r>
          </w:p>
        </w:tc>
        <w:tc>
          <w:tcPr>
            <w:tcW w:w="7920" w:type="dxa"/>
            <w:gridSpan w:val="2"/>
          </w:tcPr>
          <w:p w14:paraId="72938AA1" w14:textId="0B377E45" w:rsidR="0056241A" w:rsidRPr="001D71E0" w:rsidRDefault="0056241A" w:rsidP="00D44644">
            <w:pPr>
              <w:pStyle w:val="Basic11"/>
              <w:rPr>
                <w:rFonts w:asciiTheme="minorHAnsi" w:hAnsiTheme="minorHAnsi"/>
              </w:rPr>
            </w:pPr>
            <w:r>
              <w:rPr>
                <w:rFonts w:asciiTheme="minorHAnsi" w:hAnsiTheme="minorHAnsi"/>
              </w:rPr>
              <w:t>1</w:t>
            </w:r>
            <w:r w:rsidR="0095641A">
              <w:rPr>
                <w:rFonts w:asciiTheme="minorHAnsi" w:hAnsiTheme="minorHAnsi"/>
              </w:rPr>
              <w:t>105</w:t>
            </w:r>
          </w:p>
        </w:tc>
      </w:tr>
      <w:tr w:rsidR="0056241A" w:rsidRPr="001D71E0" w14:paraId="2F028EE3" w14:textId="77777777" w:rsidTr="007B589A">
        <w:tc>
          <w:tcPr>
            <w:tcW w:w="2245" w:type="dxa"/>
            <w:shd w:val="clear" w:color="auto" w:fill="BFBFBF" w:themeFill="background1" w:themeFillShade="BF"/>
          </w:tcPr>
          <w:p w14:paraId="4F3D9EBD"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Database Start Date</w:t>
            </w:r>
          </w:p>
        </w:tc>
        <w:tc>
          <w:tcPr>
            <w:tcW w:w="7920" w:type="dxa"/>
            <w:gridSpan w:val="2"/>
          </w:tcPr>
          <w:p w14:paraId="09FFA250" w14:textId="77777777" w:rsidR="0056241A" w:rsidRPr="001D71E0" w:rsidRDefault="0056241A" w:rsidP="00D44644">
            <w:pPr>
              <w:pStyle w:val="Basic11"/>
              <w:rPr>
                <w:rFonts w:asciiTheme="minorHAnsi" w:hAnsiTheme="minorHAnsi"/>
              </w:rPr>
            </w:pPr>
            <w:r w:rsidRPr="001D71E0">
              <w:rPr>
                <w:rFonts w:asciiTheme="minorHAnsi" w:hAnsiTheme="minorHAnsi"/>
              </w:rPr>
              <w:t>2006-01-01</w:t>
            </w:r>
          </w:p>
        </w:tc>
      </w:tr>
      <w:tr w:rsidR="0056241A" w:rsidRPr="001D71E0" w14:paraId="247DEC0F" w14:textId="77777777" w:rsidTr="007B589A">
        <w:tc>
          <w:tcPr>
            <w:tcW w:w="2245" w:type="dxa"/>
            <w:shd w:val="clear" w:color="auto" w:fill="BFBFBF" w:themeFill="background1" w:themeFillShade="BF"/>
          </w:tcPr>
          <w:p w14:paraId="10305A4F"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Database End Date</w:t>
            </w:r>
          </w:p>
        </w:tc>
        <w:tc>
          <w:tcPr>
            <w:tcW w:w="7920" w:type="dxa"/>
            <w:gridSpan w:val="2"/>
          </w:tcPr>
          <w:p w14:paraId="2A0532E3" w14:textId="77777777" w:rsidR="0056241A" w:rsidRPr="001D71E0" w:rsidRDefault="0056241A" w:rsidP="00D44644">
            <w:pPr>
              <w:pStyle w:val="Basic11"/>
              <w:rPr>
                <w:rFonts w:asciiTheme="minorHAnsi" w:hAnsiTheme="minorHAnsi"/>
              </w:rPr>
            </w:pPr>
            <w:r w:rsidRPr="001D71E0">
              <w:rPr>
                <w:rFonts w:asciiTheme="minorHAnsi" w:hAnsiTheme="minorHAnsi"/>
              </w:rPr>
              <w:t>201</w:t>
            </w:r>
            <w:r>
              <w:rPr>
                <w:rFonts w:asciiTheme="minorHAnsi" w:hAnsiTheme="minorHAnsi"/>
              </w:rPr>
              <w:t>8</w:t>
            </w:r>
            <w:r w:rsidRPr="001D71E0">
              <w:rPr>
                <w:rFonts w:asciiTheme="minorHAnsi" w:hAnsiTheme="minorHAnsi"/>
              </w:rPr>
              <w:t>-</w:t>
            </w:r>
            <w:r>
              <w:rPr>
                <w:rFonts w:asciiTheme="minorHAnsi" w:hAnsiTheme="minorHAnsi"/>
              </w:rPr>
              <w:t>12</w:t>
            </w:r>
            <w:r w:rsidRPr="001D71E0">
              <w:rPr>
                <w:rFonts w:asciiTheme="minorHAnsi" w:hAnsiTheme="minorHAnsi"/>
              </w:rPr>
              <w:t>-3</w:t>
            </w:r>
            <w:r>
              <w:rPr>
                <w:rFonts w:asciiTheme="minorHAnsi" w:hAnsiTheme="minorHAnsi"/>
              </w:rPr>
              <w:t>0</w:t>
            </w:r>
          </w:p>
        </w:tc>
      </w:tr>
      <w:tr w:rsidR="0056241A" w:rsidRPr="001D71E0" w14:paraId="280838AF" w14:textId="77777777" w:rsidTr="007B589A">
        <w:tc>
          <w:tcPr>
            <w:tcW w:w="2245" w:type="dxa"/>
            <w:shd w:val="clear" w:color="auto" w:fill="BFBFBF" w:themeFill="background1" w:themeFillShade="BF"/>
          </w:tcPr>
          <w:p w14:paraId="0DD5BAC4"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Database Description</w:t>
            </w:r>
          </w:p>
        </w:tc>
        <w:tc>
          <w:tcPr>
            <w:tcW w:w="7920" w:type="dxa"/>
            <w:gridSpan w:val="2"/>
          </w:tcPr>
          <w:p w14:paraId="5B6AB756" w14:textId="17FC7CE3" w:rsidR="0056241A" w:rsidRPr="001D71E0" w:rsidRDefault="0056241A" w:rsidP="00D44644">
            <w:pPr>
              <w:pStyle w:val="Basic11"/>
              <w:rPr>
                <w:rFonts w:asciiTheme="minorHAnsi" w:hAnsiTheme="minorHAnsi"/>
              </w:rPr>
            </w:pPr>
            <w:r w:rsidRPr="001D71E0">
              <w:rPr>
                <w:rFonts w:asciiTheme="minorHAnsi" w:eastAsia="Calibri" w:hAnsiTheme="minorHAnsi"/>
              </w:rPr>
              <w:t>IBM MarketScan® Multi-State Medicaid Database (MDCD) adjudicated US health insurance claims for Medicaid enrollees from multiple states and includes hospital discharge diagnoses, outpatient diagnoses and procedures, and outpatient pharmacy claims as well as ethnicity and Medicaid eligibility</w:t>
            </w:r>
            <w:r w:rsidR="002A799C">
              <w:rPr>
                <w:rFonts w:asciiTheme="minorHAnsi" w:eastAsia="Calibri" w:hAnsiTheme="minorHAnsi"/>
              </w:rPr>
              <w:t xml:space="preserve">. </w:t>
            </w:r>
            <w:r w:rsidRPr="001D71E0">
              <w:rPr>
                <w:rFonts w:asciiTheme="minorHAnsi" w:eastAsia="Calibri" w:hAnsiTheme="minorHAnsi"/>
              </w:rPr>
              <w:t>Members maintain their same identifier even if they leave the system for a brief period however the dataset lacks lab data. The Medicaid dataset contains data from 10-12 states.</w:t>
            </w:r>
          </w:p>
        </w:tc>
      </w:tr>
      <w:tr w:rsidR="002C688F" w:rsidRPr="001D71E0" w14:paraId="5B093B9A" w14:textId="77777777" w:rsidTr="007B589A">
        <w:tc>
          <w:tcPr>
            <w:tcW w:w="10165" w:type="dxa"/>
            <w:gridSpan w:val="3"/>
            <w:shd w:val="clear" w:color="auto" w:fill="A6A6A6" w:themeFill="background1" w:themeFillShade="A6"/>
          </w:tcPr>
          <w:p w14:paraId="6394B5A4" w14:textId="654E5C77" w:rsidR="002C688F" w:rsidRPr="002C688F" w:rsidRDefault="002C688F" w:rsidP="008605A9">
            <w:pPr>
              <w:pStyle w:val="Basic11"/>
              <w:rPr>
                <w:rFonts w:asciiTheme="minorHAnsi" w:hAnsiTheme="minorHAnsi"/>
                <w:b/>
                <w:bCs/>
                <w:highlight w:val="green"/>
              </w:rPr>
            </w:pPr>
            <w:r w:rsidRPr="002C688F">
              <w:rPr>
                <w:rFonts w:asciiTheme="minorHAnsi" w:hAnsiTheme="minorHAnsi"/>
                <w:b/>
                <w:bCs/>
              </w:rPr>
              <w:t>Optum</w:t>
            </w:r>
            <w:r w:rsidRPr="002C688F">
              <w:rPr>
                <w:rFonts w:asciiTheme="minorHAnsi" w:hAnsiTheme="minorHAnsi"/>
                <w:b/>
                <w:bCs/>
                <w:vertAlign w:val="superscript"/>
              </w:rPr>
              <w:t>©</w:t>
            </w:r>
            <w:r w:rsidRPr="002C688F">
              <w:rPr>
                <w:rFonts w:asciiTheme="minorHAnsi" w:hAnsiTheme="minorHAnsi"/>
                <w:b/>
                <w:bCs/>
              </w:rPr>
              <w:t xml:space="preserve"> De-Identified Clinformatics® Data Mart Database – </w:t>
            </w:r>
            <w:r w:rsidR="000D371A" w:rsidRPr="000D371A">
              <w:rPr>
                <w:rFonts w:asciiTheme="minorHAnsi" w:hAnsiTheme="minorHAnsi"/>
                <w:b/>
                <w:bCs/>
              </w:rPr>
              <w:t xml:space="preserve"> Date of Death (DOD) </w:t>
            </w:r>
            <w:r w:rsidRPr="002C688F">
              <w:rPr>
                <w:rFonts w:asciiTheme="minorHAnsi" w:hAnsiTheme="minorHAnsi"/>
                <w:b/>
                <w:bCs/>
              </w:rPr>
              <w:t>(OPTUM_</w:t>
            </w:r>
            <w:r w:rsidR="000D371A">
              <w:rPr>
                <w:rFonts w:asciiTheme="minorHAnsi" w:hAnsiTheme="minorHAnsi"/>
                <w:b/>
                <w:bCs/>
              </w:rPr>
              <w:t>DOD</w:t>
            </w:r>
            <w:r w:rsidRPr="002C688F">
              <w:rPr>
                <w:rFonts w:asciiTheme="minorHAnsi" w:hAnsiTheme="minorHAnsi"/>
                <w:b/>
                <w:bCs/>
              </w:rPr>
              <w:t>)</w:t>
            </w:r>
          </w:p>
        </w:tc>
      </w:tr>
      <w:tr w:rsidR="002C688F" w:rsidRPr="001D71E0" w14:paraId="5446DF60" w14:textId="77777777" w:rsidTr="007B589A">
        <w:tc>
          <w:tcPr>
            <w:tcW w:w="2272" w:type="dxa"/>
            <w:gridSpan w:val="2"/>
            <w:shd w:val="clear" w:color="auto" w:fill="BFBFBF" w:themeFill="background1" w:themeFillShade="BF"/>
          </w:tcPr>
          <w:p w14:paraId="0C4079C9"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Version ID</w:t>
            </w:r>
          </w:p>
        </w:tc>
        <w:tc>
          <w:tcPr>
            <w:tcW w:w="7893" w:type="dxa"/>
          </w:tcPr>
          <w:p w14:paraId="208CCAA5" w14:textId="091266F5" w:rsidR="002C688F" w:rsidRPr="001D71E0" w:rsidRDefault="002C688F" w:rsidP="008605A9">
            <w:pPr>
              <w:pStyle w:val="Basic11"/>
              <w:rPr>
                <w:rFonts w:asciiTheme="minorHAnsi" w:hAnsiTheme="minorHAnsi"/>
              </w:rPr>
            </w:pPr>
            <w:r>
              <w:rPr>
                <w:rFonts w:asciiTheme="minorHAnsi" w:hAnsiTheme="minorHAnsi"/>
              </w:rPr>
              <w:t>110</w:t>
            </w:r>
            <w:r w:rsidR="000D371A">
              <w:rPr>
                <w:rFonts w:asciiTheme="minorHAnsi" w:hAnsiTheme="minorHAnsi"/>
              </w:rPr>
              <w:t>7</w:t>
            </w:r>
          </w:p>
        </w:tc>
      </w:tr>
      <w:tr w:rsidR="002C688F" w:rsidRPr="001D71E0" w14:paraId="054A9BE2" w14:textId="77777777" w:rsidTr="007B589A">
        <w:tc>
          <w:tcPr>
            <w:tcW w:w="2272" w:type="dxa"/>
            <w:gridSpan w:val="2"/>
            <w:shd w:val="clear" w:color="auto" w:fill="BFBFBF" w:themeFill="background1" w:themeFillShade="BF"/>
          </w:tcPr>
          <w:p w14:paraId="3DF451FF"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Start Date</w:t>
            </w:r>
          </w:p>
        </w:tc>
        <w:tc>
          <w:tcPr>
            <w:tcW w:w="7893" w:type="dxa"/>
          </w:tcPr>
          <w:p w14:paraId="60FA8198" w14:textId="77777777" w:rsidR="002C688F" w:rsidRPr="001D71E0" w:rsidRDefault="002C688F" w:rsidP="008605A9">
            <w:pPr>
              <w:pStyle w:val="Basic11"/>
              <w:rPr>
                <w:rFonts w:asciiTheme="minorHAnsi" w:hAnsiTheme="minorHAnsi"/>
              </w:rPr>
            </w:pPr>
            <w:r w:rsidRPr="001D71E0">
              <w:rPr>
                <w:rFonts w:asciiTheme="minorHAnsi" w:hAnsiTheme="minorHAnsi"/>
              </w:rPr>
              <w:t>2000-0</w:t>
            </w:r>
            <w:r>
              <w:rPr>
                <w:rFonts w:asciiTheme="minorHAnsi" w:hAnsiTheme="minorHAnsi"/>
              </w:rPr>
              <w:t>5</w:t>
            </w:r>
            <w:r w:rsidRPr="001D71E0">
              <w:rPr>
                <w:rFonts w:asciiTheme="minorHAnsi" w:hAnsiTheme="minorHAnsi"/>
              </w:rPr>
              <w:t>-01</w:t>
            </w:r>
          </w:p>
        </w:tc>
      </w:tr>
      <w:tr w:rsidR="002C688F" w:rsidRPr="001D71E0" w14:paraId="5E1F1A98" w14:textId="77777777" w:rsidTr="007B589A">
        <w:tc>
          <w:tcPr>
            <w:tcW w:w="2272" w:type="dxa"/>
            <w:gridSpan w:val="2"/>
            <w:shd w:val="clear" w:color="auto" w:fill="BFBFBF" w:themeFill="background1" w:themeFillShade="BF"/>
          </w:tcPr>
          <w:p w14:paraId="1A4AE3A7"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End Date</w:t>
            </w:r>
          </w:p>
        </w:tc>
        <w:tc>
          <w:tcPr>
            <w:tcW w:w="7893" w:type="dxa"/>
          </w:tcPr>
          <w:p w14:paraId="460C3A23" w14:textId="77777777" w:rsidR="002C688F" w:rsidRPr="001D71E0" w:rsidRDefault="002C688F" w:rsidP="008605A9">
            <w:pPr>
              <w:pStyle w:val="Basic11"/>
              <w:rPr>
                <w:rFonts w:asciiTheme="minorHAnsi" w:hAnsiTheme="minorHAnsi"/>
              </w:rPr>
            </w:pPr>
            <w:r w:rsidRPr="001D71E0">
              <w:rPr>
                <w:rFonts w:asciiTheme="minorHAnsi" w:hAnsiTheme="minorHAnsi"/>
              </w:rPr>
              <w:t>201</w:t>
            </w:r>
            <w:r>
              <w:rPr>
                <w:rFonts w:asciiTheme="minorHAnsi" w:hAnsiTheme="minorHAnsi"/>
              </w:rPr>
              <w:t>9</w:t>
            </w:r>
            <w:r w:rsidRPr="001D71E0">
              <w:rPr>
                <w:rFonts w:asciiTheme="minorHAnsi" w:hAnsiTheme="minorHAnsi"/>
              </w:rPr>
              <w:t>-0</w:t>
            </w:r>
            <w:r>
              <w:rPr>
                <w:rFonts w:asciiTheme="minorHAnsi" w:hAnsiTheme="minorHAnsi"/>
              </w:rPr>
              <w:t>6</w:t>
            </w:r>
            <w:r w:rsidRPr="001D71E0">
              <w:rPr>
                <w:rFonts w:asciiTheme="minorHAnsi" w:hAnsiTheme="minorHAnsi"/>
              </w:rPr>
              <w:t>-3</w:t>
            </w:r>
            <w:r>
              <w:rPr>
                <w:rFonts w:asciiTheme="minorHAnsi" w:hAnsiTheme="minorHAnsi"/>
              </w:rPr>
              <w:t>0</w:t>
            </w:r>
          </w:p>
        </w:tc>
      </w:tr>
      <w:tr w:rsidR="002C688F" w:rsidRPr="001D71E0" w14:paraId="02934530" w14:textId="77777777" w:rsidTr="007B589A">
        <w:tc>
          <w:tcPr>
            <w:tcW w:w="2272" w:type="dxa"/>
            <w:gridSpan w:val="2"/>
            <w:shd w:val="clear" w:color="auto" w:fill="BFBFBF" w:themeFill="background1" w:themeFillShade="BF"/>
          </w:tcPr>
          <w:p w14:paraId="6A4C16CD"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Description</w:t>
            </w:r>
          </w:p>
        </w:tc>
        <w:tc>
          <w:tcPr>
            <w:tcW w:w="7893" w:type="dxa"/>
          </w:tcPr>
          <w:p w14:paraId="3CF039C8" w14:textId="77777777" w:rsidR="002C688F" w:rsidRDefault="002C688F" w:rsidP="008605A9">
            <w:pPr>
              <w:pStyle w:val="Basic11"/>
              <w:rPr>
                <w:rFonts w:asciiTheme="minorHAnsi" w:hAnsiTheme="minorHAnsi"/>
              </w:rPr>
            </w:pPr>
            <w:r w:rsidRPr="001D71E0">
              <w:rPr>
                <w:rFonts w:asciiTheme="minorHAnsi" w:hAnsiTheme="minorHAnsi"/>
              </w:rPr>
              <w:t>Optum Clinformatics Extended DataMart is an adjudicated administrative health claims database for members with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US commercial claims patients (0-65 years old) wit</w:t>
            </w:r>
            <w:r>
              <w:rPr>
                <w:rFonts w:asciiTheme="minorHAnsi" w:hAnsiTheme="minorHAnsi"/>
              </w:rPr>
              <w:t xml:space="preserve">h some Medicare (65+ years old). </w:t>
            </w:r>
            <w:bookmarkStart w:id="12" w:name="_Hlk529167496"/>
            <w:r>
              <w:rPr>
                <w:rFonts w:asciiTheme="minorHAnsi" w:hAnsiTheme="minorHAnsi"/>
              </w:rPr>
              <w:t xml:space="preserve">Since few individuals are </w:t>
            </w:r>
            <w:r w:rsidRPr="001D71E0">
              <w:rPr>
                <w:rFonts w:asciiTheme="minorHAnsi" w:hAnsiTheme="minorHAnsi"/>
              </w:rPr>
              <w:t>age</w:t>
            </w:r>
            <w:r>
              <w:rPr>
                <w:rFonts w:asciiTheme="minorHAnsi" w:hAnsiTheme="minorHAnsi"/>
              </w:rPr>
              <w:t xml:space="preserve">d &gt; </w:t>
            </w:r>
            <w:r w:rsidRPr="001D71E0">
              <w:rPr>
                <w:rFonts w:asciiTheme="minorHAnsi" w:hAnsiTheme="minorHAnsi"/>
              </w:rPr>
              <w:t>90 years</w:t>
            </w:r>
            <w:r>
              <w:rPr>
                <w:rFonts w:asciiTheme="minorHAnsi" w:hAnsiTheme="minorHAnsi"/>
              </w:rPr>
              <w:t xml:space="preserve"> those subjects are assigned a birthdate that would imply an age of 90 years</w:t>
            </w:r>
            <w:r w:rsidRPr="001D71E0">
              <w:rPr>
                <w:rFonts w:asciiTheme="minorHAnsi" w:hAnsiTheme="minorHAnsi"/>
              </w:rPr>
              <w:t xml:space="preserve">. </w:t>
            </w:r>
            <w:bookmarkEnd w:id="12"/>
            <w:r w:rsidRPr="001D71E0">
              <w:rPr>
                <w:rFonts w:asciiTheme="minorHAnsi" w:hAnsiTheme="minorHAnsi"/>
              </w:rPr>
              <w:t xml:space="preserve">It includes data captured from administrative claims processed from inpatient and outpatient medical services and prescriptions as dispensed, as well as results for outpatient lab tests processed by large national lab vendors who participate in data exchange with Optum. </w:t>
            </w:r>
            <w:r w:rsidR="000D371A" w:rsidRPr="000D371A">
              <w:rPr>
                <w:rFonts w:asciiTheme="minorHAnsi" w:hAnsiTheme="minorHAnsi"/>
              </w:rPr>
              <w:t xml:space="preserve">This dataset also provides date of death (month and year only) for members with both medical </w:t>
            </w:r>
            <w:r w:rsidR="000D371A" w:rsidRPr="000D371A">
              <w:rPr>
                <w:rFonts w:asciiTheme="minorHAnsi" w:hAnsiTheme="minorHAnsi"/>
              </w:rPr>
              <w:lastRenderedPageBreak/>
              <w:t>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0FC536B7" w14:textId="77777777" w:rsidR="00045883" w:rsidRDefault="00045883" w:rsidP="008605A9">
            <w:pPr>
              <w:pStyle w:val="Basic11"/>
              <w:rPr>
                <w:rFonts w:asciiTheme="minorHAnsi" w:hAnsiTheme="minorHAnsi"/>
              </w:rPr>
            </w:pPr>
          </w:p>
          <w:p w14:paraId="0413B1A9" w14:textId="11F19B7D" w:rsidR="00045883" w:rsidRPr="001D71E0" w:rsidRDefault="00045883" w:rsidP="008605A9">
            <w:pPr>
              <w:pStyle w:val="Basic11"/>
              <w:rPr>
                <w:rFonts w:asciiTheme="minorHAnsi" w:hAnsiTheme="minorHAnsi"/>
              </w:rPr>
            </w:pPr>
            <w:r>
              <w:rPr>
                <w:rFonts w:asciiTheme="minorHAnsi" w:hAnsiTheme="minorHAnsi"/>
              </w:rPr>
              <w:t>Optum requests review of work prior to submitting for publication.</w:t>
            </w:r>
          </w:p>
        </w:tc>
      </w:tr>
      <w:tr w:rsidR="002C688F" w:rsidRPr="002C688F" w14:paraId="69D6CC81" w14:textId="77777777" w:rsidTr="007B589A">
        <w:tc>
          <w:tcPr>
            <w:tcW w:w="10165" w:type="dxa"/>
            <w:gridSpan w:val="3"/>
            <w:shd w:val="clear" w:color="auto" w:fill="A6A6A6" w:themeFill="background1" w:themeFillShade="A6"/>
          </w:tcPr>
          <w:p w14:paraId="0527FB0D" w14:textId="1A5F799F" w:rsidR="002C688F" w:rsidRPr="002C688F" w:rsidRDefault="002C688F" w:rsidP="008605A9">
            <w:pPr>
              <w:pStyle w:val="Basic11"/>
              <w:rPr>
                <w:rFonts w:asciiTheme="minorHAnsi" w:hAnsiTheme="minorHAnsi"/>
                <w:b/>
                <w:bCs/>
                <w:highlight w:val="green"/>
              </w:rPr>
            </w:pPr>
            <w:r w:rsidRPr="002C688F">
              <w:rPr>
                <w:rFonts w:asciiTheme="minorHAnsi" w:hAnsiTheme="minorHAnsi"/>
                <w:b/>
                <w:bCs/>
              </w:rPr>
              <w:lastRenderedPageBreak/>
              <w:t xml:space="preserve">Clinical Practice Research Datalink (CPRD) </w:t>
            </w:r>
          </w:p>
        </w:tc>
      </w:tr>
      <w:tr w:rsidR="002C688F" w:rsidRPr="001D71E0" w14:paraId="5C63E626" w14:textId="77777777" w:rsidTr="007B589A">
        <w:tc>
          <w:tcPr>
            <w:tcW w:w="2272" w:type="dxa"/>
            <w:gridSpan w:val="2"/>
            <w:shd w:val="clear" w:color="auto" w:fill="BFBFBF" w:themeFill="background1" w:themeFillShade="BF"/>
          </w:tcPr>
          <w:p w14:paraId="70706633"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Version ID</w:t>
            </w:r>
          </w:p>
        </w:tc>
        <w:tc>
          <w:tcPr>
            <w:tcW w:w="7893" w:type="dxa"/>
          </w:tcPr>
          <w:p w14:paraId="230D9D9A" w14:textId="54194AD0" w:rsidR="002C688F" w:rsidRPr="001D71E0" w:rsidRDefault="002C688F" w:rsidP="008605A9">
            <w:pPr>
              <w:pStyle w:val="Basic11"/>
              <w:rPr>
                <w:rFonts w:asciiTheme="minorHAnsi" w:hAnsiTheme="minorHAnsi"/>
              </w:rPr>
            </w:pPr>
            <w:r>
              <w:rPr>
                <w:rFonts w:asciiTheme="minorHAnsi" w:hAnsiTheme="minorHAnsi"/>
              </w:rPr>
              <w:t>1102</w:t>
            </w:r>
          </w:p>
        </w:tc>
      </w:tr>
      <w:tr w:rsidR="002C688F" w:rsidRPr="001D71E0" w14:paraId="346B8896" w14:textId="77777777" w:rsidTr="007B589A">
        <w:tc>
          <w:tcPr>
            <w:tcW w:w="2272" w:type="dxa"/>
            <w:gridSpan w:val="2"/>
            <w:shd w:val="clear" w:color="auto" w:fill="BFBFBF" w:themeFill="background1" w:themeFillShade="BF"/>
          </w:tcPr>
          <w:p w14:paraId="7F812B66"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Start Date</w:t>
            </w:r>
          </w:p>
        </w:tc>
        <w:tc>
          <w:tcPr>
            <w:tcW w:w="7893" w:type="dxa"/>
          </w:tcPr>
          <w:p w14:paraId="196AE1F7" w14:textId="601696B7" w:rsidR="002C688F" w:rsidRPr="001D71E0" w:rsidRDefault="002C688F" w:rsidP="008605A9">
            <w:pPr>
              <w:pStyle w:val="Basic11"/>
              <w:rPr>
                <w:rFonts w:asciiTheme="minorHAnsi" w:hAnsiTheme="minorHAnsi"/>
              </w:rPr>
            </w:pPr>
            <w:r>
              <w:rPr>
                <w:rFonts w:asciiTheme="minorHAnsi" w:hAnsiTheme="minorHAnsi"/>
              </w:rPr>
              <w:t>1988-01-01</w:t>
            </w:r>
          </w:p>
        </w:tc>
      </w:tr>
      <w:tr w:rsidR="002C688F" w:rsidRPr="001D71E0" w14:paraId="13D41FCA" w14:textId="77777777" w:rsidTr="007B589A">
        <w:tc>
          <w:tcPr>
            <w:tcW w:w="2272" w:type="dxa"/>
            <w:gridSpan w:val="2"/>
            <w:shd w:val="clear" w:color="auto" w:fill="BFBFBF" w:themeFill="background1" w:themeFillShade="BF"/>
          </w:tcPr>
          <w:p w14:paraId="1C63C3C0"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End Date</w:t>
            </w:r>
          </w:p>
        </w:tc>
        <w:tc>
          <w:tcPr>
            <w:tcW w:w="7893" w:type="dxa"/>
          </w:tcPr>
          <w:p w14:paraId="3A596DC0" w14:textId="430FD3FE" w:rsidR="002C688F" w:rsidRPr="001D71E0" w:rsidRDefault="001C2302" w:rsidP="008605A9">
            <w:pPr>
              <w:pStyle w:val="Basic11"/>
              <w:rPr>
                <w:rFonts w:asciiTheme="minorHAnsi" w:hAnsiTheme="minorHAnsi"/>
              </w:rPr>
            </w:pPr>
            <w:r>
              <w:rPr>
                <w:rFonts w:asciiTheme="minorHAnsi" w:hAnsiTheme="minorHAnsi"/>
              </w:rPr>
              <w:t>2019-05-30</w:t>
            </w:r>
          </w:p>
        </w:tc>
      </w:tr>
      <w:tr w:rsidR="002C688F" w:rsidRPr="001D71E0" w14:paraId="7A519B6E" w14:textId="77777777" w:rsidTr="007B589A">
        <w:tc>
          <w:tcPr>
            <w:tcW w:w="2272" w:type="dxa"/>
            <w:gridSpan w:val="2"/>
            <w:shd w:val="clear" w:color="auto" w:fill="BFBFBF" w:themeFill="background1" w:themeFillShade="BF"/>
          </w:tcPr>
          <w:p w14:paraId="4BD45555"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Description</w:t>
            </w:r>
          </w:p>
        </w:tc>
        <w:tc>
          <w:tcPr>
            <w:tcW w:w="7893" w:type="dxa"/>
          </w:tcPr>
          <w:p w14:paraId="5881E199" w14:textId="688D45F3" w:rsidR="001C2302" w:rsidRPr="001C2302" w:rsidRDefault="001C2302" w:rsidP="001C2302">
            <w:pPr>
              <w:pStyle w:val="Basic11"/>
              <w:rPr>
                <w:rFonts w:asciiTheme="minorHAnsi" w:hAnsiTheme="minorHAnsi"/>
              </w:rPr>
            </w:pPr>
            <w:r w:rsidRPr="001C2302">
              <w:rPr>
                <w:rFonts w:asciiTheme="minorHAnsi" w:hAnsiTheme="minorHAnsi"/>
              </w:rPr>
              <w:t>The Clinical Practice Research Datalink (CPRD) is a governmental, not-for-profit research service, jointly funded by the NHS National Institute for Health Research (NIHR) and the Medicines and Healthcare products Regulatory Agency (MHRA), a part of the Department of Health, United Kingdom (UK)</w:t>
            </w:r>
            <w:r w:rsidR="002A799C">
              <w:rPr>
                <w:rFonts w:asciiTheme="minorHAnsi" w:hAnsiTheme="minorHAnsi"/>
              </w:rPr>
              <w:t xml:space="preserve">. </w:t>
            </w:r>
            <w:r w:rsidRPr="001C2302">
              <w:rPr>
                <w:rFonts w:asciiTheme="minorHAnsi" w:hAnsiTheme="minorHAnsi"/>
              </w:rPr>
              <w:t>CPRD consists of data collected from UK primary care for all ages</w:t>
            </w:r>
            <w:r w:rsidR="002A799C">
              <w:rPr>
                <w:rFonts w:asciiTheme="minorHAnsi" w:hAnsiTheme="minorHAnsi"/>
              </w:rPr>
              <w:t xml:space="preserve">. </w:t>
            </w:r>
            <w:r w:rsidRPr="001C2302">
              <w:rPr>
                <w:rFonts w:asciiTheme="minorHAnsi" w:hAnsiTheme="minorHAnsi"/>
              </w:rPr>
              <w:t>This includes conditions, observations, measurements, and procedures that the general practitioner is made aware of in additional to any prescriptions as prescribed by the general practitioner</w:t>
            </w:r>
            <w:r w:rsidR="002A799C">
              <w:rPr>
                <w:rFonts w:asciiTheme="minorHAnsi" w:hAnsiTheme="minorHAnsi"/>
              </w:rPr>
              <w:t xml:space="preserve">. </w:t>
            </w:r>
            <w:r w:rsidRPr="001C2302">
              <w:rPr>
                <w:rFonts w:asciiTheme="minorHAnsi" w:hAnsiTheme="minorHAnsi"/>
              </w:rPr>
              <w:t>In addition to primary care, there are also linked secondary care records for a small number of people</w:t>
            </w:r>
            <w:r w:rsidR="002A799C">
              <w:rPr>
                <w:rFonts w:asciiTheme="minorHAnsi" w:hAnsiTheme="minorHAnsi"/>
              </w:rPr>
              <w:t xml:space="preserve">. </w:t>
            </w:r>
          </w:p>
          <w:p w14:paraId="09B882ED" w14:textId="77777777" w:rsidR="001C2302" w:rsidRPr="001C2302" w:rsidRDefault="001C2302" w:rsidP="001C2302">
            <w:pPr>
              <w:pStyle w:val="Basic11"/>
              <w:rPr>
                <w:rFonts w:asciiTheme="minorHAnsi" w:hAnsiTheme="minorHAnsi"/>
              </w:rPr>
            </w:pPr>
          </w:p>
          <w:p w14:paraId="4E071CA3" w14:textId="2D522A63" w:rsidR="001C2302" w:rsidRDefault="001C2302" w:rsidP="001C2302">
            <w:pPr>
              <w:pStyle w:val="Basic11"/>
              <w:rPr>
                <w:rFonts w:asciiTheme="minorHAnsi" w:hAnsiTheme="minorHAnsi"/>
              </w:rPr>
            </w:pPr>
            <w:r w:rsidRPr="001C2302">
              <w:rPr>
                <w:rFonts w:asciiTheme="minorHAnsi" w:hAnsiTheme="minorHAnsi"/>
              </w:rPr>
              <w:t>The major data elements contained within this database are outpatient prescriptions given by the general practitioner (coded with Multilex codes) and outpatient clinical, referral, immunization or test events that the general practitioner knows about (coded in Read or ICD10 or LOINC codes)</w:t>
            </w:r>
            <w:r w:rsidR="002A799C">
              <w:rPr>
                <w:rFonts w:asciiTheme="minorHAnsi" w:hAnsiTheme="minorHAnsi"/>
              </w:rPr>
              <w:t xml:space="preserve">. </w:t>
            </w:r>
            <w:r w:rsidRPr="001C2302">
              <w:rPr>
                <w:rFonts w:asciiTheme="minorHAnsi" w:hAnsiTheme="minorHAnsi"/>
              </w:rPr>
              <w:t>The database also contains the patients’ year of births and any date of deaths.</w:t>
            </w:r>
          </w:p>
          <w:p w14:paraId="6A4490A6" w14:textId="77777777" w:rsidR="001C2302" w:rsidRDefault="001C2302" w:rsidP="008605A9">
            <w:pPr>
              <w:pStyle w:val="Basic11"/>
              <w:rPr>
                <w:rFonts w:asciiTheme="minorHAnsi" w:hAnsiTheme="minorHAnsi"/>
              </w:rPr>
            </w:pPr>
          </w:p>
          <w:p w14:paraId="2BDA8CA0" w14:textId="01E2863D" w:rsidR="002C688F" w:rsidRPr="001D71E0" w:rsidRDefault="002C688F" w:rsidP="008605A9">
            <w:pPr>
              <w:pStyle w:val="Basic11"/>
              <w:rPr>
                <w:rFonts w:asciiTheme="minorHAnsi" w:hAnsiTheme="minorHAnsi"/>
              </w:rPr>
            </w:pPr>
            <w:r w:rsidRPr="001C2302">
              <w:rPr>
                <w:rFonts w:asciiTheme="minorHAnsi" w:hAnsiTheme="minorHAnsi"/>
              </w:rPr>
              <w:t>Use of this data set is subject to ISAC approval.</w:t>
            </w:r>
          </w:p>
        </w:tc>
      </w:tr>
    </w:tbl>
    <w:p w14:paraId="164C21FE" w14:textId="77777777" w:rsidR="00EA3356" w:rsidRDefault="00EA3356" w:rsidP="00EA3356"/>
    <w:p w14:paraId="723B10F8" w14:textId="77777777" w:rsidR="002A799C" w:rsidRDefault="002A799C">
      <w:pPr>
        <w:rPr>
          <w:rFonts w:asciiTheme="majorHAnsi" w:eastAsiaTheme="majorEastAsia" w:hAnsiTheme="majorHAnsi" w:cstheme="majorBidi"/>
          <w:color w:val="365F91" w:themeColor="accent1" w:themeShade="BF"/>
          <w:sz w:val="28"/>
          <w:szCs w:val="28"/>
        </w:rPr>
      </w:pPr>
      <w:r>
        <w:br w:type="page"/>
      </w:r>
    </w:p>
    <w:p w14:paraId="1EEABF87" w14:textId="25957876" w:rsidR="002C688F" w:rsidRDefault="001C2302" w:rsidP="00D350F5">
      <w:pPr>
        <w:pStyle w:val="Heading2"/>
      </w:pPr>
      <w:bookmarkStart w:id="13" w:name="_Toc43971109"/>
      <w:r w:rsidRPr="001C2302">
        <w:lastRenderedPageBreak/>
        <w:t>Study</w:t>
      </w:r>
      <w:r>
        <w:t xml:space="preserve"> Populations</w:t>
      </w:r>
      <w:bookmarkEnd w:id="13"/>
    </w:p>
    <w:p w14:paraId="3E431405" w14:textId="4518B8D8" w:rsidR="00BF7995" w:rsidRPr="002C3488" w:rsidRDefault="00BF7995" w:rsidP="00BF7995">
      <w:r>
        <w:t xml:space="preserve">This section </w:t>
      </w:r>
      <w:r w:rsidRPr="002C3488">
        <w:t xml:space="preserve">describes the target and comparator cohorts.  Section 7.4 below describes the outcome cohorts. </w:t>
      </w:r>
      <w:r w:rsidR="00C13772" w:rsidRPr="002C3488">
        <w:t xml:space="preserve">The codes used to define each cohort can be found in the Annex, “Concept Sets for Cohorts”.  </w:t>
      </w:r>
      <w:r w:rsidRPr="002C3488">
        <w:t xml:space="preserve">The cohorts were reviewed using </w:t>
      </w:r>
      <w:proofErr w:type="spellStart"/>
      <w:r w:rsidRPr="002C3488">
        <w:t>CohortDiagnostics</w:t>
      </w:r>
      <w:proofErr w:type="spellEnd"/>
      <w:r w:rsidRPr="002C3488">
        <w:t xml:space="preserve"> (</w:t>
      </w:r>
      <w:hyperlink r:id="rId14" w:history="1">
        <w:r w:rsidRPr="002C3488">
          <w:rPr>
            <w:rStyle w:val="Hyperlink"/>
          </w:rPr>
          <w:t>https://github.com/OHDSI/CohortDiagnostics</w:t>
        </w:r>
      </w:hyperlink>
      <w:r w:rsidRPr="002C3488">
        <w:t xml:space="preserve">). </w:t>
      </w:r>
    </w:p>
    <w:p w14:paraId="7BDACC8E" w14:textId="4C6AE31F" w:rsidR="00AA1DA0" w:rsidRPr="002C3488" w:rsidRDefault="00AA1DA0" w:rsidP="00AA1DA0">
      <w:bookmarkStart w:id="14" w:name="_Hlk43235176"/>
      <w:r w:rsidRPr="002C3488">
        <w:t>The target cohorts (</w:t>
      </w:r>
      <w:r w:rsidR="00783EA3" w:rsidRPr="002C3488">
        <w:t xml:space="preserve">tramadol - </w:t>
      </w:r>
      <w:r w:rsidRPr="002C3488">
        <w:t>Section 7.3.1) and the comparator cohorts (</w:t>
      </w:r>
      <w:r w:rsidR="00783EA3" w:rsidRPr="002C3488">
        <w:t xml:space="preserve">codeine - </w:t>
      </w:r>
      <w:r w:rsidRPr="002C3488">
        <w:t xml:space="preserve">Section 7.3.2) both contain two cohorts </w:t>
      </w:r>
      <w:r w:rsidR="00066844" w:rsidRPr="002C3488">
        <w:t xml:space="preserve">each </w:t>
      </w:r>
      <w:r w:rsidRPr="002C3488">
        <w:t xml:space="preserve">described in further detail below. </w:t>
      </w:r>
      <w:r w:rsidR="00783EA3" w:rsidRPr="002C3488">
        <w:t>The first cohort</w:t>
      </w:r>
      <w:r w:rsidR="0007367B" w:rsidRPr="002C3488">
        <w:t xml:space="preserve"> </w:t>
      </w:r>
      <w:r w:rsidR="00783EA3" w:rsidRPr="002C3488">
        <w:t>both the target and comparator have is o</w:t>
      </w:r>
      <w:r w:rsidRPr="002C3488">
        <w:t>ne that resembles what was described by Wei et al</w:t>
      </w:r>
      <w:r w:rsidR="00783EA3" w:rsidRPr="002C3488">
        <w:t xml:space="preserve">. </w:t>
      </w:r>
      <w:r w:rsidR="00066844" w:rsidRPr="002C3488">
        <w:t xml:space="preserve">We believe a priori that these cohorts may have confounding by indication due to codeine more often than tramadol </w:t>
      </w:r>
      <w:r w:rsidR="0007367B" w:rsidRPr="002C3488">
        <w:t xml:space="preserve">being </w:t>
      </w:r>
      <w:r w:rsidR="00066844" w:rsidRPr="002C3488">
        <w:t>used to treat cough</w:t>
      </w:r>
      <w:r w:rsidR="0007367B" w:rsidRPr="002C3488">
        <w:t>.  We believe that our diagnostics will show this.</w:t>
      </w:r>
      <w:r w:rsidR="00066844" w:rsidRPr="002C3488">
        <w:t xml:space="preserve"> </w:t>
      </w:r>
      <w:r w:rsidR="00783EA3" w:rsidRPr="002C3488">
        <w:t>The second cohort</w:t>
      </w:r>
      <w:r w:rsidR="0007367B" w:rsidRPr="002C3488">
        <w:t xml:space="preserve"> set</w:t>
      </w:r>
      <w:r w:rsidR="00783EA3" w:rsidRPr="002C3488">
        <w:t xml:space="preserve"> </w:t>
      </w:r>
      <w:r w:rsidR="0007367B" w:rsidRPr="002C3488">
        <w:t>are</w:t>
      </w:r>
      <w:r w:rsidR="00783EA3" w:rsidRPr="002C3488">
        <w:t xml:space="preserve"> </w:t>
      </w:r>
      <w:r w:rsidRPr="002C3488">
        <w:t>modified to make the target and comparator cohort more comparable.</w:t>
      </w:r>
      <w:r w:rsidR="00066844" w:rsidRPr="002C3488">
        <w:t xml:space="preserve"> This is done by </w:t>
      </w:r>
      <w:r w:rsidRPr="002C3488">
        <w:t xml:space="preserve">excluding </w:t>
      </w:r>
      <w:r w:rsidR="00066844" w:rsidRPr="002C3488">
        <w:t>subjects diagnosed with</w:t>
      </w:r>
      <w:r w:rsidRPr="002C3488">
        <w:t xml:space="preserve"> cough or cold in the 30 days prior to initial exposure to the target medications</w:t>
      </w:r>
      <w:r w:rsidR="00066844" w:rsidRPr="002C3488">
        <w:t>. Additionally</w:t>
      </w:r>
      <w:r w:rsidR="0007367B" w:rsidRPr="002C3488">
        <w:t>, to make the second cohort set more comparable,</w:t>
      </w:r>
      <w:r w:rsidR="00066844" w:rsidRPr="002C3488">
        <w:t xml:space="preserve"> we excluded subjects </w:t>
      </w:r>
      <w:r w:rsidRPr="002C3488">
        <w:t>that were prescribed cold or cough medications, antibiotics, or antihistamines in the 30 days prior to initial exposure of the target medications.</w:t>
      </w:r>
    </w:p>
    <w:p w14:paraId="67AA1291" w14:textId="054A5F7D" w:rsidR="00C7724F" w:rsidRPr="002C3488" w:rsidRDefault="00C7724F" w:rsidP="00D350F5">
      <w:pPr>
        <w:pStyle w:val="Heading3"/>
      </w:pPr>
      <w:bookmarkStart w:id="15" w:name="_Toc43971110"/>
      <w:bookmarkStart w:id="16" w:name="_Hlk33542908"/>
      <w:bookmarkEnd w:id="14"/>
      <w:r w:rsidRPr="002C3488">
        <w:t>Target Cohort</w:t>
      </w:r>
      <w:r w:rsidR="00955524" w:rsidRPr="002C3488">
        <w:t>s</w:t>
      </w:r>
      <w:bookmarkEnd w:id="15"/>
    </w:p>
    <w:p w14:paraId="0371B12D" w14:textId="76B590A3" w:rsidR="00C13772" w:rsidRDefault="007B589A" w:rsidP="007B589A">
      <w:r w:rsidRPr="002C3488">
        <w:t xml:space="preserve">We have two target cohorts that are exposed to tramadol. Target Cohort 1 is </w:t>
      </w:r>
      <w:r w:rsidR="006C5895" w:rsidRPr="002C3488">
        <w:t xml:space="preserve">like </w:t>
      </w:r>
      <w:r w:rsidRPr="002C3488">
        <w:t>what was described in the Wei et. al. paper (Table 2)</w:t>
      </w:r>
      <w:r w:rsidR="00E07CF9" w:rsidRPr="002C3488">
        <w:t xml:space="preserve">. </w:t>
      </w:r>
      <w:r w:rsidR="00043015" w:rsidRPr="002C3488">
        <w:t>Codeine is used to treat cough more often than is tramadol</w:t>
      </w:r>
      <w:r w:rsidR="00E07CF9" w:rsidRPr="002C3488">
        <w:t xml:space="preserve">. </w:t>
      </w:r>
      <w:r w:rsidR="00043015" w:rsidRPr="002C3488">
        <w:t xml:space="preserve"> To address this potential </w:t>
      </w:r>
      <w:r w:rsidR="00DB129D" w:rsidRPr="002C3488">
        <w:t>confounder</w:t>
      </w:r>
      <w:r w:rsidR="00043015" w:rsidRPr="002C3488">
        <w:t xml:space="preserve">, </w:t>
      </w:r>
      <w:r w:rsidRPr="002C3488">
        <w:t xml:space="preserve">Target Cohort 2 has </w:t>
      </w:r>
      <w:r w:rsidR="00DB129D" w:rsidRPr="002C3488">
        <w:t xml:space="preserve">a modified cohort definition compared to </w:t>
      </w:r>
      <w:r w:rsidRPr="002C3488">
        <w:t xml:space="preserve">Wei et al. </w:t>
      </w:r>
      <w:r w:rsidR="00DB129D" w:rsidRPr="002C3488">
        <w:t xml:space="preserve">with the intent to </w:t>
      </w:r>
      <w:r w:rsidRPr="002C3488">
        <w:t xml:space="preserve">make </w:t>
      </w:r>
      <w:r w:rsidR="00DB129D" w:rsidRPr="002C3488">
        <w:t xml:space="preserve">the target and comparator </w:t>
      </w:r>
      <w:r w:rsidRPr="002C3488">
        <w:t>cohort</w:t>
      </w:r>
      <w:r w:rsidR="00DB129D" w:rsidRPr="002C3488">
        <w:t>s</w:t>
      </w:r>
      <w:r w:rsidRPr="002C3488">
        <w:t xml:space="preserve"> more comparable (Table 3).</w:t>
      </w:r>
    </w:p>
    <w:p w14:paraId="2E7AB5DA" w14:textId="77777777" w:rsidR="00C13772" w:rsidRDefault="00C13772">
      <w:r>
        <w:br w:type="page"/>
      </w:r>
    </w:p>
    <w:p w14:paraId="18C272AA" w14:textId="77777777" w:rsidR="007B589A" w:rsidRPr="007B589A" w:rsidRDefault="007B589A" w:rsidP="007B589A"/>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997843" w14:paraId="3C93DD97" w14:textId="77777777" w:rsidTr="007C0CA6">
        <w:tc>
          <w:tcPr>
            <w:tcW w:w="10075" w:type="dxa"/>
            <w:gridSpan w:val="3"/>
            <w:shd w:val="clear" w:color="auto" w:fill="A6A6A6" w:themeFill="background1" w:themeFillShade="A6"/>
            <w:tcMar>
              <w:top w:w="0" w:type="dxa"/>
              <w:left w:w="108" w:type="dxa"/>
              <w:bottom w:w="0" w:type="dxa"/>
              <w:right w:w="108" w:type="dxa"/>
            </w:tcMar>
            <w:hideMark/>
          </w:tcPr>
          <w:p w14:paraId="40EC1950" w14:textId="24C02C0F" w:rsidR="00997843" w:rsidRPr="00FC2848" w:rsidRDefault="00A25DAF" w:rsidP="007C0CA6">
            <w:pPr>
              <w:spacing w:after="0"/>
              <w:rPr>
                <w:b/>
                <w:bCs/>
              </w:rPr>
            </w:pPr>
            <w:r>
              <w:rPr>
                <w:b/>
                <w:bCs/>
              </w:rPr>
              <w:t xml:space="preserve">TABLE 2 - </w:t>
            </w:r>
            <w:r w:rsidR="00997843" w:rsidRPr="005B51ED">
              <w:rPr>
                <w:b/>
                <w:bCs/>
              </w:rPr>
              <w:t>Target Cohort 1 (T1):  Tramadol</w:t>
            </w:r>
          </w:p>
        </w:tc>
      </w:tr>
      <w:tr w:rsidR="00997843" w14:paraId="43EE3524" w14:textId="77777777" w:rsidTr="007C0CA6">
        <w:tc>
          <w:tcPr>
            <w:tcW w:w="1050" w:type="dxa"/>
            <w:vMerge w:val="restart"/>
            <w:shd w:val="clear" w:color="auto" w:fill="BFBFBF" w:themeFill="background1" w:themeFillShade="BF"/>
            <w:tcMar>
              <w:top w:w="0" w:type="dxa"/>
              <w:left w:w="108" w:type="dxa"/>
              <w:bottom w:w="0" w:type="dxa"/>
              <w:right w:w="108" w:type="dxa"/>
            </w:tcMar>
            <w:vAlign w:val="center"/>
            <w:hideMark/>
          </w:tcPr>
          <w:p w14:paraId="0FA8C74B" w14:textId="77777777" w:rsidR="00997843" w:rsidRPr="003B5B0E" w:rsidRDefault="00997843" w:rsidP="007C0CA6">
            <w:pPr>
              <w:spacing w:after="0"/>
              <w:jc w:val="center"/>
              <w:rPr>
                <w:b/>
                <w:bCs/>
                <w:sz w:val="18"/>
                <w:szCs w:val="18"/>
              </w:rPr>
            </w:pPr>
            <w:r w:rsidRPr="430A7E7A">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58F24F21" w14:textId="77777777" w:rsidR="00997843" w:rsidRPr="003B5B0E" w:rsidRDefault="00997843" w:rsidP="007C0CA6">
            <w:pPr>
              <w:spacing w:after="0"/>
              <w:jc w:val="center"/>
              <w:rPr>
                <w:b/>
                <w:bCs/>
                <w:sz w:val="18"/>
                <w:szCs w:val="18"/>
              </w:rPr>
            </w:pPr>
            <w:r w:rsidRPr="430A7E7A">
              <w:rPr>
                <w:b/>
                <w:bCs/>
                <w:sz w:val="18"/>
                <w:szCs w:val="18"/>
              </w:rPr>
              <w:t>Concept Sets</w:t>
            </w:r>
          </w:p>
        </w:tc>
        <w:tc>
          <w:tcPr>
            <w:tcW w:w="7202" w:type="dxa"/>
            <w:shd w:val="clear" w:color="auto" w:fill="auto"/>
            <w:tcMar>
              <w:top w:w="0" w:type="dxa"/>
              <w:left w:w="108" w:type="dxa"/>
              <w:bottom w:w="0" w:type="dxa"/>
              <w:right w:w="108" w:type="dxa"/>
            </w:tcMar>
          </w:tcPr>
          <w:p w14:paraId="62D27862" w14:textId="77777777" w:rsidR="00997843" w:rsidRDefault="00997843" w:rsidP="007C0CA6">
            <w:pPr>
              <w:pStyle w:val="ListParagraph"/>
              <w:numPr>
                <w:ilvl w:val="0"/>
                <w:numId w:val="9"/>
              </w:numPr>
              <w:spacing w:after="0"/>
              <w:rPr>
                <w:sz w:val="18"/>
                <w:szCs w:val="18"/>
              </w:rPr>
            </w:pPr>
            <w:r>
              <w:rPr>
                <w:sz w:val="18"/>
                <w:szCs w:val="18"/>
              </w:rPr>
              <w:t>Codeine</w:t>
            </w:r>
          </w:p>
          <w:p w14:paraId="3F6127CF" w14:textId="77777777" w:rsidR="00997843" w:rsidRDefault="00997843" w:rsidP="007C0CA6">
            <w:pPr>
              <w:pStyle w:val="ListParagraph"/>
              <w:numPr>
                <w:ilvl w:val="0"/>
                <w:numId w:val="9"/>
              </w:numPr>
              <w:spacing w:after="0"/>
              <w:rPr>
                <w:sz w:val="18"/>
                <w:szCs w:val="18"/>
              </w:rPr>
            </w:pPr>
            <w:r>
              <w:rPr>
                <w:sz w:val="18"/>
                <w:szCs w:val="18"/>
              </w:rPr>
              <w:t>Tramadol</w:t>
            </w:r>
          </w:p>
          <w:p w14:paraId="0D4112BC" w14:textId="66D780F8" w:rsidR="00997843" w:rsidRDefault="00997843" w:rsidP="007C0CA6">
            <w:pPr>
              <w:pStyle w:val="ListParagraph"/>
              <w:numPr>
                <w:ilvl w:val="0"/>
                <w:numId w:val="9"/>
              </w:numPr>
              <w:spacing w:after="0"/>
              <w:rPr>
                <w:sz w:val="18"/>
                <w:szCs w:val="18"/>
              </w:rPr>
            </w:pPr>
            <w:r w:rsidRPr="009B45C9">
              <w:rPr>
                <w:sz w:val="18"/>
                <w:szCs w:val="18"/>
              </w:rPr>
              <w:t xml:space="preserve">Hip Fracture </w:t>
            </w:r>
            <w:r>
              <w:rPr>
                <w:sz w:val="18"/>
                <w:szCs w:val="18"/>
              </w:rPr>
              <w:t>Diagnosis</w:t>
            </w:r>
            <w:r w:rsidR="00861154">
              <w:rPr>
                <w:sz w:val="18"/>
                <w:szCs w:val="18"/>
              </w:rPr>
              <w:t xml:space="preserve"> (</w:t>
            </w:r>
            <w:r w:rsidR="00861154" w:rsidRPr="00861154">
              <w:rPr>
                <w:sz w:val="18"/>
                <w:szCs w:val="18"/>
              </w:rPr>
              <w:t>Fracture of neck of femur</w:t>
            </w:r>
            <w:r w:rsidR="00861154">
              <w:rPr>
                <w:sz w:val="18"/>
                <w:szCs w:val="18"/>
              </w:rPr>
              <w:t>)</w:t>
            </w:r>
          </w:p>
          <w:p w14:paraId="1478644E" w14:textId="77777777" w:rsidR="00997843" w:rsidRDefault="00997843" w:rsidP="007C0CA6">
            <w:pPr>
              <w:pStyle w:val="ListParagraph"/>
              <w:numPr>
                <w:ilvl w:val="0"/>
                <w:numId w:val="9"/>
              </w:numPr>
              <w:spacing w:after="0"/>
              <w:rPr>
                <w:sz w:val="18"/>
                <w:szCs w:val="18"/>
              </w:rPr>
            </w:pPr>
            <w:r>
              <w:rPr>
                <w:sz w:val="18"/>
                <w:szCs w:val="18"/>
              </w:rPr>
              <w:t>Hip Fracture Source Codes to Include</w:t>
            </w:r>
          </w:p>
          <w:p w14:paraId="69ACCC0A" w14:textId="77777777" w:rsidR="00997843" w:rsidRDefault="00997843" w:rsidP="007C0CA6">
            <w:pPr>
              <w:pStyle w:val="ListParagraph"/>
              <w:numPr>
                <w:ilvl w:val="0"/>
                <w:numId w:val="9"/>
              </w:numPr>
              <w:spacing w:after="0"/>
              <w:rPr>
                <w:sz w:val="18"/>
                <w:szCs w:val="18"/>
              </w:rPr>
            </w:pPr>
            <w:r>
              <w:rPr>
                <w:sz w:val="18"/>
                <w:szCs w:val="18"/>
              </w:rPr>
              <w:t>Hip Fracture Procedures (with revision codes)</w:t>
            </w:r>
          </w:p>
          <w:p w14:paraId="251C9551" w14:textId="77777777" w:rsidR="00997843" w:rsidRDefault="00997843" w:rsidP="007C0CA6">
            <w:pPr>
              <w:pStyle w:val="ListParagraph"/>
              <w:numPr>
                <w:ilvl w:val="0"/>
                <w:numId w:val="9"/>
              </w:numPr>
              <w:spacing w:after="0"/>
              <w:rPr>
                <w:sz w:val="18"/>
                <w:szCs w:val="18"/>
              </w:rPr>
            </w:pPr>
            <w:r w:rsidRPr="009B45C9">
              <w:rPr>
                <w:sz w:val="18"/>
                <w:szCs w:val="18"/>
              </w:rPr>
              <w:t>Opioids</w:t>
            </w:r>
          </w:p>
          <w:p w14:paraId="54991DAA" w14:textId="22AA0FA9" w:rsidR="00997843" w:rsidRPr="009B45C9" w:rsidRDefault="00997843" w:rsidP="007C0CA6">
            <w:pPr>
              <w:pStyle w:val="ListParagraph"/>
              <w:numPr>
                <w:ilvl w:val="0"/>
                <w:numId w:val="9"/>
              </w:numPr>
              <w:spacing w:after="0"/>
              <w:rPr>
                <w:sz w:val="18"/>
                <w:szCs w:val="18"/>
              </w:rPr>
            </w:pPr>
            <w:r>
              <w:rPr>
                <w:sz w:val="18"/>
                <w:szCs w:val="18"/>
              </w:rPr>
              <w:t>Opioid Abuse</w:t>
            </w:r>
          </w:p>
          <w:p w14:paraId="1113E96A" w14:textId="77777777" w:rsidR="00997843" w:rsidRPr="00132152" w:rsidRDefault="00997843" w:rsidP="007C0CA6">
            <w:pPr>
              <w:pStyle w:val="ListParagraph"/>
              <w:numPr>
                <w:ilvl w:val="0"/>
                <w:numId w:val="9"/>
              </w:numPr>
              <w:spacing w:after="0"/>
              <w:rPr>
                <w:sz w:val="18"/>
                <w:szCs w:val="18"/>
              </w:rPr>
            </w:pPr>
            <w:r w:rsidRPr="009B45C9">
              <w:rPr>
                <w:sz w:val="18"/>
                <w:szCs w:val="18"/>
              </w:rPr>
              <w:t>Malignant Neoplasm Excluding Non-Melanoma Skin Cancer</w:t>
            </w:r>
          </w:p>
        </w:tc>
      </w:tr>
      <w:tr w:rsidR="00997843" w:rsidRPr="003A080C" w14:paraId="680C3BA6" w14:textId="77777777" w:rsidTr="007C0CA6">
        <w:tc>
          <w:tcPr>
            <w:tcW w:w="0" w:type="auto"/>
            <w:vMerge/>
            <w:vAlign w:val="center"/>
            <w:hideMark/>
          </w:tcPr>
          <w:p w14:paraId="2479714F"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61FCA542" w14:textId="77777777" w:rsidR="00997843" w:rsidRPr="003B5B0E" w:rsidRDefault="00997843" w:rsidP="007C0CA6">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06B561E1" w14:textId="77777777" w:rsidR="003E66BC" w:rsidRDefault="003E66BC" w:rsidP="003E66BC">
            <w:pPr>
              <w:pStyle w:val="ListParagraph"/>
              <w:numPr>
                <w:ilvl w:val="0"/>
                <w:numId w:val="7"/>
              </w:numPr>
              <w:spacing w:after="0"/>
              <w:rPr>
                <w:sz w:val="18"/>
                <w:szCs w:val="18"/>
              </w:rPr>
            </w:pPr>
            <w:r>
              <w:rPr>
                <w:sz w:val="18"/>
                <w:szCs w:val="18"/>
              </w:rPr>
              <w:t>Index is an exposure to tramadol</w:t>
            </w:r>
          </w:p>
          <w:p w14:paraId="77789A6D" w14:textId="4522795E" w:rsidR="003E66BC" w:rsidRDefault="003E66BC" w:rsidP="003E66BC">
            <w:pPr>
              <w:pStyle w:val="ListParagraph"/>
              <w:numPr>
                <w:ilvl w:val="0"/>
                <w:numId w:val="7"/>
              </w:numPr>
              <w:spacing w:after="0"/>
              <w:rPr>
                <w:sz w:val="18"/>
                <w:szCs w:val="18"/>
              </w:rPr>
            </w:pPr>
            <w:r>
              <w:rPr>
                <w:sz w:val="18"/>
                <w:szCs w:val="18"/>
              </w:rPr>
              <w:t>After (&gt;) 1994.12.31</w:t>
            </w:r>
            <w:r w:rsidR="00B20AD7">
              <w:rPr>
                <w:sz w:val="16"/>
                <w:szCs w:val="16"/>
              </w:rPr>
              <w:t xml:space="preserve"> (1995 was the first full year tramadol was on the market in the UK)</w:t>
            </w:r>
          </w:p>
          <w:p w14:paraId="68C92F72" w14:textId="77777777" w:rsidR="003E66BC" w:rsidRPr="00131BF6" w:rsidRDefault="003E66BC" w:rsidP="003E66BC">
            <w:pPr>
              <w:pStyle w:val="ListParagraph"/>
              <w:numPr>
                <w:ilvl w:val="0"/>
                <w:numId w:val="7"/>
              </w:numPr>
              <w:spacing w:after="0"/>
              <w:rPr>
                <w:sz w:val="18"/>
                <w:szCs w:val="18"/>
              </w:rPr>
            </w:pPr>
            <w:r>
              <w:rPr>
                <w:sz w:val="18"/>
                <w:szCs w:val="18"/>
              </w:rPr>
              <w:t>Between 50-89 years of age at index</w:t>
            </w:r>
          </w:p>
          <w:p w14:paraId="345CD2B5" w14:textId="171968B0" w:rsidR="00997843" w:rsidRPr="00065D31" w:rsidRDefault="003E66BC" w:rsidP="00065D31">
            <w:pPr>
              <w:pStyle w:val="ListParagraph"/>
              <w:numPr>
                <w:ilvl w:val="0"/>
                <w:numId w:val="7"/>
              </w:numPr>
              <w:spacing w:after="0"/>
              <w:rPr>
                <w:sz w:val="18"/>
                <w:szCs w:val="18"/>
              </w:rPr>
            </w:pPr>
            <w:r>
              <w:rPr>
                <w:sz w:val="18"/>
                <w:szCs w:val="18"/>
              </w:rPr>
              <w:t>365 days of observable time prior to index</w:t>
            </w:r>
          </w:p>
        </w:tc>
      </w:tr>
      <w:tr w:rsidR="00997843" w:rsidRPr="007A2CC7" w:rsidDel="00A14507" w14:paraId="6F8BE462" w14:textId="77777777" w:rsidTr="007C0CA6">
        <w:tc>
          <w:tcPr>
            <w:tcW w:w="0" w:type="auto"/>
            <w:vMerge/>
            <w:vAlign w:val="center"/>
          </w:tcPr>
          <w:p w14:paraId="38593D9A"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529CFECE" w14:textId="77777777" w:rsidR="00997843" w:rsidRPr="003B5B0E" w:rsidRDefault="00997843" w:rsidP="007C0CA6">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1305804E" w14:textId="52ACA88A" w:rsidR="00065D31" w:rsidRDefault="00065D31" w:rsidP="00065D31">
            <w:pPr>
              <w:pStyle w:val="ListParagraph"/>
              <w:numPr>
                <w:ilvl w:val="0"/>
                <w:numId w:val="7"/>
              </w:numPr>
              <w:spacing w:after="0"/>
              <w:rPr>
                <w:sz w:val="18"/>
                <w:szCs w:val="18"/>
              </w:rPr>
            </w:pPr>
            <w:r>
              <w:rPr>
                <w:sz w:val="18"/>
                <w:szCs w:val="18"/>
              </w:rPr>
              <w:t xml:space="preserve">In the 365 days </w:t>
            </w:r>
            <w:r w:rsidR="00C61EEF">
              <w:rPr>
                <w:sz w:val="18"/>
                <w:szCs w:val="18"/>
              </w:rPr>
              <w:t xml:space="preserve">prior to or on </w:t>
            </w:r>
            <w:r>
              <w:rPr>
                <w:sz w:val="18"/>
                <w:szCs w:val="18"/>
              </w:rPr>
              <w:t>the index (&gt;=,&lt;=)</w:t>
            </w:r>
          </w:p>
          <w:p w14:paraId="5517EFF3" w14:textId="77777777" w:rsidR="00065D31" w:rsidRDefault="00065D31" w:rsidP="00065D31">
            <w:pPr>
              <w:pStyle w:val="ListParagraph"/>
              <w:numPr>
                <w:ilvl w:val="1"/>
                <w:numId w:val="7"/>
              </w:numPr>
              <w:spacing w:after="0"/>
              <w:rPr>
                <w:sz w:val="18"/>
                <w:szCs w:val="18"/>
              </w:rPr>
            </w:pPr>
            <w:r>
              <w:rPr>
                <w:sz w:val="18"/>
                <w:szCs w:val="18"/>
              </w:rPr>
              <w:t>No evidence of opioid abuse</w:t>
            </w:r>
          </w:p>
          <w:p w14:paraId="125D1F49" w14:textId="77777777" w:rsidR="00065D31" w:rsidRDefault="00065D31" w:rsidP="00065D31">
            <w:pPr>
              <w:pStyle w:val="ListParagraph"/>
              <w:numPr>
                <w:ilvl w:val="1"/>
                <w:numId w:val="7"/>
              </w:numPr>
              <w:spacing w:after="0"/>
              <w:rPr>
                <w:sz w:val="18"/>
                <w:szCs w:val="18"/>
              </w:rPr>
            </w:pPr>
            <w:r>
              <w:rPr>
                <w:sz w:val="18"/>
                <w:szCs w:val="18"/>
              </w:rPr>
              <w:t>No evidence of m</w:t>
            </w:r>
            <w:r w:rsidRPr="007F12FE">
              <w:rPr>
                <w:sz w:val="18"/>
                <w:szCs w:val="18"/>
              </w:rPr>
              <w:t xml:space="preserve">alignant </w:t>
            </w:r>
            <w:r>
              <w:rPr>
                <w:sz w:val="18"/>
                <w:szCs w:val="18"/>
              </w:rPr>
              <w:t>n</w:t>
            </w:r>
            <w:r w:rsidRPr="007F12FE">
              <w:rPr>
                <w:sz w:val="18"/>
                <w:szCs w:val="18"/>
              </w:rPr>
              <w:t xml:space="preserve">eoplasm </w:t>
            </w:r>
            <w:r>
              <w:rPr>
                <w:sz w:val="18"/>
                <w:szCs w:val="18"/>
              </w:rPr>
              <w:t>e</w:t>
            </w:r>
            <w:r w:rsidRPr="007F12FE">
              <w:rPr>
                <w:sz w:val="18"/>
                <w:szCs w:val="18"/>
              </w:rPr>
              <w:t xml:space="preserve">xcluding </w:t>
            </w:r>
            <w:r>
              <w:rPr>
                <w:sz w:val="18"/>
                <w:szCs w:val="18"/>
              </w:rPr>
              <w:t>n</w:t>
            </w:r>
            <w:r w:rsidRPr="007F12FE">
              <w:rPr>
                <w:sz w:val="18"/>
                <w:szCs w:val="18"/>
              </w:rPr>
              <w:t>on-</w:t>
            </w:r>
            <w:r>
              <w:rPr>
                <w:sz w:val="18"/>
                <w:szCs w:val="18"/>
              </w:rPr>
              <w:t>m</w:t>
            </w:r>
            <w:r w:rsidRPr="007F12FE">
              <w:rPr>
                <w:sz w:val="18"/>
                <w:szCs w:val="18"/>
              </w:rPr>
              <w:t xml:space="preserve">elanoma </w:t>
            </w:r>
            <w:r>
              <w:rPr>
                <w:sz w:val="18"/>
                <w:szCs w:val="18"/>
              </w:rPr>
              <w:t>s</w:t>
            </w:r>
            <w:r w:rsidRPr="007F12FE">
              <w:rPr>
                <w:sz w:val="18"/>
                <w:szCs w:val="18"/>
              </w:rPr>
              <w:t xml:space="preserve">kin </w:t>
            </w:r>
            <w:r>
              <w:rPr>
                <w:sz w:val="18"/>
                <w:szCs w:val="18"/>
              </w:rPr>
              <w:t>c</w:t>
            </w:r>
            <w:r w:rsidRPr="007F12FE">
              <w:rPr>
                <w:sz w:val="18"/>
                <w:szCs w:val="18"/>
              </w:rPr>
              <w:t>ancer</w:t>
            </w:r>
          </w:p>
          <w:p w14:paraId="1985FD7A" w14:textId="074F7663" w:rsidR="00065D31" w:rsidRDefault="00065D31" w:rsidP="00065D31">
            <w:pPr>
              <w:pStyle w:val="ListParagraph"/>
              <w:numPr>
                <w:ilvl w:val="0"/>
                <w:numId w:val="7"/>
              </w:numPr>
              <w:spacing w:after="0"/>
              <w:rPr>
                <w:sz w:val="18"/>
                <w:szCs w:val="18"/>
              </w:rPr>
            </w:pPr>
            <w:r>
              <w:rPr>
                <w:sz w:val="18"/>
                <w:szCs w:val="18"/>
              </w:rPr>
              <w:t xml:space="preserve">In the 365 days prior to </w:t>
            </w:r>
            <w:r w:rsidR="00C61EEF">
              <w:rPr>
                <w:sz w:val="18"/>
                <w:szCs w:val="18"/>
              </w:rPr>
              <w:t xml:space="preserve">and not including </w:t>
            </w:r>
            <w:r>
              <w:rPr>
                <w:sz w:val="18"/>
                <w:szCs w:val="18"/>
              </w:rPr>
              <w:t>the index (&gt;=,&lt;)</w:t>
            </w:r>
          </w:p>
          <w:p w14:paraId="4459EF83" w14:textId="77777777" w:rsidR="00065D31" w:rsidRPr="007A5F6F" w:rsidRDefault="00065D31" w:rsidP="00065D31">
            <w:pPr>
              <w:pStyle w:val="ListParagraph"/>
              <w:numPr>
                <w:ilvl w:val="1"/>
                <w:numId w:val="7"/>
              </w:numPr>
              <w:spacing w:after="0"/>
              <w:rPr>
                <w:sz w:val="18"/>
                <w:szCs w:val="18"/>
              </w:rPr>
            </w:pPr>
            <w:r w:rsidRPr="007A5F6F">
              <w:rPr>
                <w:sz w:val="18"/>
                <w:szCs w:val="18"/>
              </w:rPr>
              <w:t xml:space="preserve">No evidence of a hip fracture </w:t>
            </w:r>
            <w:r>
              <w:rPr>
                <w:sz w:val="18"/>
                <w:szCs w:val="18"/>
              </w:rPr>
              <w:t>(diagnosis or procedure)</w:t>
            </w:r>
          </w:p>
          <w:p w14:paraId="531F55C1" w14:textId="77777777" w:rsidR="00065D31" w:rsidRDefault="00065D31" w:rsidP="00065D31">
            <w:pPr>
              <w:pStyle w:val="ListParagraph"/>
              <w:numPr>
                <w:ilvl w:val="1"/>
                <w:numId w:val="7"/>
              </w:numPr>
              <w:spacing w:after="0"/>
              <w:rPr>
                <w:sz w:val="18"/>
                <w:szCs w:val="18"/>
              </w:rPr>
            </w:pPr>
            <w:r>
              <w:rPr>
                <w:sz w:val="18"/>
                <w:szCs w:val="18"/>
              </w:rPr>
              <w:t>No exposure to tramadol</w:t>
            </w:r>
          </w:p>
          <w:p w14:paraId="389CB9AD" w14:textId="6783558C" w:rsidR="00997843" w:rsidRPr="00065D31" w:rsidDel="00A14507" w:rsidRDefault="00065D31" w:rsidP="00065D31">
            <w:pPr>
              <w:pStyle w:val="ListParagraph"/>
              <w:numPr>
                <w:ilvl w:val="1"/>
                <w:numId w:val="7"/>
              </w:numPr>
              <w:spacing w:after="0"/>
              <w:rPr>
                <w:sz w:val="18"/>
                <w:szCs w:val="18"/>
              </w:rPr>
            </w:pPr>
            <w:r w:rsidRPr="00065D31">
              <w:rPr>
                <w:sz w:val="18"/>
                <w:szCs w:val="18"/>
              </w:rPr>
              <w:t>No exposure to opioids</w:t>
            </w:r>
          </w:p>
        </w:tc>
      </w:tr>
      <w:tr w:rsidR="00997843" w14:paraId="36715AEA" w14:textId="77777777" w:rsidTr="007C0CA6">
        <w:tc>
          <w:tcPr>
            <w:tcW w:w="0" w:type="auto"/>
            <w:vMerge/>
            <w:vAlign w:val="center"/>
          </w:tcPr>
          <w:p w14:paraId="64C568D4"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04537625" w14:textId="77777777" w:rsidR="00997843" w:rsidRPr="003B5B0E" w:rsidRDefault="00997843" w:rsidP="007C0CA6">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10E816DA" w14:textId="77777777" w:rsidR="00997843" w:rsidRDefault="00997843" w:rsidP="007C0CA6">
            <w:pPr>
              <w:pStyle w:val="ListParagraph"/>
              <w:numPr>
                <w:ilvl w:val="0"/>
                <w:numId w:val="17"/>
              </w:numPr>
              <w:spacing w:after="0"/>
              <w:rPr>
                <w:rFonts w:ascii="Calibri" w:hAnsi="Calibri" w:cs="Calibri"/>
                <w:sz w:val="18"/>
                <w:szCs w:val="18"/>
              </w:rPr>
            </w:pPr>
            <w:r>
              <w:rPr>
                <w:rFonts w:ascii="Calibri" w:hAnsi="Calibri" w:cs="Calibri"/>
                <w:sz w:val="18"/>
                <w:szCs w:val="18"/>
              </w:rPr>
              <w:t>End of continuous drug exposure (with 30-day persistence window, 0-day surveillance window)</w:t>
            </w:r>
          </w:p>
          <w:p w14:paraId="32C15F85" w14:textId="7949225A" w:rsidR="00997843" w:rsidRDefault="00997843" w:rsidP="007C0CA6">
            <w:pPr>
              <w:pStyle w:val="ListParagraph"/>
              <w:numPr>
                <w:ilvl w:val="0"/>
                <w:numId w:val="17"/>
              </w:numPr>
              <w:spacing w:after="0"/>
              <w:rPr>
                <w:rFonts w:ascii="Calibri" w:hAnsi="Calibri" w:cs="Calibri"/>
                <w:sz w:val="18"/>
                <w:szCs w:val="18"/>
              </w:rPr>
            </w:pPr>
            <w:r>
              <w:rPr>
                <w:rFonts w:ascii="Calibri" w:hAnsi="Calibri" w:cs="Calibri"/>
                <w:sz w:val="18"/>
                <w:szCs w:val="18"/>
              </w:rPr>
              <w:t>Exposure to codeine</w:t>
            </w:r>
          </w:p>
          <w:p w14:paraId="3F7A3F3E" w14:textId="77777777" w:rsidR="00997843" w:rsidRPr="00D44644" w:rsidRDefault="00997843" w:rsidP="007C0CA6">
            <w:pPr>
              <w:pStyle w:val="ListParagraph"/>
              <w:numPr>
                <w:ilvl w:val="0"/>
                <w:numId w:val="17"/>
              </w:numPr>
              <w:spacing w:after="0"/>
              <w:rPr>
                <w:rFonts w:ascii="Calibri" w:hAnsi="Calibri" w:cs="Calibri"/>
                <w:sz w:val="18"/>
                <w:szCs w:val="18"/>
              </w:rPr>
            </w:pPr>
            <w:r>
              <w:rPr>
                <w:rFonts w:ascii="Calibri" w:hAnsi="Calibri" w:cs="Calibri"/>
                <w:sz w:val="18"/>
                <w:szCs w:val="18"/>
              </w:rPr>
              <w:t>Death</w:t>
            </w:r>
          </w:p>
          <w:p w14:paraId="4FD903C4" w14:textId="77777777" w:rsidR="00997843" w:rsidRPr="00D122BF" w:rsidRDefault="00997843" w:rsidP="007C0CA6">
            <w:pPr>
              <w:pStyle w:val="ListParagraph"/>
              <w:numPr>
                <w:ilvl w:val="0"/>
                <w:numId w:val="17"/>
              </w:numPr>
              <w:spacing w:after="0"/>
              <w:rPr>
                <w:rFonts w:ascii="Calibri" w:hAnsi="Calibri" w:cs="Calibri"/>
                <w:sz w:val="18"/>
                <w:szCs w:val="18"/>
              </w:rPr>
            </w:pPr>
            <w:r w:rsidRPr="00D44644">
              <w:rPr>
                <w:sz w:val="18"/>
                <w:szCs w:val="18"/>
              </w:rPr>
              <w:t>End of continuous observation</w:t>
            </w:r>
          </w:p>
          <w:p w14:paraId="537252AA" w14:textId="36F94BEC" w:rsidR="00997843" w:rsidRDefault="00ED1BAF" w:rsidP="007C0CA6">
            <w:pPr>
              <w:pStyle w:val="ListParagraph"/>
              <w:numPr>
                <w:ilvl w:val="0"/>
                <w:numId w:val="17"/>
              </w:numPr>
              <w:spacing w:after="0"/>
              <w:rPr>
                <w:rFonts w:ascii="Calibri" w:hAnsi="Calibri" w:cs="Calibri"/>
                <w:sz w:val="18"/>
                <w:szCs w:val="18"/>
              </w:rPr>
            </w:pPr>
            <w:r>
              <w:rPr>
                <w:rFonts w:ascii="Calibri" w:hAnsi="Calibri" w:cs="Calibri"/>
                <w:sz w:val="18"/>
                <w:szCs w:val="18"/>
              </w:rPr>
              <w:t>The following will be additionally added as exit criteria outside of</w:t>
            </w:r>
            <w:r w:rsidR="006F0F56">
              <w:rPr>
                <w:rFonts w:ascii="Calibri" w:hAnsi="Calibri" w:cs="Calibri"/>
                <w:sz w:val="18"/>
                <w:szCs w:val="18"/>
              </w:rPr>
              <w:t xml:space="preserve"> ATLAS</w:t>
            </w:r>
            <w:r w:rsidR="00997843">
              <w:rPr>
                <w:rFonts w:ascii="Calibri" w:hAnsi="Calibri" w:cs="Calibri"/>
                <w:sz w:val="18"/>
                <w:szCs w:val="18"/>
              </w:rPr>
              <w:t>:</w:t>
            </w:r>
          </w:p>
          <w:p w14:paraId="63DA2324" w14:textId="5C148945" w:rsidR="00997843" w:rsidRDefault="00997843" w:rsidP="007C0CA6">
            <w:pPr>
              <w:pStyle w:val="ListParagraph"/>
              <w:numPr>
                <w:ilvl w:val="1"/>
                <w:numId w:val="17"/>
              </w:numPr>
              <w:spacing w:after="0"/>
              <w:rPr>
                <w:rFonts w:ascii="Calibri" w:hAnsi="Calibri" w:cs="Calibri"/>
                <w:sz w:val="18"/>
                <w:szCs w:val="18"/>
              </w:rPr>
            </w:pPr>
            <w:r>
              <w:rPr>
                <w:rFonts w:ascii="Calibri" w:hAnsi="Calibri" w:cs="Calibri"/>
                <w:sz w:val="18"/>
                <w:szCs w:val="18"/>
              </w:rPr>
              <w:t xml:space="preserve">Reached age </w:t>
            </w:r>
            <w:r w:rsidR="003E66BC">
              <w:rPr>
                <w:rFonts w:ascii="Calibri" w:hAnsi="Calibri" w:cs="Calibri"/>
                <w:sz w:val="18"/>
                <w:szCs w:val="18"/>
              </w:rPr>
              <w:t>89</w:t>
            </w:r>
          </w:p>
          <w:p w14:paraId="4282FEAF" w14:textId="77777777" w:rsidR="00997843" w:rsidRPr="00D122BF" w:rsidRDefault="00997843" w:rsidP="007C0CA6">
            <w:pPr>
              <w:pStyle w:val="ListParagraph"/>
              <w:numPr>
                <w:ilvl w:val="1"/>
                <w:numId w:val="17"/>
              </w:numPr>
              <w:spacing w:after="0"/>
              <w:rPr>
                <w:rFonts w:ascii="Calibri" w:hAnsi="Calibri" w:cs="Calibri"/>
                <w:sz w:val="18"/>
                <w:szCs w:val="18"/>
              </w:rPr>
            </w:pPr>
            <w:r w:rsidRPr="00D122BF">
              <w:rPr>
                <w:rFonts w:ascii="Calibri" w:hAnsi="Calibri" w:cs="Calibri"/>
                <w:sz w:val="18"/>
                <w:szCs w:val="18"/>
              </w:rPr>
              <w:t>365 days of follow-up</w:t>
            </w:r>
          </w:p>
        </w:tc>
      </w:tr>
      <w:tr w:rsidR="00997843" w:rsidRPr="00516C7F" w14:paraId="1F3BE6B0" w14:textId="77777777" w:rsidTr="007C0CA6">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4A8C79F" w14:textId="77777777" w:rsidR="00997843" w:rsidRPr="430A7E7A" w:rsidRDefault="00997843" w:rsidP="007C0CA6">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2BCA10B3" w14:textId="77777777" w:rsidR="00997843" w:rsidRPr="002345DE" w:rsidRDefault="00997843" w:rsidP="002345DE">
            <w:pPr>
              <w:pStyle w:val="ListParagraph"/>
              <w:numPr>
                <w:ilvl w:val="0"/>
                <w:numId w:val="6"/>
              </w:numPr>
              <w:spacing w:after="0"/>
            </w:pPr>
            <w:r w:rsidRPr="00CD650D">
              <w:rPr>
                <w:sz w:val="18"/>
                <w:szCs w:val="18"/>
              </w:rPr>
              <w:t>The cohort design ensures that there are not subjects in both the target and comparator cohorts.</w:t>
            </w:r>
          </w:p>
          <w:p w14:paraId="59FECE44" w14:textId="2C543459" w:rsidR="002345DE" w:rsidRDefault="00D41321" w:rsidP="002345DE">
            <w:pPr>
              <w:pStyle w:val="ListParagraph"/>
              <w:numPr>
                <w:ilvl w:val="0"/>
                <w:numId w:val="6"/>
              </w:numPr>
              <w:spacing w:after="0"/>
            </w:pPr>
            <w:r>
              <w:rPr>
                <w:sz w:val="18"/>
                <w:szCs w:val="18"/>
              </w:rPr>
              <w:t xml:space="preserve">Unlike the Wei et al paper, we censored </w:t>
            </w:r>
            <w:r w:rsidR="00FF4F2D">
              <w:rPr>
                <w:sz w:val="18"/>
                <w:szCs w:val="18"/>
              </w:rPr>
              <w:t xml:space="preserve">persons </w:t>
            </w:r>
            <w:r>
              <w:rPr>
                <w:sz w:val="18"/>
                <w:szCs w:val="18"/>
              </w:rPr>
              <w:t>at age 89</w:t>
            </w:r>
            <w:r w:rsidR="002A799C">
              <w:rPr>
                <w:sz w:val="18"/>
                <w:szCs w:val="18"/>
              </w:rPr>
              <w:t xml:space="preserve">. </w:t>
            </w:r>
            <w:r w:rsidR="002345DE">
              <w:rPr>
                <w:sz w:val="18"/>
                <w:szCs w:val="18"/>
              </w:rPr>
              <w:t xml:space="preserve">The Wei et al paper limited their analysis when the subjects were age 90, however one of our data sets, OPTUM_DOD, censors ages at 90 </w:t>
            </w:r>
            <w:r>
              <w:rPr>
                <w:sz w:val="18"/>
                <w:szCs w:val="18"/>
              </w:rPr>
              <w:t>meaning this age could represent 90+ year old</w:t>
            </w:r>
            <w:r w:rsidR="002A799C">
              <w:rPr>
                <w:sz w:val="18"/>
                <w:szCs w:val="18"/>
              </w:rPr>
              <w:t xml:space="preserve">. </w:t>
            </w:r>
            <w:r w:rsidR="00065D31">
              <w:rPr>
                <w:sz w:val="18"/>
                <w:szCs w:val="18"/>
              </w:rPr>
              <w:t>Therefore,</w:t>
            </w:r>
            <w:r>
              <w:rPr>
                <w:sz w:val="18"/>
                <w:szCs w:val="18"/>
              </w:rPr>
              <w:t xml:space="preserve"> we decided to censor at age 89.</w:t>
            </w:r>
          </w:p>
        </w:tc>
      </w:tr>
    </w:tbl>
    <w:p w14:paraId="38811AA8" w14:textId="5530B5FE" w:rsidR="00C13772" w:rsidRDefault="00C13772" w:rsidP="002F710C"/>
    <w:p w14:paraId="48C2A831" w14:textId="77777777" w:rsidR="00C13772" w:rsidRDefault="00C13772">
      <w:r>
        <w:br w:type="page"/>
      </w:r>
    </w:p>
    <w:p w14:paraId="5A1E3DAB" w14:textId="77777777" w:rsidR="00EA3356" w:rsidRDefault="00EA3356" w:rsidP="002F710C"/>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997843" w14:paraId="6E32A396" w14:textId="77777777" w:rsidTr="007C0CA6">
        <w:tc>
          <w:tcPr>
            <w:tcW w:w="10075" w:type="dxa"/>
            <w:gridSpan w:val="3"/>
            <w:shd w:val="clear" w:color="auto" w:fill="A6A6A6" w:themeFill="background1" w:themeFillShade="A6"/>
            <w:tcMar>
              <w:top w:w="0" w:type="dxa"/>
              <w:left w:w="108" w:type="dxa"/>
              <w:bottom w:w="0" w:type="dxa"/>
              <w:right w:w="108" w:type="dxa"/>
            </w:tcMar>
            <w:hideMark/>
          </w:tcPr>
          <w:p w14:paraId="7101D418" w14:textId="1F72B340" w:rsidR="00997843" w:rsidRPr="005B51ED" w:rsidRDefault="00A25DAF" w:rsidP="007C0CA6">
            <w:pPr>
              <w:spacing w:after="0"/>
              <w:rPr>
                <w:b/>
                <w:bCs/>
              </w:rPr>
            </w:pPr>
            <w:r>
              <w:rPr>
                <w:b/>
                <w:bCs/>
              </w:rPr>
              <w:t xml:space="preserve">TABLE 3 - </w:t>
            </w:r>
            <w:r w:rsidR="00997843" w:rsidRPr="005B51ED">
              <w:rPr>
                <w:b/>
                <w:bCs/>
              </w:rPr>
              <w:t>Target Cohort 2 (T2):  Tramadol (exclude cough, antibiotic, cold and cough medications, and antihistamines in last 30 days)</w:t>
            </w:r>
          </w:p>
        </w:tc>
      </w:tr>
      <w:tr w:rsidR="00997843" w14:paraId="13685A24" w14:textId="77777777" w:rsidTr="007C0CA6">
        <w:tc>
          <w:tcPr>
            <w:tcW w:w="1050" w:type="dxa"/>
            <w:vMerge w:val="restart"/>
            <w:shd w:val="clear" w:color="auto" w:fill="BFBFBF" w:themeFill="background1" w:themeFillShade="BF"/>
            <w:tcMar>
              <w:top w:w="0" w:type="dxa"/>
              <w:left w:w="108" w:type="dxa"/>
              <w:bottom w:w="0" w:type="dxa"/>
              <w:right w:w="108" w:type="dxa"/>
            </w:tcMar>
            <w:vAlign w:val="center"/>
            <w:hideMark/>
          </w:tcPr>
          <w:p w14:paraId="27BAAFE6" w14:textId="77777777" w:rsidR="00997843" w:rsidRPr="005B51ED" w:rsidRDefault="00997843" w:rsidP="007C0CA6">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3FFACE84" w14:textId="77777777" w:rsidR="00997843" w:rsidRPr="005B51ED" w:rsidRDefault="00997843" w:rsidP="007C0CA6">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13D16E21" w14:textId="77777777" w:rsidR="00997843" w:rsidRPr="00065D31" w:rsidRDefault="00997843" w:rsidP="007C0CA6">
            <w:pPr>
              <w:pStyle w:val="ListParagraph"/>
              <w:numPr>
                <w:ilvl w:val="0"/>
                <w:numId w:val="9"/>
              </w:numPr>
              <w:spacing w:after="0"/>
              <w:rPr>
                <w:sz w:val="16"/>
                <w:szCs w:val="16"/>
              </w:rPr>
            </w:pPr>
            <w:r w:rsidRPr="00065D31">
              <w:rPr>
                <w:sz w:val="16"/>
                <w:szCs w:val="16"/>
              </w:rPr>
              <w:t>Codeine</w:t>
            </w:r>
          </w:p>
          <w:p w14:paraId="647AA919" w14:textId="77777777" w:rsidR="00997843" w:rsidRPr="00065D31" w:rsidRDefault="00997843" w:rsidP="007C0CA6">
            <w:pPr>
              <w:pStyle w:val="ListParagraph"/>
              <w:numPr>
                <w:ilvl w:val="0"/>
                <w:numId w:val="9"/>
              </w:numPr>
              <w:spacing w:after="0"/>
              <w:rPr>
                <w:sz w:val="16"/>
                <w:szCs w:val="16"/>
              </w:rPr>
            </w:pPr>
            <w:r w:rsidRPr="00065D31">
              <w:rPr>
                <w:sz w:val="16"/>
                <w:szCs w:val="16"/>
              </w:rPr>
              <w:t>Tramadol</w:t>
            </w:r>
          </w:p>
          <w:p w14:paraId="50B61E5D" w14:textId="638B042E" w:rsidR="00997843" w:rsidRPr="00065D31" w:rsidRDefault="00997843" w:rsidP="007C0CA6">
            <w:pPr>
              <w:pStyle w:val="ListParagraph"/>
              <w:numPr>
                <w:ilvl w:val="0"/>
                <w:numId w:val="9"/>
              </w:numPr>
              <w:spacing w:after="0"/>
              <w:rPr>
                <w:sz w:val="16"/>
                <w:szCs w:val="16"/>
              </w:rPr>
            </w:pPr>
            <w:r w:rsidRPr="00065D31">
              <w:rPr>
                <w:sz w:val="16"/>
                <w:szCs w:val="16"/>
              </w:rPr>
              <w:t>Hip Fracture Diagnosis</w:t>
            </w:r>
            <w:r w:rsidR="00861154" w:rsidRPr="00065D31">
              <w:rPr>
                <w:sz w:val="16"/>
                <w:szCs w:val="16"/>
              </w:rPr>
              <w:t xml:space="preserve"> (Fracture of neck of femur)</w:t>
            </w:r>
          </w:p>
          <w:p w14:paraId="75B7C068" w14:textId="77777777" w:rsidR="00997843" w:rsidRPr="00065D31" w:rsidRDefault="00997843" w:rsidP="007C0CA6">
            <w:pPr>
              <w:pStyle w:val="ListParagraph"/>
              <w:numPr>
                <w:ilvl w:val="0"/>
                <w:numId w:val="9"/>
              </w:numPr>
              <w:spacing w:after="0"/>
              <w:rPr>
                <w:sz w:val="16"/>
                <w:szCs w:val="16"/>
              </w:rPr>
            </w:pPr>
            <w:r w:rsidRPr="00065D31">
              <w:rPr>
                <w:sz w:val="16"/>
                <w:szCs w:val="16"/>
              </w:rPr>
              <w:t>Hip Fracture Source Codes to Include</w:t>
            </w:r>
          </w:p>
          <w:p w14:paraId="255D41D4" w14:textId="77777777" w:rsidR="00997843" w:rsidRPr="00065D31" w:rsidRDefault="00997843" w:rsidP="007C0CA6">
            <w:pPr>
              <w:pStyle w:val="ListParagraph"/>
              <w:numPr>
                <w:ilvl w:val="0"/>
                <w:numId w:val="9"/>
              </w:numPr>
              <w:spacing w:after="0"/>
              <w:rPr>
                <w:sz w:val="16"/>
                <w:szCs w:val="16"/>
              </w:rPr>
            </w:pPr>
            <w:r w:rsidRPr="00065D31">
              <w:rPr>
                <w:sz w:val="16"/>
                <w:szCs w:val="16"/>
              </w:rPr>
              <w:t>Hip Fracture Procedures (with revision codes)</w:t>
            </w:r>
          </w:p>
          <w:p w14:paraId="05B33929" w14:textId="77777777" w:rsidR="00997843" w:rsidRPr="00065D31" w:rsidRDefault="00997843" w:rsidP="007C0CA6">
            <w:pPr>
              <w:pStyle w:val="ListParagraph"/>
              <w:numPr>
                <w:ilvl w:val="0"/>
                <w:numId w:val="9"/>
              </w:numPr>
              <w:spacing w:after="0"/>
              <w:rPr>
                <w:sz w:val="16"/>
                <w:szCs w:val="16"/>
              </w:rPr>
            </w:pPr>
            <w:r w:rsidRPr="00065D31">
              <w:rPr>
                <w:sz w:val="16"/>
                <w:szCs w:val="16"/>
              </w:rPr>
              <w:t>Opioids</w:t>
            </w:r>
          </w:p>
          <w:p w14:paraId="47A496E3" w14:textId="77777777" w:rsidR="00997843" w:rsidRPr="00065D31" w:rsidRDefault="00997843" w:rsidP="007C0CA6">
            <w:pPr>
              <w:pStyle w:val="ListParagraph"/>
              <w:numPr>
                <w:ilvl w:val="0"/>
                <w:numId w:val="9"/>
              </w:numPr>
              <w:spacing w:after="0"/>
              <w:rPr>
                <w:sz w:val="16"/>
                <w:szCs w:val="16"/>
              </w:rPr>
            </w:pPr>
            <w:r w:rsidRPr="00065D31">
              <w:rPr>
                <w:sz w:val="16"/>
                <w:szCs w:val="16"/>
              </w:rPr>
              <w:t>Opioid Abuse</w:t>
            </w:r>
          </w:p>
          <w:p w14:paraId="103D56C3" w14:textId="77777777" w:rsidR="00997843" w:rsidRPr="00065D31" w:rsidRDefault="00997843" w:rsidP="007C0CA6">
            <w:pPr>
              <w:pStyle w:val="ListParagraph"/>
              <w:numPr>
                <w:ilvl w:val="0"/>
                <w:numId w:val="9"/>
              </w:numPr>
              <w:spacing w:after="0"/>
              <w:rPr>
                <w:sz w:val="16"/>
                <w:szCs w:val="16"/>
              </w:rPr>
            </w:pPr>
            <w:r w:rsidRPr="00065D31">
              <w:rPr>
                <w:sz w:val="16"/>
                <w:szCs w:val="16"/>
              </w:rPr>
              <w:t>Malignant Neoplasm Excluding Non-Melanoma Skin Cancer</w:t>
            </w:r>
          </w:p>
          <w:p w14:paraId="1C363795" w14:textId="77777777" w:rsidR="00997843" w:rsidRPr="00065D31" w:rsidRDefault="00997843" w:rsidP="007C0CA6">
            <w:pPr>
              <w:pStyle w:val="ListParagraph"/>
              <w:numPr>
                <w:ilvl w:val="0"/>
                <w:numId w:val="9"/>
              </w:numPr>
              <w:spacing w:after="0"/>
              <w:rPr>
                <w:sz w:val="16"/>
                <w:szCs w:val="16"/>
              </w:rPr>
            </w:pPr>
            <w:r w:rsidRPr="00065D31">
              <w:rPr>
                <w:sz w:val="16"/>
                <w:szCs w:val="16"/>
              </w:rPr>
              <w:t>Cough, Acute bronchospasm, Respiratory tract infection, Tracheobronchial disorder, Acute respiratory disease, Sinusitis</w:t>
            </w:r>
          </w:p>
          <w:p w14:paraId="66FF0034" w14:textId="77777777" w:rsidR="00997843" w:rsidRPr="00065D31" w:rsidRDefault="00997843" w:rsidP="007C0CA6">
            <w:pPr>
              <w:pStyle w:val="ListParagraph"/>
              <w:numPr>
                <w:ilvl w:val="0"/>
                <w:numId w:val="9"/>
              </w:numPr>
              <w:spacing w:after="0"/>
              <w:rPr>
                <w:sz w:val="16"/>
                <w:szCs w:val="16"/>
              </w:rPr>
            </w:pPr>
            <w:r w:rsidRPr="00065D31">
              <w:rPr>
                <w:sz w:val="16"/>
                <w:szCs w:val="16"/>
              </w:rPr>
              <w:t>Cough and Cold Preparations (excluding codeine)</w:t>
            </w:r>
          </w:p>
          <w:p w14:paraId="5FB7CA1E" w14:textId="77777777" w:rsidR="00997843" w:rsidRPr="00065D31" w:rsidRDefault="00997843" w:rsidP="007C0CA6">
            <w:pPr>
              <w:pStyle w:val="ListParagraph"/>
              <w:numPr>
                <w:ilvl w:val="0"/>
                <w:numId w:val="9"/>
              </w:numPr>
              <w:spacing w:after="0"/>
              <w:rPr>
                <w:sz w:val="16"/>
                <w:szCs w:val="16"/>
              </w:rPr>
            </w:pPr>
            <w:r w:rsidRPr="00065D31">
              <w:rPr>
                <w:sz w:val="16"/>
                <w:szCs w:val="16"/>
              </w:rPr>
              <w:t>Antibacterials for Systemic Use</w:t>
            </w:r>
          </w:p>
          <w:p w14:paraId="28D1CB13" w14:textId="77777777" w:rsidR="00997843" w:rsidRPr="00065D31" w:rsidRDefault="00997843" w:rsidP="007C0CA6">
            <w:pPr>
              <w:pStyle w:val="ListParagraph"/>
              <w:numPr>
                <w:ilvl w:val="0"/>
                <w:numId w:val="9"/>
              </w:numPr>
              <w:spacing w:after="0"/>
              <w:rPr>
                <w:sz w:val="16"/>
                <w:szCs w:val="16"/>
              </w:rPr>
            </w:pPr>
            <w:r w:rsidRPr="00065D31">
              <w:rPr>
                <w:sz w:val="16"/>
                <w:szCs w:val="16"/>
              </w:rPr>
              <w:t>Antihistamines for Systemic Use</w:t>
            </w:r>
          </w:p>
        </w:tc>
      </w:tr>
      <w:tr w:rsidR="00997843" w:rsidRPr="003A080C" w14:paraId="3D339B95" w14:textId="77777777" w:rsidTr="007C0CA6">
        <w:tc>
          <w:tcPr>
            <w:tcW w:w="0" w:type="auto"/>
            <w:vMerge/>
            <w:vAlign w:val="center"/>
            <w:hideMark/>
          </w:tcPr>
          <w:p w14:paraId="2556E06F"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10ECD57F" w14:textId="77777777" w:rsidR="00997843" w:rsidRPr="003B5B0E" w:rsidRDefault="00997843" w:rsidP="007C0CA6">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0A0EF512" w14:textId="77777777" w:rsidR="00065D31" w:rsidRPr="00065D31" w:rsidRDefault="00065D31" w:rsidP="00065D31">
            <w:pPr>
              <w:pStyle w:val="ListParagraph"/>
              <w:numPr>
                <w:ilvl w:val="0"/>
                <w:numId w:val="7"/>
              </w:numPr>
              <w:spacing w:after="0"/>
              <w:rPr>
                <w:sz w:val="16"/>
                <w:szCs w:val="16"/>
              </w:rPr>
            </w:pPr>
            <w:r w:rsidRPr="00065D31">
              <w:rPr>
                <w:sz w:val="16"/>
                <w:szCs w:val="16"/>
              </w:rPr>
              <w:t>Index is an exposure to tramadol</w:t>
            </w:r>
          </w:p>
          <w:p w14:paraId="7ADC7C84" w14:textId="55CFCEAF" w:rsidR="00065D31" w:rsidRPr="00065D31" w:rsidRDefault="00065D31" w:rsidP="00065D31">
            <w:pPr>
              <w:pStyle w:val="ListParagraph"/>
              <w:numPr>
                <w:ilvl w:val="0"/>
                <w:numId w:val="7"/>
              </w:numPr>
              <w:spacing w:after="0"/>
              <w:rPr>
                <w:sz w:val="16"/>
                <w:szCs w:val="16"/>
              </w:rPr>
            </w:pPr>
            <w:r w:rsidRPr="00065D31">
              <w:rPr>
                <w:sz w:val="16"/>
                <w:szCs w:val="16"/>
              </w:rPr>
              <w:t xml:space="preserve">After (&gt;) </w:t>
            </w:r>
            <w:r w:rsidRPr="00ED1BAF">
              <w:rPr>
                <w:sz w:val="16"/>
                <w:szCs w:val="16"/>
              </w:rPr>
              <w:t>1994.12.31</w:t>
            </w:r>
            <w:r w:rsidR="00B20AD7">
              <w:rPr>
                <w:sz w:val="16"/>
                <w:szCs w:val="16"/>
              </w:rPr>
              <w:t xml:space="preserve"> (1995 was the first full year tramadol was on the market in the UK)</w:t>
            </w:r>
          </w:p>
          <w:p w14:paraId="77A1D101" w14:textId="77777777" w:rsidR="00065D31" w:rsidRPr="00065D31" w:rsidRDefault="00065D31" w:rsidP="00065D31">
            <w:pPr>
              <w:pStyle w:val="ListParagraph"/>
              <w:numPr>
                <w:ilvl w:val="0"/>
                <w:numId w:val="7"/>
              </w:numPr>
              <w:spacing w:after="0"/>
              <w:rPr>
                <w:sz w:val="16"/>
                <w:szCs w:val="16"/>
              </w:rPr>
            </w:pPr>
            <w:r w:rsidRPr="00065D31">
              <w:rPr>
                <w:sz w:val="16"/>
                <w:szCs w:val="16"/>
              </w:rPr>
              <w:t>Between 50-89 years of age at index</w:t>
            </w:r>
          </w:p>
          <w:p w14:paraId="68C73470" w14:textId="0997910E" w:rsidR="00997843" w:rsidRPr="00065D31" w:rsidRDefault="00065D31" w:rsidP="007C0CA6">
            <w:pPr>
              <w:pStyle w:val="ListParagraph"/>
              <w:numPr>
                <w:ilvl w:val="0"/>
                <w:numId w:val="7"/>
              </w:numPr>
              <w:spacing w:after="0"/>
              <w:rPr>
                <w:sz w:val="16"/>
                <w:szCs w:val="16"/>
              </w:rPr>
            </w:pPr>
            <w:r w:rsidRPr="00065D31">
              <w:rPr>
                <w:sz w:val="16"/>
                <w:szCs w:val="16"/>
              </w:rPr>
              <w:t>365 days of observable time prior to index</w:t>
            </w:r>
          </w:p>
        </w:tc>
      </w:tr>
      <w:tr w:rsidR="00997843" w:rsidRPr="007A2CC7" w:rsidDel="00A14507" w14:paraId="58AE0D25" w14:textId="77777777" w:rsidTr="007C0CA6">
        <w:tc>
          <w:tcPr>
            <w:tcW w:w="0" w:type="auto"/>
            <w:vMerge/>
            <w:vAlign w:val="center"/>
          </w:tcPr>
          <w:p w14:paraId="7FE4765F"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7A9E1325" w14:textId="77777777" w:rsidR="00997843" w:rsidRPr="003B5B0E" w:rsidRDefault="00997843" w:rsidP="007C0CA6">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1CF0ADD1" w14:textId="44CAA759" w:rsidR="00997843" w:rsidRPr="00065D31" w:rsidRDefault="00997843" w:rsidP="007C0CA6">
            <w:pPr>
              <w:pStyle w:val="ListParagraph"/>
              <w:numPr>
                <w:ilvl w:val="0"/>
                <w:numId w:val="7"/>
              </w:numPr>
              <w:spacing w:after="0"/>
              <w:rPr>
                <w:sz w:val="16"/>
                <w:szCs w:val="16"/>
              </w:rPr>
            </w:pPr>
            <w:r w:rsidRPr="00065D31">
              <w:rPr>
                <w:sz w:val="16"/>
                <w:szCs w:val="16"/>
              </w:rPr>
              <w:t xml:space="preserve">In the 30 days </w:t>
            </w:r>
            <w:r w:rsidR="00C61EEF">
              <w:rPr>
                <w:sz w:val="16"/>
                <w:szCs w:val="16"/>
              </w:rPr>
              <w:t xml:space="preserve">prior to or on </w:t>
            </w:r>
            <w:r w:rsidRPr="00065D31">
              <w:rPr>
                <w:sz w:val="16"/>
                <w:szCs w:val="16"/>
              </w:rPr>
              <w:t>the index (&gt;</w:t>
            </w:r>
            <w:r w:rsidRPr="00ED1BAF">
              <w:rPr>
                <w:sz w:val="16"/>
                <w:szCs w:val="16"/>
              </w:rPr>
              <w:t>=,&lt;=)</w:t>
            </w:r>
          </w:p>
          <w:p w14:paraId="5848E1B2" w14:textId="0D002F0D" w:rsidR="00997843" w:rsidRPr="00065D31" w:rsidRDefault="00997843" w:rsidP="007C0CA6">
            <w:pPr>
              <w:pStyle w:val="ListParagraph"/>
              <w:numPr>
                <w:ilvl w:val="1"/>
                <w:numId w:val="7"/>
              </w:numPr>
              <w:spacing w:after="0"/>
              <w:rPr>
                <w:sz w:val="16"/>
                <w:szCs w:val="16"/>
              </w:rPr>
            </w:pPr>
            <w:r w:rsidRPr="00065D31">
              <w:rPr>
                <w:sz w:val="16"/>
                <w:szCs w:val="16"/>
              </w:rPr>
              <w:t xml:space="preserve">No evidence of cough, acute bronchospasm, </w:t>
            </w:r>
            <w:r w:rsidR="007C0CA6" w:rsidRPr="00065D31">
              <w:rPr>
                <w:sz w:val="16"/>
                <w:szCs w:val="16"/>
              </w:rPr>
              <w:t>r</w:t>
            </w:r>
            <w:r w:rsidRPr="00065D31">
              <w:rPr>
                <w:sz w:val="16"/>
                <w:szCs w:val="16"/>
              </w:rPr>
              <w:t>espiratory tract infection, tracheobronchial disorder, acute respiratory disease, or sinusitis</w:t>
            </w:r>
          </w:p>
          <w:p w14:paraId="7F076165" w14:textId="77777777" w:rsidR="00997843" w:rsidRPr="00065D31" w:rsidRDefault="00997843" w:rsidP="007C0CA6">
            <w:pPr>
              <w:pStyle w:val="ListParagraph"/>
              <w:numPr>
                <w:ilvl w:val="1"/>
                <w:numId w:val="7"/>
              </w:numPr>
              <w:spacing w:after="0"/>
              <w:rPr>
                <w:sz w:val="16"/>
                <w:szCs w:val="16"/>
              </w:rPr>
            </w:pPr>
            <w:r w:rsidRPr="00065D31">
              <w:rPr>
                <w:sz w:val="16"/>
                <w:szCs w:val="16"/>
              </w:rPr>
              <w:t>No exposure to cough and cold preparations (excluding codeine)</w:t>
            </w:r>
          </w:p>
          <w:p w14:paraId="593069EF" w14:textId="77777777" w:rsidR="00997843" w:rsidRPr="00065D31" w:rsidRDefault="00997843" w:rsidP="007C0CA6">
            <w:pPr>
              <w:pStyle w:val="ListParagraph"/>
              <w:numPr>
                <w:ilvl w:val="1"/>
                <w:numId w:val="7"/>
              </w:numPr>
              <w:spacing w:after="0"/>
              <w:rPr>
                <w:sz w:val="16"/>
                <w:szCs w:val="16"/>
              </w:rPr>
            </w:pPr>
            <w:r w:rsidRPr="00065D31">
              <w:rPr>
                <w:sz w:val="16"/>
                <w:szCs w:val="16"/>
              </w:rPr>
              <w:t>No exposure to antibacterials for systemic use</w:t>
            </w:r>
          </w:p>
          <w:p w14:paraId="315CD49C" w14:textId="77777777" w:rsidR="00997843" w:rsidRPr="00065D31" w:rsidRDefault="00997843" w:rsidP="007C0CA6">
            <w:pPr>
              <w:pStyle w:val="ListParagraph"/>
              <w:numPr>
                <w:ilvl w:val="1"/>
                <w:numId w:val="7"/>
              </w:numPr>
              <w:spacing w:after="0"/>
              <w:rPr>
                <w:sz w:val="16"/>
                <w:szCs w:val="16"/>
              </w:rPr>
            </w:pPr>
            <w:r w:rsidRPr="00065D31">
              <w:rPr>
                <w:sz w:val="16"/>
                <w:szCs w:val="16"/>
              </w:rPr>
              <w:t>No exposure to antihistamines for systemic use</w:t>
            </w:r>
          </w:p>
          <w:p w14:paraId="515535E5" w14:textId="2D82ECC8" w:rsidR="00997843" w:rsidRPr="00ED1BAF" w:rsidRDefault="00997843" w:rsidP="007C0CA6">
            <w:pPr>
              <w:pStyle w:val="ListParagraph"/>
              <w:numPr>
                <w:ilvl w:val="0"/>
                <w:numId w:val="7"/>
              </w:numPr>
              <w:spacing w:after="0"/>
              <w:rPr>
                <w:sz w:val="16"/>
                <w:szCs w:val="16"/>
              </w:rPr>
            </w:pPr>
            <w:r w:rsidRPr="00065D31">
              <w:rPr>
                <w:sz w:val="16"/>
                <w:szCs w:val="16"/>
              </w:rPr>
              <w:t xml:space="preserve">In the 365 days </w:t>
            </w:r>
            <w:r w:rsidR="00C61EEF">
              <w:rPr>
                <w:sz w:val="16"/>
                <w:szCs w:val="16"/>
              </w:rPr>
              <w:t xml:space="preserve">prior to or on </w:t>
            </w:r>
            <w:r w:rsidRPr="00065D31">
              <w:rPr>
                <w:sz w:val="16"/>
                <w:szCs w:val="16"/>
              </w:rPr>
              <w:t xml:space="preserve">the index </w:t>
            </w:r>
            <w:r w:rsidRPr="00ED1BAF">
              <w:rPr>
                <w:sz w:val="16"/>
                <w:szCs w:val="16"/>
              </w:rPr>
              <w:t>(&gt;=,&lt;=)</w:t>
            </w:r>
          </w:p>
          <w:p w14:paraId="4D016822" w14:textId="77777777" w:rsidR="00997843" w:rsidRPr="00065D31" w:rsidRDefault="00997843" w:rsidP="007C0CA6">
            <w:pPr>
              <w:pStyle w:val="ListParagraph"/>
              <w:numPr>
                <w:ilvl w:val="1"/>
                <w:numId w:val="7"/>
              </w:numPr>
              <w:spacing w:after="0"/>
              <w:rPr>
                <w:sz w:val="16"/>
                <w:szCs w:val="16"/>
              </w:rPr>
            </w:pPr>
            <w:r w:rsidRPr="00065D31">
              <w:rPr>
                <w:sz w:val="16"/>
                <w:szCs w:val="16"/>
              </w:rPr>
              <w:t>No evidence of opioid abuse</w:t>
            </w:r>
          </w:p>
          <w:p w14:paraId="4A04C74E" w14:textId="77777777" w:rsidR="00997843" w:rsidRPr="00065D31" w:rsidRDefault="00997843" w:rsidP="007C0CA6">
            <w:pPr>
              <w:pStyle w:val="ListParagraph"/>
              <w:numPr>
                <w:ilvl w:val="1"/>
                <w:numId w:val="7"/>
              </w:numPr>
              <w:spacing w:after="0"/>
              <w:rPr>
                <w:sz w:val="16"/>
                <w:szCs w:val="16"/>
              </w:rPr>
            </w:pPr>
            <w:r w:rsidRPr="00065D31">
              <w:rPr>
                <w:sz w:val="16"/>
                <w:szCs w:val="16"/>
              </w:rPr>
              <w:t>No evidence of malignant neoplasm excluding non-melanoma skin cancer</w:t>
            </w:r>
          </w:p>
          <w:p w14:paraId="345EC4D7" w14:textId="551D2B75" w:rsidR="00997843" w:rsidRPr="00065D31" w:rsidRDefault="00997843" w:rsidP="007C0CA6">
            <w:pPr>
              <w:pStyle w:val="ListParagraph"/>
              <w:numPr>
                <w:ilvl w:val="0"/>
                <w:numId w:val="7"/>
              </w:numPr>
              <w:spacing w:after="0"/>
              <w:rPr>
                <w:sz w:val="16"/>
                <w:szCs w:val="16"/>
              </w:rPr>
            </w:pPr>
            <w:r w:rsidRPr="00065D31">
              <w:rPr>
                <w:sz w:val="16"/>
                <w:szCs w:val="16"/>
              </w:rPr>
              <w:t xml:space="preserve">In the 365 days prior to </w:t>
            </w:r>
            <w:r w:rsidR="00C61EEF">
              <w:rPr>
                <w:sz w:val="16"/>
                <w:szCs w:val="16"/>
              </w:rPr>
              <w:t xml:space="preserve"> and not including the index </w:t>
            </w:r>
            <w:r w:rsidRPr="00065D31">
              <w:rPr>
                <w:sz w:val="16"/>
                <w:szCs w:val="16"/>
              </w:rPr>
              <w:t xml:space="preserve">the index </w:t>
            </w:r>
            <w:r w:rsidRPr="00ED1BAF">
              <w:rPr>
                <w:sz w:val="16"/>
                <w:szCs w:val="16"/>
              </w:rPr>
              <w:t>(&gt;=,&lt;</w:t>
            </w:r>
            <w:r w:rsidRPr="00065D31">
              <w:rPr>
                <w:sz w:val="16"/>
                <w:szCs w:val="16"/>
              </w:rPr>
              <w:t>)</w:t>
            </w:r>
          </w:p>
          <w:p w14:paraId="32B24D37" w14:textId="77777777" w:rsidR="00997843" w:rsidRPr="00065D31" w:rsidRDefault="00997843" w:rsidP="007C0CA6">
            <w:pPr>
              <w:pStyle w:val="ListParagraph"/>
              <w:numPr>
                <w:ilvl w:val="1"/>
                <w:numId w:val="7"/>
              </w:numPr>
              <w:spacing w:after="0"/>
              <w:rPr>
                <w:sz w:val="16"/>
                <w:szCs w:val="16"/>
              </w:rPr>
            </w:pPr>
            <w:r w:rsidRPr="00065D31">
              <w:rPr>
                <w:sz w:val="16"/>
                <w:szCs w:val="16"/>
              </w:rPr>
              <w:t>No evidence of a hip fracture (diagnosis or procedure)</w:t>
            </w:r>
          </w:p>
          <w:p w14:paraId="7D48FA0A" w14:textId="744113C3" w:rsidR="00997843" w:rsidRPr="00065D31" w:rsidRDefault="00997843" w:rsidP="007C0CA6">
            <w:pPr>
              <w:pStyle w:val="ListParagraph"/>
              <w:numPr>
                <w:ilvl w:val="1"/>
                <w:numId w:val="7"/>
              </w:numPr>
              <w:spacing w:after="0"/>
              <w:rPr>
                <w:sz w:val="16"/>
                <w:szCs w:val="16"/>
              </w:rPr>
            </w:pPr>
            <w:r w:rsidRPr="00065D31">
              <w:rPr>
                <w:sz w:val="16"/>
                <w:szCs w:val="16"/>
              </w:rPr>
              <w:t>No exposure to tramadol</w:t>
            </w:r>
          </w:p>
          <w:p w14:paraId="73AD4146" w14:textId="77777777" w:rsidR="00997843" w:rsidRPr="00065D31" w:rsidDel="00A14507" w:rsidRDefault="00997843" w:rsidP="007C0CA6">
            <w:pPr>
              <w:pStyle w:val="ListParagraph"/>
              <w:numPr>
                <w:ilvl w:val="1"/>
                <w:numId w:val="7"/>
              </w:numPr>
              <w:spacing w:after="0"/>
              <w:rPr>
                <w:rFonts w:ascii="Calibri" w:hAnsi="Calibri" w:cs="Calibri"/>
                <w:sz w:val="16"/>
                <w:szCs w:val="16"/>
              </w:rPr>
            </w:pPr>
            <w:r w:rsidRPr="00065D31">
              <w:rPr>
                <w:sz w:val="16"/>
                <w:szCs w:val="16"/>
              </w:rPr>
              <w:t>No exposure to opioids</w:t>
            </w:r>
          </w:p>
        </w:tc>
      </w:tr>
      <w:tr w:rsidR="00997843" w14:paraId="2C59F4CF" w14:textId="77777777" w:rsidTr="007C0CA6">
        <w:tc>
          <w:tcPr>
            <w:tcW w:w="0" w:type="auto"/>
            <w:vMerge/>
            <w:vAlign w:val="center"/>
          </w:tcPr>
          <w:p w14:paraId="283B21E1"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7F8F7B9E" w14:textId="77777777" w:rsidR="00997843" w:rsidRPr="003B5B0E" w:rsidRDefault="00997843" w:rsidP="007C0CA6">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3E865628" w14:textId="77777777" w:rsidR="00997843" w:rsidRPr="00065D31" w:rsidRDefault="00997843" w:rsidP="007C0CA6">
            <w:pPr>
              <w:pStyle w:val="ListParagraph"/>
              <w:numPr>
                <w:ilvl w:val="0"/>
                <w:numId w:val="17"/>
              </w:numPr>
              <w:spacing w:after="0"/>
              <w:rPr>
                <w:rFonts w:ascii="Calibri" w:hAnsi="Calibri" w:cs="Calibri"/>
                <w:sz w:val="16"/>
                <w:szCs w:val="16"/>
              </w:rPr>
            </w:pPr>
            <w:r w:rsidRPr="00065D31">
              <w:rPr>
                <w:rFonts w:ascii="Calibri" w:hAnsi="Calibri" w:cs="Calibri"/>
                <w:sz w:val="16"/>
                <w:szCs w:val="16"/>
              </w:rPr>
              <w:t>End of continuous drug exposure (with 30-day persistence window, 0-day surveillance window)</w:t>
            </w:r>
          </w:p>
          <w:p w14:paraId="42A41CD0" w14:textId="206E9DD5" w:rsidR="00997843" w:rsidRPr="00065D31" w:rsidRDefault="00997843" w:rsidP="007C0CA6">
            <w:pPr>
              <w:pStyle w:val="ListParagraph"/>
              <w:numPr>
                <w:ilvl w:val="0"/>
                <w:numId w:val="17"/>
              </w:numPr>
              <w:spacing w:after="0"/>
              <w:rPr>
                <w:rFonts w:ascii="Calibri" w:hAnsi="Calibri" w:cs="Calibri"/>
                <w:sz w:val="16"/>
                <w:szCs w:val="16"/>
              </w:rPr>
            </w:pPr>
            <w:r w:rsidRPr="00065D31">
              <w:rPr>
                <w:rFonts w:ascii="Calibri" w:hAnsi="Calibri" w:cs="Calibri"/>
                <w:sz w:val="16"/>
                <w:szCs w:val="16"/>
              </w:rPr>
              <w:t>Exposure to codeine</w:t>
            </w:r>
          </w:p>
          <w:p w14:paraId="2CF24110" w14:textId="77777777" w:rsidR="00997843" w:rsidRPr="00065D31" w:rsidRDefault="00997843" w:rsidP="007C0CA6">
            <w:pPr>
              <w:pStyle w:val="ListParagraph"/>
              <w:numPr>
                <w:ilvl w:val="0"/>
                <w:numId w:val="17"/>
              </w:numPr>
              <w:spacing w:after="0"/>
              <w:rPr>
                <w:rFonts w:ascii="Calibri" w:hAnsi="Calibri" w:cs="Calibri"/>
                <w:sz w:val="16"/>
                <w:szCs w:val="16"/>
              </w:rPr>
            </w:pPr>
            <w:r w:rsidRPr="00065D31">
              <w:rPr>
                <w:rFonts w:ascii="Calibri" w:hAnsi="Calibri" w:cs="Calibri"/>
                <w:sz w:val="16"/>
                <w:szCs w:val="16"/>
              </w:rPr>
              <w:t>Death</w:t>
            </w:r>
          </w:p>
          <w:p w14:paraId="64B6D30F" w14:textId="77777777" w:rsidR="00997843" w:rsidRPr="00065D31" w:rsidRDefault="00997843" w:rsidP="007C0CA6">
            <w:pPr>
              <w:pStyle w:val="ListParagraph"/>
              <w:numPr>
                <w:ilvl w:val="0"/>
                <w:numId w:val="17"/>
              </w:numPr>
              <w:spacing w:after="0"/>
              <w:rPr>
                <w:rFonts w:ascii="Calibri" w:hAnsi="Calibri" w:cs="Calibri"/>
                <w:sz w:val="16"/>
                <w:szCs w:val="16"/>
              </w:rPr>
            </w:pPr>
            <w:r w:rsidRPr="00065D31">
              <w:rPr>
                <w:sz w:val="16"/>
                <w:szCs w:val="16"/>
              </w:rPr>
              <w:t>End of continuous observation</w:t>
            </w:r>
          </w:p>
          <w:p w14:paraId="54CBD4E4" w14:textId="6F19F277" w:rsidR="00997843" w:rsidRPr="00065D31" w:rsidRDefault="00ED1BAF" w:rsidP="007C0CA6">
            <w:pPr>
              <w:pStyle w:val="ListParagraph"/>
              <w:numPr>
                <w:ilvl w:val="0"/>
                <w:numId w:val="17"/>
              </w:numPr>
              <w:spacing w:after="0"/>
              <w:rPr>
                <w:rFonts w:ascii="Calibri" w:hAnsi="Calibri" w:cs="Calibri"/>
                <w:sz w:val="16"/>
                <w:szCs w:val="16"/>
              </w:rPr>
            </w:pPr>
            <w:r>
              <w:rPr>
                <w:rFonts w:ascii="Calibri" w:hAnsi="Calibri" w:cs="Calibri"/>
                <w:sz w:val="18"/>
                <w:szCs w:val="18"/>
              </w:rPr>
              <w:t>The following will be additionally added as exit criteria outside of</w:t>
            </w:r>
            <w:r w:rsidR="006F0F56">
              <w:rPr>
                <w:rFonts w:ascii="Calibri" w:hAnsi="Calibri" w:cs="Calibri"/>
                <w:sz w:val="18"/>
                <w:szCs w:val="18"/>
              </w:rPr>
              <w:t xml:space="preserve"> ATLAS</w:t>
            </w:r>
            <w:r w:rsidR="00997843" w:rsidRPr="00065D31">
              <w:rPr>
                <w:rFonts w:ascii="Calibri" w:hAnsi="Calibri" w:cs="Calibri"/>
                <w:sz w:val="16"/>
                <w:szCs w:val="16"/>
              </w:rPr>
              <w:t>:</w:t>
            </w:r>
          </w:p>
          <w:p w14:paraId="2AB324FE" w14:textId="3CC845AE" w:rsidR="00997843" w:rsidRPr="00065D31" w:rsidRDefault="00997843" w:rsidP="007C0CA6">
            <w:pPr>
              <w:pStyle w:val="ListParagraph"/>
              <w:numPr>
                <w:ilvl w:val="1"/>
                <w:numId w:val="17"/>
              </w:numPr>
              <w:spacing w:after="0"/>
              <w:rPr>
                <w:rFonts w:ascii="Calibri" w:hAnsi="Calibri" w:cs="Calibri"/>
                <w:sz w:val="16"/>
                <w:szCs w:val="16"/>
              </w:rPr>
            </w:pPr>
            <w:r w:rsidRPr="00065D31">
              <w:rPr>
                <w:rFonts w:ascii="Calibri" w:hAnsi="Calibri" w:cs="Calibri"/>
                <w:sz w:val="16"/>
                <w:szCs w:val="16"/>
              </w:rPr>
              <w:t xml:space="preserve">Reached age </w:t>
            </w:r>
            <w:r w:rsidR="001431BE" w:rsidRPr="00065D31">
              <w:rPr>
                <w:rFonts w:ascii="Calibri" w:hAnsi="Calibri" w:cs="Calibri"/>
                <w:sz w:val="16"/>
                <w:szCs w:val="16"/>
              </w:rPr>
              <w:t>89</w:t>
            </w:r>
          </w:p>
          <w:p w14:paraId="359EE8E9" w14:textId="77777777" w:rsidR="00997843" w:rsidRPr="00065D31" w:rsidRDefault="00997843" w:rsidP="007C0CA6">
            <w:pPr>
              <w:pStyle w:val="ListParagraph"/>
              <w:numPr>
                <w:ilvl w:val="1"/>
                <w:numId w:val="17"/>
              </w:numPr>
              <w:spacing w:after="0"/>
              <w:rPr>
                <w:rFonts w:ascii="Calibri" w:hAnsi="Calibri" w:cs="Calibri"/>
                <w:sz w:val="16"/>
                <w:szCs w:val="16"/>
              </w:rPr>
            </w:pPr>
            <w:r w:rsidRPr="00065D31">
              <w:rPr>
                <w:rFonts w:ascii="Calibri" w:hAnsi="Calibri" w:cs="Calibri"/>
                <w:sz w:val="16"/>
                <w:szCs w:val="16"/>
              </w:rPr>
              <w:t>365 days of follow-up</w:t>
            </w:r>
          </w:p>
        </w:tc>
      </w:tr>
      <w:tr w:rsidR="00997843" w:rsidRPr="00516C7F" w14:paraId="0991CF8D" w14:textId="77777777" w:rsidTr="007C0CA6">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FD48B54" w14:textId="77777777" w:rsidR="00997843" w:rsidRPr="430A7E7A" w:rsidRDefault="00997843" w:rsidP="007C0CA6">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182BE21E" w14:textId="77777777" w:rsidR="00997843" w:rsidRPr="00065D31" w:rsidRDefault="00997843" w:rsidP="00065D31">
            <w:pPr>
              <w:pStyle w:val="ListParagraph"/>
              <w:numPr>
                <w:ilvl w:val="0"/>
                <w:numId w:val="6"/>
              </w:numPr>
              <w:spacing w:after="0" w:line="240" w:lineRule="auto"/>
              <w:rPr>
                <w:sz w:val="20"/>
                <w:szCs w:val="20"/>
              </w:rPr>
            </w:pPr>
            <w:r w:rsidRPr="00065D31">
              <w:rPr>
                <w:sz w:val="16"/>
                <w:szCs w:val="16"/>
              </w:rPr>
              <w:t>The cohort design ensures that there are no subjects in both the target and comparator cohorts.</w:t>
            </w:r>
          </w:p>
          <w:p w14:paraId="118723E8" w14:textId="472697CE" w:rsidR="00065D31" w:rsidRPr="00065D31" w:rsidRDefault="00D41321" w:rsidP="00065D31">
            <w:pPr>
              <w:pStyle w:val="ListParagraph"/>
              <w:numPr>
                <w:ilvl w:val="0"/>
                <w:numId w:val="6"/>
              </w:numPr>
              <w:spacing w:after="0" w:line="240" w:lineRule="auto"/>
              <w:rPr>
                <w:sz w:val="16"/>
                <w:szCs w:val="16"/>
              </w:rPr>
            </w:pPr>
            <w:r w:rsidRPr="00065D31">
              <w:rPr>
                <w:sz w:val="16"/>
                <w:szCs w:val="16"/>
              </w:rPr>
              <w:t xml:space="preserve">Unlike the Wei et al paper, we censored </w:t>
            </w:r>
            <w:r w:rsidR="00E07CF9">
              <w:rPr>
                <w:sz w:val="16"/>
                <w:szCs w:val="16"/>
              </w:rPr>
              <w:t xml:space="preserve">persons </w:t>
            </w:r>
            <w:r w:rsidRPr="00065D31">
              <w:rPr>
                <w:sz w:val="16"/>
                <w:szCs w:val="16"/>
              </w:rPr>
              <w:t>at age 89</w:t>
            </w:r>
            <w:r w:rsidR="002A799C">
              <w:rPr>
                <w:sz w:val="16"/>
                <w:szCs w:val="16"/>
              </w:rPr>
              <w:t xml:space="preserve">. </w:t>
            </w:r>
            <w:r w:rsidRPr="00065D31">
              <w:rPr>
                <w:sz w:val="16"/>
                <w:szCs w:val="16"/>
              </w:rPr>
              <w:t>The Wei et al paper limited their analysis when the subjects were age 90, however one of our data sets, OPTUM_DOD, censors ages at 90 meaning this age could represent 90+ year old</w:t>
            </w:r>
            <w:r w:rsidR="002A799C">
              <w:rPr>
                <w:sz w:val="16"/>
                <w:szCs w:val="16"/>
              </w:rPr>
              <w:t xml:space="preserve">. </w:t>
            </w:r>
            <w:r w:rsidR="00065D31" w:rsidRPr="00065D31">
              <w:rPr>
                <w:sz w:val="16"/>
                <w:szCs w:val="16"/>
              </w:rPr>
              <w:t>Therefore,</w:t>
            </w:r>
            <w:r w:rsidRPr="00065D31">
              <w:rPr>
                <w:sz w:val="16"/>
                <w:szCs w:val="16"/>
              </w:rPr>
              <w:t xml:space="preserve"> we decided to censor at age 89.</w:t>
            </w:r>
          </w:p>
          <w:p w14:paraId="27F1FD5E" w14:textId="2E9126B8" w:rsidR="00065D31" w:rsidRDefault="00065D31" w:rsidP="00065D31">
            <w:pPr>
              <w:pStyle w:val="ListParagraph"/>
              <w:numPr>
                <w:ilvl w:val="0"/>
                <w:numId w:val="6"/>
              </w:numPr>
              <w:spacing w:after="0" w:line="240" w:lineRule="auto"/>
            </w:pPr>
            <w:r w:rsidRPr="00065D31">
              <w:rPr>
                <w:sz w:val="16"/>
                <w:szCs w:val="16"/>
              </w:rPr>
              <w:t>When testing original target and comparator cohorts used within the Wei et al. paper we felt the addition exclusions made the cohorts more comparable.</w:t>
            </w:r>
          </w:p>
        </w:tc>
      </w:tr>
    </w:tbl>
    <w:p w14:paraId="41761CDA" w14:textId="60A13530" w:rsidR="00065D31" w:rsidRDefault="00065D31" w:rsidP="007520C4"/>
    <w:p w14:paraId="3FAD12EB" w14:textId="77777777" w:rsidR="007520C4" w:rsidRDefault="007520C4">
      <w:pPr>
        <w:rPr>
          <w:rFonts w:asciiTheme="majorHAnsi" w:eastAsiaTheme="majorEastAsia" w:hAnsiTheme="majorHAnsi" w:cstheme="majorBidi"/>
          <w:color w:val="365F91" w:themeColor="accent1" w:themeShade="BF"/>
          <w:sz w:val="28"/>
          <w:szCs w:val="28"/>
        </w:rPr>
      </w:pPr>
      <w:r>
        <w:br w:type="page"/>
      </w:r>
    </w:p>
    <w:p w14:paraId="3818722E" w14:textId="717C1135" w:rsidR="00131BF6" w:rsidRDefault="00C7724F" w:rsidP="00D350F5">
      <w:pPr>
        <w:pStyle w:val="Heading3"/>
      </w:pPr>
      <w:bookmarkStart w:id="17" w:name="_Toc43971111"/>
      <w:r>
        <w:lastRenderedPageBreak/>
        <w:t>Comparator Cohort</w:t>
      </w:r>
      <w:r w:rsidR="00955524">
        <w:t>s</w:t>
      </w:r>
      <w:bookmarkEnd w:id="17"/>
    </w:p>
    <w:p w14:paraId="0266F8BB" w14:textId="18E22189" w:rsidR="007B589A" w:rsidRPr="007B589A" w:rsidRDefault="007B589A" w:rsidP="007B589A">
      <w:r>
        <w:t xml:space="preserve">We also have two comparator </w:t>
      </w:r>
      <w:r w:rsidRPr="002C3488">
        <w:t>cohorts that are exposed to codeine. Comparator Cohort 1 is like what was described in the Wei et. al. paper (Table 4) and Comparator Cohort 2 has changes made to the Wei et al. cohort to make for a cohort more comparable to the target cohorts (Table 5).</w:t>
      </w: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A27FEF" w14:paraId="1F96A409" w14:textId="77777777" w:rsidTr="38188232">
        <w:tc>
          <w:tcPr>
            <w:tcW w:w="10075" w:type="dxa"/>
            <w:gridSpan w:val="3"/>
            <w:shd w:val="clear" w:color="auto" w:fill="A6A6A6" w:themeFill="background1" w:themeFillShade="A6"/>
            <w:tcMar>
              <w:top w:w="0" w:type="dxa"/>
              <w:left w:w="108" w:type="dxa"/>
              <w:bottom w:w="0" w:type="dxa"/>
              <w:right w:w="108" w:type="dxa"/>
            </w:tcMar>
            <w:hideMark/>
          </w:tcPr>
          <w:p w14:paraId="09446300" w14:textId="2D1AEC75" w:rsidR="00A27FEF" w:rsidRPr="005B51ED" w:rsidRDefault="00A25DAF" w:rsidP="008605A9">
            <w:pPr>
              <w:spacing w:after="0"/>
              <w:rPr>
                <w:b/>
                <w:bCs/>
              </w:rPr>
            </w:pPr>
            <w:r>
              <w:rPr>
                <w:b/>
                <w:bCs/>
              </w:rPr>
              <w:t xml:space="preserve">TABLE 4 - </w:t>
            </w:r>
            <w:r w:rsidR="00A27FEF" w:rsidRPr="005B51ED">
              <w:rPr>
                <w:b/>
                <w:bCs/>
              </w:rPr>
              <w:t>Comparator Cohort 1 (C1):  Codeine</w:t>
            </w:r>
          </w:p>
        </w:tc>
      </w:tr>
      <w:tr w:rsidR="00E628A8" w14:paraId="35E14FE3" w14:textId="77777777" w:rsidTr="38188232">
        <w:tc>
          <w:tcPr>
            <w:tcW w:w="1050" w:type="dxa"/>
            <w:vMerge w:val="restart"/>
            <w:shd w:val="clear" w:color="auto" w:fill="BFBFBF" w:themeFill="background1" w:themeFillShade="BF"/>
            <w:tcMar>
              <w:top w:w="0" w:type="dxa"/>
              <w:left w:w="108" w:type="dxa"/>
              <w:bottom w:w="0" w:type="dxa"/>
              <w:right w:w="108" w:type="dxa"/>
            </w:tcMar>
            <w:vAlign w:val="center"/>
            <w:hideMark/>
          </w:tcPr>
          <w:p w14:paraId="711FA71D" w14:textId="77777777" w:rsidR="00E628A8" w:rsidRPr="005B51ED" w:rsidRDefault="00E628A8" w:rsidP="00E628A8">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665AE610" w14:textId="77777777" w:rsidR="00E628A8" w:rsidRPr="005B51ED" w:rsidRDefault="00E628A8" w:rsidP="00E628A8">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6F15285F" w14:textId="77777777" w:rsidR="00CD650D" w:rsidRPr="00065D31" w:rsidRDefault="00CD650D" w:rsidP="00CD650D">
            <w:pPr>
              <w:pStyle w:val="ListParagraph"/>
              <w:numPr>
                <w:ilvl w:val="0"/>
                <w:numId w:val="9"/>
              </w:numPr>
              <w:spacing w:after="0"/>
              <w:rPr>
                <w:sz w:val="16"/>
                <w:szCs w:val="16"/>
              </w:rPr>
            </w:pPr>
            <w:r w:rsidRPr="00065D31">
              <w:rPr>
                <w:sz w:val="16"/>
                <w:szCs w:val="16"/>
              </w:rPr>
              <w:t>Codeine</w:t>
            </w:r>
          </w:p>
          <w:p w14:paraId="39C69B81" w14:textId="059CD8EA" w:rsidR="00CD650D" w:rsidRPr="00065D31" w:rsidRDefault="00CD650D" w:rsidP="00CD650D">
            <w:pPr>
              <w:pStyle w:val="ListParagraph"/>
              <w:numPr>
                <w:ilvl w:val="0"/>
                <w:numId w:val="9"/>
              </w:numPr>
              <w:spacing w:after="0"/>
              <w:rPr>
                <w:sz w:val="16"/>
                <w:szCs w:val="16"/>
              </w:rPr>
            </w:pPr>
            <w:r w:rsidRPr="00065D31">
              <w:rPr>
                <w:sz w:val="16"/>
                <w:szCs w:val="16"/>
              </w:rPr>
              <w:t>Tramadol</w:t>
            </w:r>
          </w:p>
          <w:p w14:paraId="6041A618" w14:textId="27008CDC" w:rsidR="00CD650D" w:rsidRPr="00065D31" w:rsidRDefault="00CD650D" w:rsidP="00CD650D">
            <w:pPr>
              <w:pStyle w:val="ListParagraph"/>
              <w:numPr>
                <w:ilvl w:val="0"/>
                <w:numId w:val="9"/>
              </w:numPr>
              <w:spacing w:after="0"/>
              <w:rPr>
                <w:sz w:val="16"/>
                <w:szCs w:val="16"/>
              </w:rPr>
            </w:pPr>
            <w:r w:rsidRPr="00065D31">
              <w:rPr>
                <w:sz w:val="16"/>
                <w:szCs w:val="16"/>
              </w:rPr>
              <w:t>Hip Fracture Diagnosis</w:t>
            </w:r>
            <w:r w:rsidR="00861154" w:rsidRPr="00065D31">
              <w:rPr>
                <w:sz w:val="16"/>
                <w:szCs w:val="16"/>
              </w:rPr>
              <w:t xml:space="preserve">  (Fracture of neck of femur)</w:t>
            </w:r>
          </w:p>
          <w:p w14:paraId="518DCF65" w14:textId="77777777" w:rsidR="00CD650D" w:rsidRPr="00065D31" w:rsidRDefault="00CD650D" w:rsidP="00CD650D">
            <w:pPr>
              <w:pStyle w:val="ListParagraph"/>
              <w:numPr>
                <w:ilvl w:val="0"/>
                <w:numId w:val="9"/>
              </w:numPr>
              <w:spacing w:after="0"/>
              <w:rPr>
                <w:sz w:val="16"/>
                <w:szCs w:val="16"/>
              </w:rPr>
            </w:pPr>
            <w:r w:rsidRPr="00065D31">
              <w:rPr>
                <w:sz w:val="16"/>
                <w:szCs w:val="16"/>
              </w:rPr>
              <w:t>Hip Fracture Source Codes to Include</w:t>
            </w:r>
          </w:p>
          <w:p w14:paraId="485A2604" w14:textId="77777777" w:rsidR="00CD650D" w:rsidRPr="00065D31" w:rsidRDefault="00CD650D" w:rsidP="00CD650D">
            <w:pPr>
              <w:pStyle w:val="ListParagraph"/>
              <w:numPr>
                <w:ilvl w:val="0"/>
                <w:numId w:val="9"/>
              </w:numPr>
              <w:spacing w:after="0"/>
              <w:rPr>
                <w:sz w:val="16"/>
                <w:szCs w:val="16"/>
              </w:rPr>
            </w:pPr>
            <w:r w:rsidRPr="00065D31">
              <w:rPr>
                <w:sz w:val="16"/>
                <w:szCs w:val="16"/>
              </w:rPr>
              <w:t>Hip Fracture Procedures (with revision codes)</w:t>
            </w:r>
          </w:p>
          <w:p w14:paraId="45713681" w14:textId="77777777" w:rsidR="00CD650D" w:rsidRPr="00065D31" w:rsidRDefault="00CD650D" w:rsidP="00CD650D">
            <w:pPr>
              <w:pStyle w:val="ListParagraph"/>
              <w:numPr>
                <w:ilvl w:val="0"/>
                <w:numId w:val="9"/>
              </w:numPr>
              <w:spacing w:after="0"/>
              <w:rPr>
                <w:sz w:val="16"/>
                <w:szCs w:val="16"/>
              </w:rPr>
            </w:pPr>
            <w:r w:rsidRPr="00065D31">
              <w:rPr>
                <w:sz w:val="16"/>
                <w:szCs w:val="16"/>
              </w:rPr>
              <w:t>Opioids</w:t>
            </w:r>
          </w:p>
          <w:p w14:paraId="2344BE8B" w14:textId="77777777" w:rsidR="00CD650D" w:rsidRPr="00065D31" w:rsidRDefault="00CD650D" w:rsidP="00CD650D">
            <w:pPr>
              <w:pStyle w:val="ListParagraph"/>
              <w:numPr>
                <w:ilvl w:val="0"/>
                <w:numId w:val="9"/>
              </w:numPr>
              <w:spacing w:after="0"/>
              <w:rPr>
                <w:sz w:val="16"/>
                <w:szCs w:val="16"/>
              </w:rPr>
            </w:pPr>
            <w:r w:rsidRPr="00065D31">
              <w:rPr>
                <w:sz w:val="16"/>
                <w:szCs w:val="16"/>
              </w:rPr>
              <w:t>Opioid Abuse</w:t>
            </w:r>
          </w:p>
          <w:p w14:paraId="4B271870" w14:textId="1F4E9F82" w:rsidR="00E628A8" w:rsidRPr="00065D31" w:rsidRDefault="00CD650D" w:rsidP="00CD650D">
            <w:pPr>
              <w:pStyle w:val="ListParagraph"/>
              <w:numPr>
                <w:ilvl w:val="0"/>
                <w:numId w:val="9"/>
              </w:numPr>
              <w:spacing w:after="0"/>
              <w:rPr>
                <w:sz w:val="16"/>
                <w:szCs w:val="16"/>
              </w:rPr>
            </w:pPr>
            <w:r w:rsidRPr="00065D31">
              <w:rPr>
                <w:sz w:val="16"/>
                <w:szCs w:val="16"/>
              </w:rPr>
              <w:t>Malignant Neoplasm Excluding Non-Melanoma Skin Cancer</w:t>
            </w:r>
          </w:p>
        </w:tc>
      </w:tr>
      <w:tr w:rsidR="00E628A8" w:rsidRPr="003A080C" w14:paraId="438E2409" w14:textId="77777777" w:rsidTr="38188232">
        <w:tc>
          <w:tcPr>
            <w:tcW w:w="0" w:type="auto"/>
            <w:vMerge/>
            <w:vAlign w:val="center"/>
            <w:hideMark/>
          </w:tcPr>
          <w:p w14:paraId="1FC29115" w14:textId="77777777" w:rsidR="00E628A8" w:rsidRPr="003B5B0E" w:rsidRDefault="00E628A8" w:rsidP="00E628A8">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06448F66" w14:textId="77777777" w:rsidR="00E628A8" w:rsidRPr="003B5B0E" w:rsidRDefault="00E628A8" w:rsidP="00E628A8">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6D66845B" w14:textId="77777777" w:rsidR="00065D31" w:rsidRPr="00065D31" w:rsidRDefault="00065D31" w:rsidP="00065D31">
            <w:pPr>
              <w:pStyle w:val="ListParagraph"/>
              <w:numPr>
                <w:ilvl w:val="0"/>
                <w:numId w:val="7"/>
              </w:numPr>
              <w:spacing w:after="0"/>
              <w:rPr>
                <w:sz w:val="16"/>
                <w:szCs w:val="16"/>
              </w:rPr>
            </w:pPr>
            <w:r w:rsidRPr="00065D31">
              <w:rPr>
                <w:sz w:val="16"/>
                <w:szCs w:val="16"/>
              </w:rPr>
              <w:t>Index is an exposure to codeine</w:t>
            </w:r>
          </w:p>
          <w:p w14:paraId="10F08881" w14:textId="5310470E" w:rsidR="00065D31" w:rsidRPr="00065D31" w:rsidRDefault="00065D31" w:rsidP="00065D31">
            <w:pPr>
              <w:pStyle w:val="ListParagraph"/>
              <w:numPr>
                <w:ilvl w:val="0"/>
                <w:numId w:val="7"/>
              </w:numPr>
              <w:spacing w:after="0"/>
              <w:rPr>
                <w:sz w:val="16"/>
                <w:szCs w:val="16"/>
              </w:rPr>
            </w:pPr>
            <w:r w:rsidRPr="00065D31">
              <w:rPr>
                <w:sz w:val="16"/>
                <w:szCs w:val="16"/>
              </w:rPr>
              <w:t>After (&gt;) 1994.12.31</w:t>
            </w:r>
            <w:r w:rsidR="00B20AD7">
              <w:rPr>
                <w:sz w:val="16"/>
                <w:szCs w:val="16"/>
              </w:rPr>
              <w:t xml:space="preserve"> (1995 was the first full year tramadol was on the market in the UK)</w:t>
            </w:r>
          </w:p>
          <w:p w14:paraId="76B170A3" w14:textId="77777777" w:rsidR="00065D31" w:rsidRPr="00065D31" w:rsidRDefault="00065D31" w:rsidP="00065D31">
            <w:pPr>
              <w:pStyle w:val="ListParagraph"/>
              <w:numPr>
                <w:ilvl w:val="0"/>
                <w:numId w:val="7"/>
              </w:numPr>
              <w:spacing w:after="0"/>
              <w:rPr>
                <w:sz w:val="16"/>
                <w:szCs w:val="16"/>
              </w:rPr>
            </w:pPr>
            <w:r w:rsidRPr="00065D31">
              <w:rPr>
                <w:sz w:val="16"/>
                <w:szCs w:val="16"/>
              </w:rPr>
              <w:t>Between 50-89 years of age at index</w:t>
            </w:r>
          </w:p>
          <w:p w14:paraId="102A5867" w14:textId="31DC5E38" w:rsidR="00E628A8" w:rsidRPr="00065D31" w:rsidRDefault="00065D31" w:rsidP="00FD33E2">
            <w:pPr>
              <w:pStyle w:val="ListParagraph"/>
              <w:numPr>
                <w:ilvl w:val="0"/>
                <w:numId w:val="7"/>
              </w:numPr>
              <w:spacing w:after="0"/>
              <w:rPr>
                <w:sz w:val="16"/>
                <w:szCs w:val="16"/>
              </w:rPr>
            </w:pPr>
            <w:r w:rsidRPr="00065D31">
              <w:rPr>
                <w:sz w:val="16"/>
                <w:szCs w:val="16"/>
              </w:rPr>
              <w:t>365 days of observable time prior to index</w:t>
            </w:r>
          </w:p>
        </w:tc>
      </w:tr>
      <w:tr w:rsidR="00FD33E2" w:rsidRPr="007A2CC7" w:rsidDel="00A14507" w14:paraId="63F109AC" w14:textId="77777777" w:rsidTr="38188232">
        <w:tc>
          <w:tcPr>
            <w:tcW w:w="0" w:type="auto"/>
            <w:vMerge/>
            <w:vAlign w:val="center"/>
          </w:tcPr>
          <w:p w14:paraId="3F094516" w14:textId="77777777" w:rsidR="00FD33E2" w:rsidRPr="003B5B0E" w:rsidRDefault="00FD33E2" w:rsidP="00FD33E2">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61AC3255" w14:textId="77777777" w:rsidR="00FD33E2" w:rsidRPr="003B5B0E" w:rsidRDefault="00FD33E2" w:rsidP="00FD33E2">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6D3719C5" w14:textId="12C27A45" w:rsidR="00FD33E2" w:rsidRPr="00065D31" w:rsidRDefault="00FD33E2" w:rsidP="00FD33E2">
            <w:pPr>
              <w:pStyle w:val="ListParagraph"/>
              <w:numPr>
                <w:ilvl w:val="0"/>
                <w:numId w:val="7"/>
              </w:numPr>
              <w:spacing w:after="0"/>
              <w:rPr>
                <w:sz w:val="16"/>
                <w:szCs w:val="16"/>
              </w:rPr>
            </w:pPr>
            <w:r w:rsidRPr="00065D31">
              <w:rPr>
                <w:sz w:val="16"/>
                <w:szCs w:val="16"/>
              </w:rPr>
              <w:t xml:space="preserve">In the 365 days </w:t>
            </w:r>
            <w:r w:rsidR="00C61EEF">
              <w:rPr>
                <w:sz w:val="16"/>
                <w:szCs w:val="16"/>
              </w:rPr>
              <w:t xml:space="preserve">prior to or on </w:t>
            </w:r>
            <w:r w:rsidRPr="00065D31">
              <w:rPr>
                <w:sz w:val="16"/>
                <w:szCs w:val="16"/>
              </w:rPr>
              <w:t>the index (&gt;=,&lt;=)</w:t>
            </w:r>
          </w:p>
          <w:p w14:paraId="75E49778" w14:textId="77777777" w:rsidR="00FD33E2" w:rsidRPr="00065D31" w:rsidRDefault="00FD33E2" w:rsidP="00FD33E2">
            <w:pPr>
              <w:pStyle w:val="ListParagraph"/>
              <w:numPr>
                <w:ilvl w:val="1"/>
                <w:numId w:val="7"/>
              </w:numPr>
              <w:spacing w:after="0"/>
              <w:rPr>
                <w:sz w:val="16"/>
                <w:szCs w:val="16"/>
              </w:rPr>
            </w:pPr>
            <w:r w:rsidRPr="00065D31">
              <w:rPr>
                <w:sz w:val="16"/>
                <w:szCs w:val="16"/>
              </w:rPr>
              <w:t>No evidence of opioid abuse</w:t>
            </w:r>
          </w:p>
          <w:p w14:paraId="5D93CF01" w14:textId="77777777" w:rsidR="00FD33E2" w:rsidRPr="00065D31" w:rsidRDefault="00FD33E2" w:rsidP="00FD33E2">
            <w:pPr>
              <w:pStyle w:val="ListParagraph"/>
              <w:numPr>
                <w:ilvl w:val="1"/>
                <w:numId w:val="7"/>
              </w:numPr>
              <w:spacing w:after="0"/>
              <w:rPr>
                <w:sz w:val="16"/>
                <w:szCs w:val="16"/>
              </w:rPr>
            </w:pPr>
            <w:r w:rsidRPr="00065D31">
              <w:rPr>
                <w:sz w:val="16"/>
                <w:szCs w:val="16"/>
              </w:rPr>
              <w:t>No evidence of malignant neoplasm excluding non-melanoma skin cancer</w:t>
            </w:r>
          </w:p>
          <w:p w14:paraId="0A792F4F" w14:textId="2B724090" w:rsidR="00FD33E2" w:rsidRPr="00065D31" w:rsidRDefault="00FD33E2" w:rsidP="00FD33E2">
            <w:pPr>
              <w:pStyle w:val="ListParagraph"/>
              <w:numPr>
                <w:ilvl w:val="0"/>
                <w:numId w:val="7"/>
              </w:numPr>
              <w:spacing w:after="0"/>
              <w:rPr>
                <w:sz w:val="16"/>
                <w:szCs w:val="16"/>
              </w:rPr>
            </w:pPr>
            <w:r w:rsidRPr="00065D31">
              <w:rPr>
                <w:sz w:val="16"/>
                <w:szCs w:val="16"/>
              </w:rPr>
              <w:t xml:space="preserve">In the 365 days prior to </w:t>
            </w:r>
            <w:r w:rsidR="004065D9">
              <w:rPr>
                <w:sz w:val="16"/>
                <w:szCs w:val="16"/>
              </w:rPr>
              <w:t xml:space="preserve">and not including </w:t>
            </w:r>
            <w:r w:rsidRPr="00065D31">
              <w:rPr>
                <w:sz w:val="16"/>
                <w:szCs w:val="16"/>
              </w:rPr>
              <w:t>the index (&gt;=,&lt;)</w:t>
            </w:r>
          </w:p>
          <w:p w14:paraId="6618AA49" w14:textId="77777777" w:rsidR="00FD33E2" w:rsidRPr="00065D31" w:rsidRDefault="00FD33E2" w:rsidP="00FD33E2">
            <w:pPr>
              <w:pStyle w:val="ListParagraph"/>
              <w:numPr>
                <w:ilvl w:val="1"/>
                <w:numId w:val="7"/>
              </w:numPr>
              <w:spacing w:after="0"/>
              <w:rPr>
                <w:sz w:val="16"/>
                <w:szCs w:val="16"/>
              </w:rPr>
            </w:pPr>
            <w:r w:rsidRPr="00065D31">
              <w:rPr>
                <w:sz w:val="16"/>
                <w:szCs w:val="16"/>
              </w:rPr>
              <w:t>No evidence of a hip fracture (diagnosis or procedure)</w:t>
            </w:r>
          </w:p>
          <w:p w14:paraId="748BD72E" w14:textId="77777777" w:rsidR="00FD33E2" w:rsidRPr="00065D31" w:rsidRDefault="00FD33E2" w:rsidP="00FD33E2">
            <w:pPr>
              <w:pStyle w:val="ListParagraph"/>
              <w:numPr>
                <w:ilvl w:val="1"/>
                <w:numId w:val="7"/>
              </w:numPr>
              <w:spacing w:after="0"/>
              <w:rPr>
                <w:sz w:val="16"/>
                <w:szCs w:val="16"/>
              </w:rPr>
            </w:pPr>
            <w:r w:rsidRPr="00065D31">
              <w:rPr>
                <w:sz w:val="16"/>
                <w:szCs w:val="16"/>
              </w:rPr>
              <w:t>No exposure to codeine</w:t>
            </w:r>
          </w:p>
          <w:p w14:paraId="2613E2D0" w14:textId="5DA74195" w:rsidR="00FD33E2" w:rsidRPr="00065D31" w:rsidDel="00A14507" w:rsidRDefault="00FD33E2" w:rsidP="00FD33E2">
            <w:pPr>
              <w:pStyle w:val="ListParagraph"/>
              <w:numPr>
                <w:ilvl w:val="1"/>
                <w:numId w:val="7"/>
              </w:numPr>
              <w:spacing w:after="0"/>
              <w:rPr>
                <w:sz w:val="16"/>
                <w:szCs w:val="16"/>
              </w:rPr>
            </w:pPr>
            <w:r w:rsidRPr="00065D31">
              <w:rPr>
                <w:sz w:val="16"/>
                <w:szCs w:val="16"/>
              </w:rPr>
              <w:t>No exposure to opioids</w:t>
            </w:r>
          </w:p>
        </w:tc>
      </w:tr>
      <w:tr w:rsidR="00FD33E2" w14:paraId="01FD69C8" w14:textId="77777777" w:rsidTr="38188232">
        <w:tc>
          <w:tcPr>
            <w:tcW w:w="0" w:type="auto"/>
            <w:vMerge/>
            <w:vAlign w:val="center"/>
          </w:tcPr>
          <w:p w14:paraId="310CE998" w14:textId="77777777" w:rsidR="00FD33E2" w:rsidRPr="003B5B0E" w:rsidRDefault="00FD33E2" w:rsidP="00FD33E2">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576A4B74" w14:textId="77777777" w:rsidR="00FD33E2" w:rsidRPr="003B5B0E" w:rsidRDefault="00FD33E2" w:rsidP="00FD33E2">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46295458" w14:textId="77777777" w:rsidR="00FD33E2" w:rsidRPr="00065D31" w:rsidRDefault="00FD33E2" w:rsidP="00FD33E2">
            <w:pPr>
              <w:pStyle w:val="ListParagraph"/>
              <w:numPr>
                <w:ilvl w:val="0"/>
                <w:numId w:val="17"/>
              </w:numPr>
              <w:spacing w:after="0"/>
              <w:rPr>
                <w:rFonts w:ascii="Calibri" w:hAnsi="Calibri" w:cs="Calibri"/>
                <w:sz w:val="16"/>
                <w:szCs w:val="16"/>
              </w:rPr>
            </w:pPr>
            <w:r w:rsidRPr="00065D31">
              <w:rPr>
                <w:rFonts w:ascii="Calibri" w:hAnsi="Calibri" w:cs="Calibri"/>
                <w:sz w:val="16"/>
                <w:szCs w:val="16"/>
              </w:rPr>
              <w:t>End of continuous drug exposure (with 30-day persistence window, 0-day surveillance window)</w:t>
            </w:r>
          </w:p>
          <w:p w14:paraId="3A9596CD" w14:textId="6917D672" w:rsidR="00FD33E2" w:rsidRPr="00065D31" w:rsidRDefault="00FD33E2" w:rsidP="00FD33E2">
            <w:pPr>
              <w:pStyle w:val="ListParagraph"/>
              <w:numPr>
                <w:ilvl w:val="0"/>
                <w:numId w:val="17"/>
              </w:numPr>
              <w:spacing w:after="0"/>
              <w:rPr>
                <w:rFonts w:ascii="Calibri" w:hAnsi="Calibri" w:cs="Calibri"/>
                <w:sz w:val="16"/>
                <w:szCs w:val="16"/>
              </w:rPr>
            </w:pPr>
            <w:r w:rsidRPr="00065D31">
              <w:rPr>
                <w:rFonts w:ascii="Calibri" w:hAnsi="Calibri" w:cs="Calibri"/>
                <w:sz w:val="16"/>
                <w:szCs w:val="16"/>
              </w:rPr>
              <w:t>Exposure to Tramadol</w:t>
            </w:r>
          </w:p>
          <w:p w14:paraId="17C7005B" w14:textId="77777777" w:rsidR="00FD33E2" w:rsidRPr="00065D31" w:rsidRDefault="00FD33E2" w:rsidP="00FD33E2">
            <w:pPr>
              <w:pStyle w:val="ListParagraph"/>
              <w:numPr>
                <w:ilvl w:val="0"/>
                <w:numId w:val="17"/>
              </w:numPr>
              <w:spacing w:after="0"/>
              <w:rPr>
                <w:rFonts w:ascii="Calibri" w:hAnsi="Calibri" w:cs="Calibri"/>
                <w:sz w:val="16"/>
                <w:szCs w:val="16"/>
              </w:rPr>
            </w:pPr>
            <w:r w:rsidRPr="00065D31">
              <w:rPr>
                <w:rFonts w:ascii="Calibri" w:hAnsi="Calibri" w:cs="Calibri"/>
                <w:sz w:val="16"/>
                <w:szCs w:val="16"/>
              </w:rPr>
              <w:t>Death</w:t>
            </w:r>
          </w:p>
          <w:p w14:paraId="48655A48" w14:textId="77777777" w:rsidR="00FD33E2" w:rsidRPr="00065D31" w:rsidRDefault="00FD33E2" w:rsidP="00FD33E2">
            <w:pPr>
              <w:pStyle w:val="ListParagraph"/>
              <w:numPr>
                <w:ilvl w:val="0"/>
                <w:numId w:val="17"/>
              </w:numPr>
              <w:spacing w:after="0"/>
              <w:rPr>
                <w:rFonts w:ascii="Calibri" w:hAnsi="Calibri" w:cs="Calibri"/>
                <w:sz w:val="16"/>
                <w:szCs w:val="16"/>
              </w:rPr>
            </w:pPr>
            <w:r w:rsidRPr="00065D31">
              <w:rPr>
                <w:sz w:val="16"/>
                <w:szCs w:val="16"/>
              </w:rPr>
              <w:t>End of continuous observation</w:t>
            </w:r>
          </w:p>
          <w:p w14:paraId="734550F9" w14:textId="1E27F2AD" w:rsidR="00FD33E2" w:rsidRPr="00065D31" w:rsidRDefault="00ED1BAF" w:rsidP="00FD33E2">
            <w:pPr>
              <w:pStyle w:val="ListParagraph"/>
              <w:numPr>
                <w:ilvl w:val="0"/>
                <w:numId w:val="17"/>
              </w:numPr>
              <w:spacing w:after="0"/>
              <w:rPr>
                <w:rFonts w:ascii="Calibri" w:hAnsi="Calibri" w:cs="Calibri"/>
                <w:sz w:val="16"/>
                <w:szCs w:val="16"/>
              </w:rPr>
            </w:pPr>
            <w:r>
              <w:rPr>
                <w:rFonts w:ascii="Calibri" w:hAnsi="Calibri" w:cs="Calibri"/>
                <w:sz w:val="18"/>
                <w:szCs w:val="18"/>
              </w:rPr>
              <w:t>The following will be additionally added as exit criteria outside of</w:t>
            </w:r>
            <w:r w:rsidR="006F0F56">
              <w:rPr>
                <w:rFonts w:ascii="Calibri" w:hAnsi="Calibri" w:cs="Calibri"/>
                <w:sz w:val="18"/>
                <w:szCs w:val="18"/>
              </w:rPr>
              <w:t xml:space="preserve"> ATLAS</w:t>
            </w:r>
            <w:r w:rsidR="00FD33E2" w:rsidRPr="00065D31">
              <w:rPr>
                <w:rFonts w:ascii="Calibri" w:hAnsi="Calibri" w:cs="Calibri"/>
                <w:sz w:val="16"/>
                <w:szCs w:val="16"/>
              </w:rPr>
              <w:t>:</w:t>
            </w:r>
          </w:p>
          <w:p w14:paraId="7F960B97" w14:textId="5B57DE9D" w:rsidR="00FD33E2" w:rsidRPr="00065D31" w:rsidRDefault="00FD33E2" w:rsidP="00FD33E2">
            <w:pPr>
              <w:pStyle w:val="ListParagraph"/>
              <w:numPr>
                <w:ilvl w:val="1"/>
                <w:numId w:val="17"/>
              </w:numPr>
              <w:spacing w:after="0"/>
              <w:rPr>
                <w:rFonts w:ascii="Calibri" w:hAnsi="Calibri" w:cs="Calibri"/>
                <w:sz w:val="16"/>
                <w:szCs w:val="16"/>
              </w:rPr>
            </w:pPr>
            <w:r w:rsidRPr="00065D31">
              <w:rPr>
                <w:rFonts w:ascii="Calibri" w:hAnsi="Calibri" w:cs="Calibri"/>
                <w:sz w:val="16"/>
                <w:szCs w:val="16"/>
              </w:rPr>
              <w:t xml:space="preserve">Reached age </w:t>
            </w:r>
            <w:r w:rsidR="001431BE" w:rsidRPr="00065D31">
              <w:rPr>
                <w:rFonts w:ascii="Calibri" w:hAnsi="Calibri" w:cs="Calibri"/>
                <w:sz w:val="16"/>
                <w:szCs w:val="16"/>
              </w:rPr>
              <w:t>89</w:t>
            </w:r>
          </w:p>
          <w:p w14:paraId="23DD75D0" w14:textId="02CCA301" w:rsidR="00FD33E2" w:rsidRPr="00065D31" w:rsidRDefault="00FD33E2" w:rsidP="00FD33E2">
            <w:pPr>
              <w:pStyle w:val="ListParagraph"/>
              <w:numPr>
                <w:ilvl w:val="1"/>
                <w:numId w:val="17"/>
              </w:numPr>
              <w:spacing w:after="0"/>
              <w:rPr>
                <w:rFonts w:ascii="Calibri" w:hAnsi="Calibri" w:cs="Calibri"/>
                <w:sz w:val="16"/>
                <w:szCs w:val="16"/>
              </w:rPr>
            </w:pPr>
            <w:r w:rsidRPr="00065D31">
              <w:rPr>
                <w:rFonts w:ascii="Calibri" w:hAnsi="Calibri" w:cs="Calibri"/>
                <w:sz w:val="16"/>
                <w:szCs w:val="16"/>
              </w:rPr>
              <w:t>365 days of follow-up</w:t>
            </w:r>
          </w:p>
        </w:tc>
      </w:tr>
      <w:tr w:rsidR="00FD33E2" w:rsidRPr="00516C7F" w14:paraId="770FF270" w14:textId="77777777" w:rsidTr="38188232">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060035A" w14:textId="04B30B37" w:rsidR="00FD33E2" w:rsidRPr="430A7E7A" w:rsidRDefault="00FD33E2" w:rsidP="00FD33E2">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1BED176A" w14:textId="77777777" w:rsidR="00FD33E2" w:rsidRPr="00065D31" w:rsidRDefault="00FD33E2" w:rsidP="00FD33E2">
            <w:pPr>
              <w:pStyle w:val="ListParagraph"/>
              <w:numPr>
                <w:ilvl w:val="0"/>
                <w:numId w:val="6"/>
              </w:numPr>
              <w:spacing w:after="0"/>
              <w:rPr>
                <w:sz w:val="20"/>
                <w:szCs w:val="20"/>
              </w:rPr>
            </w:pPr>
            <w:r w:rsidRPr="00065D31">
              <w:rPr>
                <w:sz w:val="16"/>
                <w:szCs w:val="16"/>
              </w:rPr>
              <w:t>The cohort design ensures that there are not subjects in both the target and comparator cohorts.</w:t>
            </w:r>
          </w:p>
          <w:p w14:paraId="6E6D6D88" w14:textId="7A0C31EE" w:rsidR="00D41321" w:rsidRDefault="00D41321" w:rsidP="00FD33E2">
            <w:pPr>
              <w:pStyle w:val="ListParagraph"/>
              <w:numPr>
                <w:ilvl w:val="0"/>
                <w:numId w:val="6"/>
              </w:numPr>
              <w:spacing w:after="0"/>
            </w:pPr>
            <w:r w:rsidRPr="00065D31">
              <w:rPr>
                <w:sz w:val="16"/>
                <w:szCs w:val="16"/>
              </w:rPr>
              <w:t xml:space="preserve">Unlike the Wei et al paper, we censored </w:t>
            </w:r>
            <w:r w:rsidR="00E07CF9">
              <w:rPr>
                <w:sz w:val="16"/>
                <w:szCs w:val="16"/>
              </w:rPr>
              <w:t>persons</w:t>
            </w:r>
            <w:r w:rsidR="00E07CF9" w:rsidRPr="00065D31">
              <w:rPr>
                <w:sz w:val="16"/>
                <w:szCs w:val="16"/>
              </w:rPr>
              <w:t xml:space="preserve"> </w:t>
            </w:r>
            <w:r w:rsidRPr="00065D31">
              <w:rPr>
                <w:sz w:val="16"/>
                <w:szCs w:val="16"/>
              </w:rPr>
              <w:t>at age 89</w:t>
            </w:r>
            <w:r w:rsidR="002A799C">
              <w:rPr>
                <w:sz w:val="16"/>
                <w:szCs w:val="16"/>
              </w:rPr>
              <w:t xml:space="preserve">. </w:t>
            </w:r>
            <w:r w:rsidRPr="00065D31">
              <w:rPr>
                <w:sz w:val="16"/>
                <w:szCs w:val="16"/>
              </w:rPr>
              <w:t>The Wei et al paper limited their analysis when the subjects were age 90, however one of our data sets, OPTUM_DOD, censors ages at 90 meaning this age could represent 90+ year old</w:t>
            </w:r>
            <w:r w:rsidR="002A799C">
              <w:rPr>
                <w:sz w:val="16"/>
                <w:szCs w:val="16"/>
              </w:rPr>
              <w:t xml:space="preserve">. </w:t>
            </w:r>
            <w:r w:rsidR="00065D31" w:rsidRPr="00065D31">
              <w:rPr>
                <w:sz w:val="16"/>
                <w:szCs w:val="16"/>
              </w:rPr>
              <w:t>Therefore,</w:t>
            </w:r>
            <w:r w:rsidRPr="00065D31">
              <w:rPr>
                <w:sz w:val="16"/>
                <w:szCs w:val="16"/>
              </w:rPr>
              <w:t xml:space="preserve"> we decided to censor at age 89.</w:t>
            </w:r>
          </w:p>
        </w:tc>
      </w:tr>
    </w:tbl>
    <w:p w14:paraId="17400860" w14:textId="453E8DAA" w:rsidR="00065D31" w:rsidRDefault="00065D31" w:rsidP="00955524"/>
    <w:p w14:paraId="0BCD997D" w14:textId="77777777" w:rsidR="00065D31" w:rsidRDefault="00065D31">
      <w:r>
        <w:br w:type="page"/>
      </w:r>
    </w:p>
    <w:p w14:paraId="584AB640" w14:textId="77777777" w:rsidR="00955524" w:rsidRDefault="00955524" w:rsidP="00955524"/>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955524" w14:paraId="419EA9BD" w14:textId="77777777" w:rsidTr="00955524">
        <w:tc>
          <w:tcPr>
            <w:tcW w:w="10075" w:type="dxa"/>
            <w:gridSpan w:val="3"/>
            <w:shd w:val="clear" w:color="auto" w:fill="A6A6A6" w:themeFill="background1" w:themeFillShade="A6"/>
            <w:tcMar>
              <w:top w:w="0" w:type="dxa"/>
              <w:left w:w="108" w:type="dxa"/>
              <w:bottom w:w="0" w:type="dxa"/>
              <w:right w:w="108" w:type="dxa"/>
            </w:tcMar>
            <w:hideMark/>
          </w:tcPr>
          <w:p w14:paraId="52E8A214" w14:textId="7C9C5544" w:rsidR="00955524" w:rsidRPr="005B51ED" w:rsidRDefault="00A25DAF" w:rsidP="00955524">
            <w:pPr>
              <w:spacing w:after="0"/>
              <w:rPr>
                <w:b/>
                <w:bCs/>
              </w:rPr>
            </w:pPr>
            <w:r>
              <w:rPr>
                <w:b/>
                <w:bCs/>
              </w:rPr>
              <w:t xml:space="preserve">TABLE 5 - </w:t>
            </w:r>
            <w:r w:rsidR="00955524" w:rsidRPr="005B51ED">
              <w:rPr>
                <w:b/>
                <w:bCs/>
              </w:rPr>
              <w:t xml:space="preserve">Comparator Cohort 2 (C2):  </w:t>
            </w:r>
            <w:r w:rsidR="00C5766D" w:rsidRPr="005B51ED">
              <w:rPr>
                <w:b/>
                <w:bCs/>
              </w:rPr>
              <w:t>Codeine (exclude cough, antibiotic, cold and cough medications, and antihistamines in last 30 days)</w:t>
            </w:r>
          </w:p>
        </w:tc>
      </w:tr>
      <w:tr w:rsidR="00955524" w14:paraId="3BACCCD7" w14:textId="77777777" w:rsidTr="00955524">
        <w:tc>
          <w:tcPr>
            <w:tcW w:w="1050" w:type="dxa"/>
            <w:vMerge w:val="restart"/>
            <w:shd w:val="clear" w:color="auto" w:fill="BFBFBF" w:themeFill="background1" w:themeFillShade="BF"/>
            <w:tcMar>
              <w:top w:w="0" w:type="dxa"/>
              <w:left w:w="108" w:type="dxa"/>
              <w:bottom w:w="0" w:type="dxa"/>
              <w:right w:w="108" w:type="dxa"/>
            </w:tcMar>
            <w:vAlign w:val="center"/>
            <w:hideMark/>
          </w:tcPr>
          <w:p w14:paraId="7EE294A5" w14:textId="77777777" w:rsidR="00955524" w:rsidRPr="005B51ED" w:rsidRDefault="00955524" w:rsidP="00955524">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556D67BD" w14:textId="77777777" w:rsidR="00955524" w:rsidRPr="005B51ED" w:rsidRDefault="00955524" w:rsidP="00955524">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6131A9C8" w14:textId="77777777" w:rsidR="00955524" w:rsidRPr="00065D31" w:rsidRDefault="00955524" w:rsidP="00955524">
            <w:pPr>
              <w:pStyle w:val="ListParagraph"/>
              <w:numPr>
                <w:ilvl w:val="0"/>
                <w:numId w:val="9"/>
              </w:numPr>
              <w:spacing w:after="0"/>
              <w:rPr>
                <w:sz w:val="16"/>
                <w:szCs w:val="16"/>
              </w:rPr>
            </w:pPr>
            <w:r w:rsidRPr="00065D31">
              <w:rPr>
                <w:sz w:val="16"/>
                <w:szCs w:val="16"/>
              </w:rPr>
              <w:t>Codeine</w:t>
            </w:r>
          </w:p>
          <w:p w14:paraId="494B3B9E" w14:textId="77777777" w:rsidR="00955524" w:rsidRPr="00065D31" w:rsidRDefault="00955524" w:rsidP="00955524">
            <w:pPr>
              <w:pStyle w:val="ListParagraph"/>
              <w:numPr>
                <w:ilvl w:val="0"/>
                <w:numId w:val="9"/>
              </w:numPr>
              <w:spacing w:after="0"/>
              <w:rPr>
                <w:sz w:val="16"/>
                <w:szCs w:val="16"/>
              </w:rPr>
            </w:pPr>
            <w:r w:rsidRPr="00065D31">
              <w:rPr>
                <w:sz w:val="16"/>
                <w:szCs w:val="16"/>
              </w:rPr>
              <w:t>Tramadol</w:t>
            </w:r>
          </w:p>
          <w:p w14:paraId="663AEDB2" w14:textId="40B6397F" w:rsidR="00955524" w:rsidRPr="00065D31" w:rsidRDefault="00955524" w:rsidP="00955524">
            <w:pPr>
              <w:pStyle w:val="ListParagraph"/>
              <w:numPr>
                <w:ilvl w:val="0"/>
                <w:numId w:val="9"/>
              </w:numPr>
              <w:spacing w:after="0"/>
              <w:rPr>
                <w:sz w:val="16"/>
                <w:szCs w:val="16"/>
              </w:rPr>
            </w:pPr>
            <w:r w:rsidRPr="00065D31">
              <w:rPr>
                <w:sz w:val="16"/>
                <w:szCs w:val="16"/>
              </w:rPr>
              <w:t>Hip Fracture Diagnosis</w:t>
            </w:r>
            <w:r w:rsidR="00861154" w:rsidRPr="00065D31">
              <w:rPr>
                <w:sz w:val="16"/>
                <w:szCs w:val="16"/>
              </w:rPr>
              <w:t xml:space="preserve">  (Fracture of neck of femur)</w:t>
            </w:r>
          </w:p>
          <w:p w14:paraId="7DBDA292" w14:textId="77777777" w:rsidR="00955524" w:rsidRPr="00065D31" w:rsidRDefault="00955524" w:rsidP="00955524">
            <w:pPr>
              <w:pStyle w:val="ListParagraph"/>
              <w:numPr>
                <w:ilvl w:val="0"/>
                <w:numId w:val="9"/>
              </w:numPr>
              <w:spacing w:after="0"/>
              <w:rPr>
                <w:sz w:val="16"/>
                <w:szCs w:val="16"/>
              </w:rPr>
            </w:pPr>
            <w:r w:rsidRPr="00065D31">
              <w:rPr>
                <w:sz w:val="16"/>
                <w:szCs w:val="16"/>
              </w:rPr>
              <w:t>Hip Fracture Source Codes to Include</w:t>
            </w:r>
          </w:p>
          <w:p w14:paraId="6F12C43B" w14:textId="77777777" w:rsidR="00955524" w:rsidRPr="00065D31" w:rsidRDefault="00955524" w:rsidP="00955524">
            <w:pPr>
              <w:pStyle w:val="ListParagraph"/>
              <w:numPr>
                <w:ilvl w:val="0"/>
                <w:numId w:val="9"/>
              </w:numPr>
              <w:spacing w:after="0"/>
              <w:rPr>
                <w:sz w:val="16"/>
                <w:szCs w:val="16"/>
              </w:rPr>
            </w:pPr>
            <w:r w:rsidRPr="00065D31">
              <w:rPr>
                <w:sz w:val="16"/>
                <w:szCs w:val="16"/>
              </w:rPr>
              <w:t>Hip Fracture Procedures (with revision codes)</w:t>
            </w:r>
          </w:p>
          <w:p w14:paraId="3DFEFBC0" w14:textId="77777777" w:rsidR="00955524" w:rsidRPr="00065D31" w:rsidRDefault="00955524" w:rsidP="00955524">
            <w:pPr>
              <w:pStyle w:val="ListParagraph"/>
              <w:numPr>
                <w:ilvl w:val="0"/>
                <w:numId w:val="9"/>
              </w:numPr>
              <w:spacing w:after="0"/>
              <w:rPr>
                <w:sz w:val="16"/>
                <w:szCs w:val="16"/>
              </w:rPr>
            </w:pPr>
            <w:r w:rsidRPr="00065D31">
              <w:rPr>
                <w:sz w:val="16"/>
                <w:szCs w:val="16"/>
              </w:rPr>
              <w:t>Opioids</w:t>
            </w:r>
          </w:p>
          <w:p w14:paraId="7A0CD960" w14:textId="77777777" w:rsidR="00955524" w:rsidRPr="00065D31" w:rsidRDefault="00955524" w:rsidP="00955524">
            <w:pPr>
              <w:pStyle w:val="ListParagraph"/>
              <w:numPr>
                <w:ilvl w:val="0"/>
                <w:numId w:val="9"/>
              </w:numPr>
              <w:spacing w:after="0"/>
              <w:rPr>
                <w:sz w:val="16"/>
                <w:szCs w:val="16"/>
              </w:rPr>
            </w:pPr>
            <w:r w:rsidRPr="00065D31">
              <w:rPr>
                <w:sz w:val="16"/>
                <w:szCs w:val="16"/>
              </w:rPr>
              <w:t>Opioid Abuse</w:t>
            </w:r>
          </w:p>
          <w:p w14:paraId="350C0596" w14:textId="6BB7AAEC" w:rsidR="00955524" w:rsidRPr="00065D31" w:rsidRDefault="00955524" w:rsidP="00955524">
            <w:pPr>
              <w:pStyle w:val="ListParagraph"/>
              <w:numPr>
                <w:ilvl w:val="0"/>
                <w:numId w:val="9"/>
              </w:numPr>
              <w:spacing w:after="0"/>
              <w:rPr>
                <w:sz w:val="16"/>
                <w:szCs w:val="16"/>
              </w:rPr>
            </w:pPr>
            <w:r w:rsidRPr="00065D31">
              <w:rPr>
                <w:sz w:val="16"/>
                <w:szCs w:val="16"/>
              </w:rPr>
              <w:t>Malignant Neoplasm Excluding Non-Melanoma Skin Cancer</w:t>
            </w:r>
          </w:p>
          <w:p w14:paraId="7567E368" w14:textId="79D8F245" w:rsidR="00C5766D" w:rsidRPr="00065D31" w:rsidRDefault="00C5766D" w:rsidP="00955524">
            <w:pPr>
              <w:pStyle w:val="ListParagraph"/>
              <w:numPr>
                <w:ilvl w:val="0"/>
                <w:numId w:val="9"/>
              </w:numPr>
              <w:spacing w:after="0"/>
              <w:rPr>
                <w:sz w:val="16"/>
                <w:szCs w:val="16"/>
              </w:rPr>
            </w:pPr>
            <w:r w:rsidRPr="00065D31">
              <w:rPr>
                <w:sz w:val="16"/>
                <w:szCs w:val="16"/>
              </w:rPr>
              <w:t>Cough, Acute bronchospasm, Respiratory tract infection, Tracheobronchial disorder, Acute respiratory disease, Sinusitis</w:t>
            </w:r>
          </w:p>
          <w:p w14:paraId="00251168" w14:textId="48EE34AE" w:rsidR="00C5766D" w:rsidRPr="00065D31" w:rsidRDefault="00C5766D" w:rsidP="00955524">
            <w:pPr>
              <w:pStyle w:val="ListParagraph"/>
              <w:numPr>
                <w:ilvl w:val="0"/>
                <w:numId w:val="9"/>
              </w:numPr>
              <w:spacing w:after="0"/>
              <w:rPr>
                <w:sz w:val="16"/>
                <w:szCs w:val="16"/>
              </w:rPr>
            </w:pPr>
            <w:r w:rsidRPr="00065D31">
              <w:rPr>
                <w:sz w:val="16"/>
                <w:szCs w:val="16"/>
              </w:rPr>
              <w:t>Cough and Cold Preparations (excluding codeine)</w:t>
            </w:r>
          </w:p>
          <w:p w14:paraId="3DC9B845" w14:textId="77777777" w:rsidR="00C5766D" w:rsidRPr="00065D31" w:rsidRDefault="00C5766D" w:rsidP="00955524">
            <w:pPr>
              <w:pStyle w:val="ListParagraph"/>
              <w:numPr>
                <w:ilvl w:val="0"/>
                <w:numId w:val="9"/>
              </w:numPr>
              <w:spacing w:after="0"/>
              <w:rPr>
                <w:sz w:val="16"/>
                <w:szCs w:val="16"/>
              </w:rPr>
            </w:pPr>
            <w:r w:rsidRPr="00065D31">
              <w:rPr>
                <w:sz w:val="16"/>
                <w:szCs w:val="16"/>
              </w:rPr>
              <w:t>Antibacterials for Systemic Use</w:t>
            </w:r>
          </w:p>
          <w:p w14:paraId="59FC35E7" w14:textId="636318B4" w:rsidR="00C5766D" w:rsidRPr="00065D31" w:rsidRDefault="00C5766D" w:rsidP="00955524">
            <w:pPr>
              <w:pStyle w:val="ListParagraph"/>
              <w:numPr>
                <w:ilvl w:val="0"/>
                <w:numId w:val="9"/>
              </w:numPr>
              <w:spacing w:after="0"/>
              <w:rPr>
                <w:sz w:val="16"/>
                <w:szCs w:val="16"/>
              </w:rPr>
            </w:pPr>
            <w:r w:rsidRPr="00065D31">
              <w:rPr>
                <w:sz w:val="16"/>
                <w:szCs w:val="16"/>
              </w:rPr>
              <w:t>Antihistamines for Systemic Use</w:t>
            </w:r>
          </w:p>
        </w:tc>
      </w:tr>
      <w:tr w:rsidR="00955524" w:rsidRPr="003A080C" w14:paraId="2660572C" w14:textId="77777777" w:rsidTr="00955524">
        <w:tc>
          <w:tcPr>
            <w:tcW w:w="0" w:type="auto"/>
            <w:vMerge/>
            <w:vAlign w:val="center"/>
            <w:hideMark/>
          </w:tcPr>
          <w:p w14:paraId="6F3B197D" w14:textId="77777777" w:rsidR="00955524" w:rsidRPr="003B5B0E" w:rsidRDefault="00955524" w:rsidP="00955524">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494DB1E4" w14:textId="77777777" w:rsidR="00955524" w:rsidRPr="003B5B0E" w:rsidRDefault="00955524" w:rsidP="00955524">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2C6128A0" w14:textId="74F91575" w:rsidR="00955524" w:rsidRPr="00065D31" w:rsidRDefault="00A917A1" w:rsidP="00A917A1">
            <w:pPr>
              <w:spacing w:after="0"/>
              <w:rPr>
                <w:sz w:val="16"/>
                <w:szCs w:val="16"/>
              </w:rPr>
            </w:pPr>
            <w:r w:rsidRPr="00065D31">
              <w:rPr>
                <w:sz w:val="16"/>
                <w:szCs w:val="16"/>
              </w:rPr>
              <w:t>N/A</w:t>
            </w:r>
          </w:p>
        </w:tc>
      </w:tr>
      <w:tr w:rsidR="00955524" w:rsidRPr="007A2CC7" w:rsidDel="00A14507" w14:paraId="3429ECBC" w14:textId="77777777" w:rsidTr="00955524">
        <w:tc>
          <w:tcPr>
            <w:tcW w:w="0" w:type="auto"/>
            <w:vMerge/>
            <w:vAlign w:val="center"/>
          </w:tcPr>
          <w:p w14:paraId="58FCECAE" w14:textId="77777777" w:rsidR="00955524" w:rsidRPr="003B5B0E" w:rsidRDefault="00955524" w:rsidP="00955524">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7A10A3CD" w14:textId="77777777" w:rsidR="00955524" w:rsidRPr="003B5B0E" w:rsidRDefault="00955524" w:rsidP="00955524">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452CAB62" w14:textId="77777777" w:rsidR="00A917A1" w:rsidRPr="00065D31" w:rsidRDefault="00A917A1" w:rsidP="00A917A1">
            <w:pPr>
              <w:pStyle w:val="ListParagraph"/>
              <w:numPr>
                <w:ilvl w:val="0"/>
                <w:numId w:val="7"/>
              </w:numPr>
              <w:spacing w:after="0"/>
              <w:rPr>
                <w:sz w:val="16"/>
                <w:szCs w:val="16"/>
              </w:rPr>
            </w:pPr>
            <w:r w:rsidRPr="00065D31">
              <w:rPr>
                <w:sz w:val="16"/>
                <w:szCs w:val="16"/>
              </w:rPr>
              <w:t>Index is an exposure to codeine</w:t>
            </w:r>
          </w:p>
          <w:p w14:paraId="5DB7B04E" w14:textId="6A63850B" w:rsidR="00A917A1" w:rsidRPr="00065D31" w:rsidRDefault="00A917A1" w:rsidP="00A917A1">
            <w:pPr>
              <w:pStyle w:val="ListParagraph"/>
              <w:numPr>
                <w:ilvl w:val="0"/>
                <w:numId w:val="7"/>
              </w:numPr>
              <w:spacing w:after="0"/>
              <w:rPr>
                <w:sz w:val="16"/>
                <w:szCs w:val="16"/>
              </w:rPr>
            </w:pPr>
            <w:r w:rsidRPr="00065D31">
              <w:rPr>
                <w:sz w:val="16"/>
                <w:szCs w:val="16"/>
              </w:rPr>
              <w:t>After (&gt;) 1994.12.31</w:t>
            </w:r>
            <w:r w:rsidR="00B20AD7">
              <w:rPr>
                <w:sz w:val="16"/>
                <w:szCs w:val="16"/>
              </w:rPr>
              <w:t xml:space="preserve"> (1995 was the first full year tramadol was on the market in the UK)</w:t>
            </w:r>
          </w:p>
          <w:p w14:paraId="6AF39B24" w14:textId="518034F1" w:rsidR="00A917A1" w:rsidRPr="00065D31" w:rsidRDefault="00A917A1" w:rsidP="00A917A1">
            <w:pPr>
              <w:pStyle w:val="ListParagraph"/>
              <w:numPr>
                <w:ilvl w:val="0"/>
                <w:numId w:val="7"/>
              </w:numPr>
              <w:spacing w:after="0"/>
              <w:rPr>
                <w:sz w:val="16"/>
                <w:szCs w:val="16"/>
              </w:rPr>
            </w:pPr>
            <w:r w:rsidRPr="00065D31">
              <w:rPr>
                <w:sz w:val="16"/>
                <w:szCs w:val="16"/>
              </w:rPr>
              <w:t>Between 50-</w:t>
            </w:r>
            <w:r w:rsidR="001431BE" w:rsidRPr="00065D31">
              <w:rPr>
                <w:sz w:val="16"/>
                <w:szCs w:val="16"/>
              </w:rPr>
              <w:t>89</w:t>
            </w:r>
            <w:r w:rsidRPr="00065D31">
              <w:rPr>
                <w:sz w:val="16"/>
                <w:szCs w:val="16"/>
              </w:rPr>
              <w:t xml:space="preserve"> years of age at index</w:t>
            </w:r>
          </w:p>
          <w:p w14:paraId="1E93A91E" w14:textId="77777777" w:rsidR="00A917A1" w:rsidRPr="00065D31" w:rsidRDefault="00A917A1" w:rsidP="00A917A1">
            <w:pPr>
              <w:pStyle w:val="ListParagraph"/>
              <w:numPr>
                <w:ilvl w:val="0"/>
                <w:numId w:val="7"/>
              </w:numPr>
              <w:spacing w:after="0"/>
              <w:rPr>
                <w:sz w:val="16"/>
                <w:szCs w:val="16"/>
              </w:rPr>
            </w:pPr>
            <w:r w:rsidRPr="00065D31">
              <w:rPr>
                <w:sz w:val="16"/>
                <w:szCs w:val="16"/>
              </w:rPr>
              <w:t>365 days of observable time prior to index</w:t>
            </w:r>
          </w:p>
          <w:p w14:paraId="21CBB340" w14:textId="49D952BA" w:rsidR="00A917A1" w:rsidRPr="00065D31" w:rsidRDefault="00A917A1" w:rsidP="00A917A1">
            <w:pPr>
              <w:pStyle w:val="ListParagraph"/>
              <w:numPr>
                <w:ilvl w:val="0"/>
                <w:numId w:val="7"/>
              </w:numPr>
              <w:spacing w:after="0"/>
              <w:rPr>
                <w:sz w:val="16"/>
                <w:szCs w:val="16"/>
              </w:rPr>
            </w:pPr>
            <w:r w:rsidRPr="00065D31">
              <w:rPr>
                <w:sz w:val="16"/>
                <w:szCs w:val="16"/>
              </w:rPr>
              <w:t xml:space="preserve">In the 30 days </w:t>
            </w:r>
            <w:r w:rsidR="004065D9">
              <w:rPr>
                <w:sz w:val="16"/>
                <w:szCs w:val="16"/>
              </w:rPr>
              <w:t xml:space="preserve">prior to or on </w:t>
            </w:r>
            <w:r w:rsidRPr="00065D31">
              <w:rPr>
                <w:sz w:val="16"/>
                <w:szCs w:val="16"/>
              </w:rPr>
              <w:t>the index (&gt;=,&lt;=)</w:t>
            </w:r>
          </w:p>
          <w:p w14:paraId="1EA85F71" w14:textId="0497EE91" w:rsidR="00A917A1" w:rsidRPr="00065D31" w:rsidRDefault="00A917A1" w:rsidP="00A917A1">
            <w:pPr>
              <w:pStyle w:val="ListParagraph"/>
              <w:numPr>
                <w:ilvl w:val="1"/>
                <w:numId w:val="7"/>
              </w:numPr>
              <w:spacing w:after="0"/>
              <w:rPr>
                <w:sz w:val="16"/>
                <w:szCs w:val="16"/>
              </w:rPr>
            </w:pPr>
            <w:r w:rsidRPr="00065D31">
              <w:rPr>
                <w:sz w:val="16"/>
                <w:szCs w:val="16"/>
              </w:rPr>
              <w:t xml:space="preserve">No evidence of cough, acute bronchospasm, </w:t>
            </w:r>
            <w:r w:rsidR="005E7472" w:rsidRPr="00065D31">
              <w:rPr>
                <w:sz w:val="16"/>
                <w:szCs w:val="16"/>
              </w:rPr>
              <w:t>r</w:t>
            </w:r>
            <w:r w:rsidRPr="00065D31">
              <w:rPr>
                <w:sz w:val="16"/>
                <w:szCs w:val="16"/>
              </w:rPr>
              <w:t>espiratory tract infection, tracheobronchial disorder, acute respiratory disease, or sinusitis</w:t>
            </w:r>
          </w:p>
          <w:p w14:paraId="3C622693" w14:textId="77777777" w:rsidR="00A917A1" w:rsidRPr="00065D31" w:rsidRDefault="00A917A1" w:rsidP="00A917A1">
            <w:pPr>
              <w:pStyle w:val="ListParagraph"/>
              <w:numPr>
                <w:ilvl w:val="1"/>
                <w:numId w:val="7"/>
              </w:numPr>
              <w:spacing w:after="0"/>
              <w:rPr>
                <w:sz w:val="16"/>
                <w:szCs w:val="16"/>
              </w:rPr>
            </w:pPr>
            <w:r w:rsidRPr="00065D31">
              <w:rPr>
                <w:sz w:val="16"/>
                <w:szCs w:val="16"/>
              </w:rPr>
              <w:t>No exposure to cough and cold preparations (excluding codeine)</w:t>
            </w:r>
          </w:p>
          <w:p w14:paraId="1C6EBBE8" w14:textId="77777777" w:rsidR="00A917A1" w:rsidRPr="00065D31" w:rsidRDefault="00A917A1" w:rsidP="00A917A1">
            <w:pPr>
              <w:pStyle w:val="ListParagraph"/>
              <w:numPr>
                <w:ilvl w:val="1"/>
                <w:numId w:val="7"/>
              </w:numPr>
              <w:spacing w:after="0"/>
              <w:rPr>
                <w:sz w:val="16"/>
                <w:szCs w:val="16"/>
              </w:rPr>
            </w:pPr>
            <w:r w:rsidRPr="00065D31">
              <w:rPr>
                <w:sz w:val="16"/>
                <w:szCs w:val="16"/>
              </w:rPr>
              <w:t>No exposure to antibacterials for systemic use</w:t>
            </w:r>
          </w:p>
          <w:p w14:paraId="5F2B7956" w14:textId="77777777" w:rsidR="00A917A1" w:rsidRPr="00065D31" w:rsidRDefault="00A917A1" w:rsidP="00A917A1">
            <w:pPr>
              <w:pStyle w:val="ListParagraph"/>
              <w:numPr>
                <w:ilvl w:val="1"/>
                <w:numId w:val="7"/>
              </w:numPr>
              <w:spacing w:after="0"/>
              <w:rPr>
                <w:sz w:val="16"/>
                <w:szCs w:val="16"/>
              </w:rPr>
            </w:pPr>
            <w:r w:rsidRPr="00065D31">
              <w:rPr>
                <w:sz w:val="16"/>
                <w:szCs w:val="16"/>
              </w:rPr>
              <w:t>No exposure to antihistamines for systemic use</w:t>
            </w:r>
          </w:p>
          <w:p w14:paraId="21DAD214" w14:textId="3147831C" w:rsidR="00A917A1" w:rsidRPr="00065D31" w:rsidRDefault="00A917A1" w:rsidP="00A917A1">
            <w:pPr>
              <w:pStyle w:val="ListParagraph"/>
              <w:numPr>
                <w:ilvl w:val="0"/>
                <w:numId w:val="7"/>
              </w:numPr>
              <w:spacing w:after="0"/>
              <w:rPr>
                <w:sz w:val="16"/>
                <w:szCs w:val="16"/>
              </w:rPr>
            </w:pPr>
            <w:r w:rsidRPr="00065D31">
              <w:rPr>
                <w:sz w:val="16"/>
                <w:szCs w:val="16"/>
              </w:rPr>
              <w:t xml:space="preserve">In the 365 days </w:t>
            </w:r>
            <w:r w:rsidR="004065D9">
              <w:rPr>
                <w:sz w:val="16"/>
                <w:szCs w:val="16"/>
              </w:rPr>
              <w:t xml:space="preserve">prior to or on </w:t>
            </w:r>
            <w:r w:rsidRPr="00065D31">
              <w:rPr>
                <w:sz w:val="16"/>
                <w:szCs w:val="16"/>
              </w:rPr>
              <w:t>the index (&gt;=,&lt;=)</w:t>
            </w:r>
          </w:p>
          <w:p w14:paraId="62BA0A14" w14:textId="77777777" w:rsidR="00A917A1" w:rsidRPr="00065D31" w:rsidRDefault="00A917A1" w:rsidP="00A917A1">
            <w:pPr>
              <w:pStyle w:val="ListParagraph"/>
              <w:numPr>
                <w:ilvl w:val="1"/>
                <w:numId w:val="7"/>
              </w:numPr>
              <w:spacing w:after="0"/>
              <w:rPr>
                <w:sz w:val="16"/>
                <w:szCs w:val="16"/>
              </w:rPr>
            </w:pPr>
            <w:r w:rsidRPr="00065D31">
              <w:rPr>
                <w:sz w:val="16"/>
                <w:szCs w:val="16"/>
              </w:rPr>
              <w:t>No evidence of opioid abuse</w:t>
            </w:r>
          </w:p>
          <w:p w14:paraId="16217FAE" w14:textId="77777777" w:rsidR="00A917A1" w:rsidRPr="00065D31" w:rsidRDefault="00A917A1" w:rsidP="00A917A1">
            <w:pPr>
              <w:pStyle w:val="ListParagraph"/>
              <w:numPr>
                <w:ilvl w:val="1"/>
                <w:numId w:val="7"/>
              </w:numPr>
              <w:spacing w:after="0"/>
              <w:rPr>
                <w:sz w:val="16"/>
                <w:szCs w:val="16"/>
              </w:rPr>
            </w:pPr>
            <w:r w:rsidRPr="00065D31">
              <w:rPr>
                <w:sz w:val="16"/>
                <w:szCs w:val="16"/>
              </w:rPr>
              <w:t>No evidence of malignant neoplasm excluding non-melanoma skin cancer</w:t>
            </w:r>
          </w:p>
          <w:p w14:paraId="1E2BE498" w14:textId="0147F985" w:rsidR="00A917A1" w:rsidRPr="00065D31" w:rsidRDefault="00A917A1" w:rsidP="00A917A1">
            <w:pPr>
              <w:pStyle w:val="ListParagraph"/>
              <w:numPr>
                <w:ilvl w:val="0"/>
                <w:numId w:val="7"/>
              </w:numPr>
              <w:spacing w:after="0"/>
              <w:rPr>
                <w:sz w:val="16"/>
                <w:szCs w:val="16"/>
              </w:rPr>
            </w:pPr>
            <w:r w:rsidRPr="00065D31">
              <w:rPr>
                <w:sz w:val="16"/>
                <w:szCs w:val="16"/>
              </w:rPr>
              <w:t xml:space="preserve">In the 365 days prior to </w:t>
            </w:r>
            <w:r w:rsidR="004065D9">
              <w:rPr>
                <w:sz w:val="16"/>
                <w:szCs w:val="16"/>
              </w:rPr>
              <w:t xml:space="preserve">and not including </w:t>
            </w:r>
            <w:r w:rsidRPr="00065D31">
              <w:rPr>
                <w:sz w:val="16"/>
                <w:szCs w:val="16"/>
              </w:rPr>
              <w:t>the index (&gt;=,&lt;)</w:t>
            </w:r>
          </w:p>
          <w:p w14:paraId="14ED5F68" w14:textId="77777777" w:rsidR="00A917A1" w:rsidRPr="00065D31" w:rsidRDefault="00A917A1" w:rsidP="00A917A1">
            <w:pPr>
              <w:pStyle w:val="ListParagraph"/>
              <w:numPr>
                <w:ilvl w:val="1"/>
                <w:numId w:val="7"/>
              </w:numPr>
              <w:spacing w:after="0"/>
              <w:rPr>
                <w:sz w:val="16"/>
                <w:szCs w:val="16"/>
              </w:rPr>
            </w:pPr>
            <w:r w:rsidRPr="00065D31">
              <w:rPr>
                <w:sz w:val="16"/>
                <w:szCs w:val="16"/>
              </w:rPr>
              <w:t>No evidence of a hip fracture (diagnosis or procedure)</w:t>
            </w:r>
          </w:p>
          <w:p w14:paraId="7171D77E" w14:textId="77777777" w:rsidR="00A917A1" w:rsidRPr="00065D31" w:rsidRDefault="00A917A1" w:rsidP="00A917A1">
            <w:pPr>
              <w:pStyle w:val="ListParagraph"/>
              <w:numPr>
                <w:ilvl w:val="1"/>
                <w:numId w:val="7"/>
              </w:numPr>
              <w:spacing w:after="0"/>
              <w:rPr>
                <w:sz w:val="16"/>
                <w:szCs w:val="16"/>
              </w:rPr>
            </w:pPr>
            <w:r w:rsidRPr="00065D31">
              <w:rPr>
                <w:sz w:val="16"/>
                <w:szCs w:val="16"/>
              </w:rPr>
              <w:t>No exposure to codeine</w:t>
            </w:r>
          </w:p>
          <w:p w14:paraId="6B68F272" w14:textId="3764FE40" w:rsidR="00955524" w:rsidRPr="00065D31" w:rsidDel="00A14507" w:rsidRDefault="00A917A1" w:rsidP="00A917A1">
            <w:pPr>
              <w:pStyle w:val="ListParagraph"/>
              <w:numPr>
                <w:ilvl w:val="1"/>
                <w:numId w:val="7"/>
              </w:numPr>
              <w:spacing w:after="0"/>
              <w:rPr>
                <w:rFonts w:ascii="Calibri" w:hAnsi="Calibri" w:cs="Calibri"/>
                <w:sz w:val="16"/>
                <w:szCs w:val="16"/>
              </w:rPr>
            </w:pPr>
            <w:r w:rsidRPr="00065D31">
              <w:rPr>
                <w:sz w:val="16"/>
                <w:szCs w:val="16"/>
              </w:rPr>
              <w:t>No exposure to opioids</w:t>
            </w:r>
          </w:p>
        </w:tc>
      </w:tr>
      <w:tr w:rsidR="00955524" w14:paraId="64A04BA4" w14:textId="77777777" w:rsidTr="00955524">
        <w:tc>
          <w:tcPr>
            <w:tcW w:w="0" w:type="auto"/>
            <w:vMerge/>
            <w:vAlign w:val="center"/>
          </w:tcPr>
          <w:p w14:paraId="476BC2BC" w14:textId="77777777" w:rsidR="00955524" w:rsidRPr="003B5B0E" w:rsidRDefault="00955524" w:rsidP="00955524">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0C1A895B" w14:textId="77777777" w:rsidR="00955524" w:rsidRPr="003B5B0E" w:rsidRDefault="00955524" w:rsidP="00955524">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7114207A" w14:textId="77777777" w:rsidR="00955524" w:rsidRPr="00065D31" w:rsidRDefault="00955524" w:rsidP="00955524">
            <w:pPr>
              <w:pStyle w:val="ListParagraph"/>
              <w:numPr>
                <w:ilvl w:val="0"/>
                <w:numId w:val="17"/>
              </w:numPr>
              <w:spacing w:after="0"/>
              <w:rPr>
                <w:rFonts w:ascii="Calibri" w:hAnsi="Calibri" w:cs="Calibri"/>
                <w:sz w:val="16"/>
                <w:szCs w:val="16"/>
              </w:rPr>
            </w:pPr>
            <w:r w:rsidRPr="00065D31">
              <w:rPr>
                <w:rFonts w:ascii="Calibri" w:hAnsi="Calibri" w:cs="Calibri"/>
                <w:sz w:val="16"/>
                <w:szCs w:val="16"/>
              </w:rPr>
              <w:t>End of continuous drug exposure (with 30-day persistence window, 0-day surveillance window)</w:t>
            </w:r>
          </w:p>
          <w:p w14:paraId="2C2EDFE8" w14:textId="77777777" w:rsidR="00955524" w:rsidRPr="00065D31" w:rsidRDefault="00955524" w:rsidP="00955524">
            <w:pPr>
              <w:pStyle w:val="ListParagraph"/>
              <w:numPr>
                <w:ilvl w:val="0"/>
                <w:numId w:val="17"/>
              </w:numPr>
              <w:spacing w:after="0"/>
              <w:rPr>
                <w:rFonts w:ascii="Calibri" w:hAnsi="Calibri" w:cs="Calibri"/>
                <w:sz w:val="16"/>
                <w:szCs w:val="16"/>
              </w:rPr>
            </w:pPr>
            <w:r w:rsidRPr="00065D31">
              <w:rPr>
                <w:rFonts w:ascii="Calibri" w:hAnsi="Calibri" w:cs="Calibri"/>
                <w:sz w:val="16"/>
                <w:szCs w:val="16"/>
              </w:rPr>
              <w:t>Exposure to Tramadol</w:t>
            </w:r>
          </w:p>
          <w:p w14:paraId="1D509D3A" w14:textId="77777777" w:rsidR="00955524" w:rsidRPr="00065D31" w:rsidRDefault="00955524" w:rsidP="00955524">
            <w:pPr>
              <w:pStyle w:val="ListParagraph"/>
              <w:numPr>
                <w:ilvl w:val="0"/>
                <w:numId w:val="17"/>
              </w:numPr>
              <w:spacing w:after="0"/>
              <w:rPr>
                <w:rFonts w:ascii="Calibri" w:hAnsi="Calibri" w:cs="Calibri"/>
                <w:sz w:val="16"/>
                <w:szCs w:val="16"/>
              </w:rPr>
            </w:pPr>
            <w:r w:rsidRPr="00065D31">
              <w:rPr>
                <w:rFonts w:ascii="Calibri" w:hAnsi="Calibri" w:cs="Calibri"/>
                <w:sz w:val="16"/>
                <w:szCs w:val="16"/>
              </w:rPr>
              <w:t>Death</w:t>
            </w:r>
          </w:p>
          <w:p w14:paraId="38AC7AA9" w14:textId="77777777" w:rsidR="00955524" w:rsidRPr="00065D31" w:rsidRDefault="00955524" w:rsidP="00955524">
            <w:pPr>
              <w:pStyle w:val="ListParagraph"/>
              <w:numPr>
                <w:ilvl w:val="0"/>
                <w:numId w:val="17"/>
              </w:numPr>
              <w:spacing w:after="0"/>
              <w:rPr>
                <w:rFonts w:ascii="Calibri" w:hAnsi="Calibri" w:cs="Calibri"/>
                <w:sz w:val="16"/>
                <w:szCs w:val="16"/>
              </w:rPr>
            </w:pPr>
            <w:r w:rsidRPr="00065D31">
              <w:rPr>
                <w:sz w:val="16"/>
                <w:szCs w:val="16"/>
              </w:rPr>
              <w:t>End of continuous observation</w:t>
            </w:r>
          </w:p>
          <w:p w14:paraId="4BEA6EE6" w14:textId="6BC22EF9" w:rsidR="00955524" w:rsidRPr="00065D31" w:rsidRDefault="00ED1BAF" w:rsidP="00955524">
            <w:pPr>
              <w:pStyle w:val="ListParagraph"/>
              <w:numPr>
                <w:ilvl w:val="0"/>
                <w:numId w:val="17"/>
              </w:numPr>
              <w:spacing w:after="0"/>
              <w:rPr>
                <w:rFonts w:ascii="Calibri" w:hAnsi="Calibri" w:cs="Calibri"/>
                <w:sz w:val="16"/>
                <w:szCs w:val="16"/>
              </w:rPr>
            </w:pPr>
            <w:r>
              <w:rPr>
                <w:rFonts w:ascii="Calibri" w:hAnsi="Calibri" w:cs="Calibri"/>
                <w:sz w:val="18"/>
                <w:szCs w:val="18"/>
              </w:rPr>
              <w:t>The following will be additionally added as exit criteria outside of</w:t>
            </w:r>
            <w:r w:rsidR="006F0F56">
              <w:rPr>
                <w:rFonts w:ascii="Calibri" w:hAnsi="Calibri" w:cs="Calibri"/>
                <w:sz w:val="18"/>
                <w:szCs w:val="18"/>
              </w:rPr>
              <w:t xml:space="preserve"> ATLAS</w:t>
            </w:r>
            <w:r w:rsidR="00955524" w:rsidRPr="00065D31">
              <w:rPr>
                <w:rFonts w:ascii="Calibri" w:hAnsi="Calibri" w:cs="Calibri"/>
                <w:sz w:val="16"/>
                <w:szCs w:val="16"/>
              </w:rPr>
              <w:t>:</w:t>
            </w:r>
          </w:p>
          <w:p w14:paraId="7BAD4EA9" w14:textId="00E6DB54" w:rsidR="00955524" w:rsidRPr="00065D31" w:rsidRDefault="00955524" w:rsidP="00955524">
            <w:pPr>
              <w:pStyle w:val="ListParagraph"/>
              <w:numPr>
                <w:ilvl w:val="1"/>
                <w:numId w:val="17"/>
              </w:numPr>
              <w:spacing w:after="0"/>
              <w:rPr>
                <w:rFonts w:ascii="Calibri" w:hAnsi="Calibri" w:cs="Calibri"/>
                <w:sz w:val="16"/>
                <w:szCs w:val="16"/>
              </w:rPr>
            </w:pPr>
            <w:r w:rsidRPr="00065D31">
              <w:rPr>
                <w:rFonts w:ascii="Calibri" w:hAnsi="Calibri" w:cs="Calibri"/>
                <w:sz w:val="16"/>
                <w:szCs w:val="16"/>
              </w:rPr>
              <w:t xml:space="preserve">Reached age </w:t>
            </w:r>
            <w:r w:rsidR="001431BE" w:rsidRPr="00065D31">
              <w:rPr>
                <w:rFonts w:ascii="Calibri" w:hAnsi="Calibri" w:cs="Calibri"/>
                <w:sz w:val="16"/>
                <w:szCs w:val="16"/>
              </w:rPr>
              <w:t>89</w:t>
            </w:r>
          </w:p>
          <w:p w14:paraId="42AF92D2" w14:textId="77777777" w:rsidR="00955524" w:rsidRPr="00065D31" w:rsidRDefault="00955524" w:rsidP="00955524">
            <w:pPr>
              <w:pStyle w:val="ListParagraph"/>
              <w:numPr>
                <w:ilvl w:val="1"/>
                <w:numId w:val="17"/>
              </w:numPr>
              <w:spacing w:after="0"/>
              <w:rPr>
                <w:rFonts w:ascii="Calibri" w:hAnsi="Calibri" w:cs="Calibri"/>
                <w:sz w:val="16"/>
                <w:szCs w:val="16"/>
              </w:rPr>
            </w:pPr>
            <w:r w:rsidRPr="00065D31">
              <w:rPr>
                <w:rFonts w:ascii="Calibri" w:hAnsi="Calibri" w:cs="Calibri"/>
                <w:sz w:val="16"/>
                <w:szCs w:val="16"/>
              </w:rPr>
              <w:t>365 days of follow-up</w:t>
            </w:r>
          </w:p>
        </w:tc>
      </w:tr>
      <w:tr w:rsidR="00955524" w:rsidRPr="00516C7F" w14:paraId="30F305B1" w14:textId="77777777" w:rsidTr="00955524">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6BA9755" w14:textId="77777777" w:rsidR="00955524" w:rsidRPr="430A7E7A" w:rsidRDefault="00955524" w:rsidP="00955524">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1439D384" w14:textId="77777777" w:rsidR="00955524" w:rsidRPr="00065D31" w:rsidRDefault="00955524" w:rsidP="00955524">
            <w:pPr>
              <w:pStyle w:val="ListParagraph"/>
              <w:numPr>
                <w:ilvl w:val="0"/>
                <w:numId w:val="6"/>
              </w:numPr>
              <w:spacing w:after="0"/>
              <w:rPr>
                <w:sz w:val="16"/>
                <w:szCs w:val="16"/>
              </w:rPr>
            </w:pPr>
            <w:r w:rsidRPr="00065D31">
              <w:rPr>
                <w:sz w:val="16"/>
                <w:szCs w:val="16"/>
              </w:rPr>
              <w:t>The cohort design ensures that there are no subjects in both the target and comparator cohorts.</w:t>
            </w:r>
          </w:p>
          <w:p w14:paraId="1A1F1FB7" w14:textId="198A3297" w:rsidR="00D41321" w:rsidRDefault="00D41321" w:rsidP="00955524">
            <w:pPr>
              <w:pStyle w:val="ListParagraph"/>
              <w:numPr>
                <w:ilvl w:val="0"/>
                <w:numId w:val="6"/>
              </w:numPr>
              <w:spacing w:after="0"/>
              <w:rPr>
                <w:sz w:val="16"/>
                <w:szCs w:val="16"/>
              </w:rPr>
            </w:pPr>
            <w:r w:rsidRPr="00065D31">
              <w:rPr>
                <w:sz w:val="16"/>
                <w:szCs w:val="16"/>
              </w:rPr>
              <w:t xml:space="preserve">Unlike the Wei et al paper, we censored </w:t>
            </w:r>
            <w:r w:rsidR="00E07CF9">
              <w:rPr>
                <w:sz w:val="16"/>
                <w:szCs w:val="16"/>
              </w:rPr>
              <w:t>persons</w:t>
            </w:r>
            <w:r w:rsidR="00E07CF9" w:rsidRPr="00065D31">
              <w:rPr>
                <w:sz w:val="16"/>
                <w:szCs w:val="16"/>
              </w:rPr>
              <w:t xml:space="preserve"> </w:t>
            </w:r>
            <w:r w:rsidRPr="00065D31">
              <w:rPr>
                <w:sz w:val="16"/>
                <w:szCs w:val="16"/>
              </w:rPr>
              <w:t>at age 89</w:t>
            </w:r>
            <w:r w:rsidR="002A799C">
              <w:rPr>
                <w:sz w:val="16"/>
                <w:szCs w:val="16"/>
              </w:rPr>
              <w:t xml:space="preserve">. </w:t>
            </w:r>
            <w:r w:rsidRPr="00065D31">
              <w:rPr>
                <w:sz w:val="16"/>
                <w:szCs w:val="16"/>
              </w:rPr>
              <w:t>The Wei et al paper limited their analysis when the subjects were age 90, however one of our data sets, OPTUM_DOD, censors ages at 90 meaning this age could represent 90+ year old</w:t>
            </w:r>
            <w:r w:rsidR="002A799C">
              <w:rPr>
                <w:sz w:val="16"/>
                <w:szCs w:val="16"/>
              </w:rPr>
              <w:t xml:space="preserve">. </w:t>
            </w:r>
            <w:r w:rsidR="002A799C" w:rsidRPr="00065D31">
              <w:rPr>
                <w:sz w:val="16"/>
                <w:szCs w:val="16"/>
              </w:rPr>
              <w:t>Therefore,</w:t>
            </w:r>
            <w:r w:rsidRPr="00065D31">
              <w:rPr>
                <w:sz w:val="16"/>
                <w:szCs w:val="16"/>
              </w:rPr>
              <w:t xml:space="preserve"> we decided to censor at age 89.</w:t>
            </w:r>
          </w:p>
          <w:p w14:paraId="7F4C6607" w14:textId="371080A1" w:rsidR="00A25DAF" w:rsidRPr="00065D31" w:rsidRDefault="00A25DAF" w:rsidP="00955524">
            <w:pPr>
              <w:pStyle w:val="ListParagraph"/>
              <w:numPr>
                <w:ilvl w:val="0"/>
                <w:numId w:val="6"/>
              </w:numPr>
              <w:spacing w:after="0"/>
              <w:rPr>
                <w:sz w:val="16"/>
                <w:szCs w:val="16"/>
              </w:rPr>
            </w:pPr>
            <w:r w:rsidRPr="00065D31">
              <w:rPr>
                <w:sz w:val="16"/>
                <w:szCs w:val="16"/>
              </w:rPr>
              <w:t>When testing original target and comparator cohorts used within the Wei et al. paper we felt the addition exclusions made the cohorts more comparable.</w:t>
            </w:r>
          </w:p>
        </w:tc>
      </w:tr>
    </w:tbl>
    <w:p w14:paraId="5D77ECF0" w14:textId="77777777" w:rsidR="00A25DAF" w:rsidRDefault="00A25DAF" w:rsidP="00A25DAF"/>
    <w:p w14:paraId="3E72D1D7" w14:textId="77777777" w:rsidR="00A25DAF" w:rsidRDefault="00A25DAF">
      <w:pPr>
        <w:rPr>
          <w:rFonts w:asciiTheme="majorHAnsi" w:eastAsiaTheme="majorEastAsia" w:hAnsiTheme="majorHAnsi" w:cstheme="majorBidi"/>
          <w:color w:val="365F91" w:themeColor="accent1" w:themeShade="BF"/>
          <w:sz w:val="28"/>
          <w:szCs w:val="28"/>
        </w:rPr>
      </w:pPr>
      <w:r>
        <w:br w:type="page"/>
      </w:r>
    </w:p>
    <w:p w14:paraId="5F05877A" w14:textId="17E2B50A" w:rsidR="00CC5806" w:rsidRDefault="00CC5806" w:rsidP="00D350F5">
      <w:pPr>
        <w:pStyle w:val="Heading2"/>
      </w:pPr>
      <w:bookmarkStart w:id="18" w:name="_Toc43971112"/>
      <w:bookmarkEnd w:id="16"/>
      <w:r>
        <w:lastRenderedPageBreak/>
        <w:t>Outcomes of Interest</w:t>
      </w:r>
      <w:bookmarkEnd w:id="18"/>
    </w:p>
    <w:p w14:paraId="35B4B01F" w14:textId="77777777" w:rsidR="00CC5806" w:rsidRDefault="00CC5806" w:rsidP="00CC5806">
      <w:pPr>
        <w:pStyle w:val="Heading3"/>
      </w:pPr>
      <w:bookmarkStart w:id="19" w:name="_Toc43971113"/>
      <w:r>
        <w:t>Outcome Cohorts</w:t>
      </w:r>
      <w:bookmarkEnd w:id="19"/>
    </w:p>
    <w:p w14:paraId="6FD56A01" w14:textId="6D22848A" w:rsidR="00CC5806" w:rsidRPr="007C7687" w:rsidRDefault="00CC5806" w:rsidP="00CC5806">
      <w:bookmarkStart w:id="20" w:name="_Hlk39573043"/>
      <w:r>
        <w:t>Our outcome definition is hip fracture</w:t>
      </w:r>
      <w:r w:rsidR="00373C53">
        <w:t xml:space="preserve">. </w:t>
      </w:r>
      <w:r w:rsidR="007C4E5E">
        <w:t>However</w:t>
      </w:r>
      <w:r w:rsidR="00992C43">
        <w:t>,</w:t>
      </w:r>
      <w:r w:rsidR="00992C43" w:rsidRPr="00992C43">
        <w:t xml:space="preserve"> </w:t>
      </w:r>
      <w:r w:rsidR="00992C43">
        <w:t xml:space="preserve">because of the differences in the type of information available from the </w:t>
      </w:r>
      <w:r w:rsidR="00992C43" w:rsidRPr="002C3488">
        <w:t>CPRD and the US claims databases,</w:t>
      </w:r>
      <w:r w:rsidRPr="002C3488">
        <w:t xml:space="preserve"> we have two algorithms; one for use in CPRD and one for use within the claims data (MDCR, MDCD, OPTUM_DOD). The first definition for use in CPRD, Outcome Cohort 1 described in Table 6, is a replication of what was done in the Wei et al paper (the specific codes used were found in the Berry et al. paper </w:t>
      </w:r>
      <w:r w:rsidRPr="002C3488">
        <w:fldChar w:fldCharType="begin"/>
      </w:r>
      <w:r w:rsidR="00C3499E" w:rsidRPr="002C3488">
        <w:instrText xml:space="preserve"> ADDIN EN.CITE &lt;EndNote&gt;&lt;Cite&gt;&lt;Author&gt;Berry&lt;/Author&gt;&lt;Year&gt;2013&lt;/Year&gt;&lt;RecNum&gt;9&lt;/RecNum&gt;&lt;DisplayText&gt;[10]&lt;/DisplayText&gt;&lt;record&gt;&lt;rec-number&gt;9&lt;/rec-number&gt;&lt;foreign-keys&gt;&lt;key app="EN" db-id="frzpazxz3txefzeerpuv5pztp2vzw99dvwsd" timestamp="1582653321"&gt;9&lt;/key&gt;&lt;/foreign-keys&gt;&lt;ref-type name="Journal Article"&gt;17&lt;/ref-type&gt;&lt;contributors&gt;&lt;authors&gt;&lt;author&gt;Berry, S. D.&lt;/author&gt;&lt;author&gt;Zhu, Y.&lt;/author&gt;&lt;author&gt;Choi, H.&lt;/author&gt;&lt;author&gt;Kiel, D. P.&lt;/author&gt;&lt;author&gt;Zhang, Y.&lt;/author&gt;&lt;/authors&gt;&lt;/contributors&gt;&lt;titles&gt;&lt;title&gt;Diuretic initiation and the acute risk of hip fracture&lt;/title&gt;&lt;secondary-title&gt;Osteoporosis International&lt;/secondary-title&gt;&lt;/titles&gt;&lt;periodical&gt;&lt;full-title&gt;Osteoporosis International&lt;/full-title&gt;&lt;/periodical&gt;&lt;pages&gt;689-695&lt;/pages&gt;&lt;volume&gt;24&lt;/volume&gt;&lt;number&gt;2&lt;/number&gt;&lt;dates&gt;&lt;year&gt;2013&lt;/year&gt;&lt;pub-dates&gt;&lt;date&gt;2013/02/01&lt;/date&gt;&lt;/pub-dates&gt;&lt;/dates&gt;&lt;isbn&gt;1433-2965&lt;/isbn&gt;&lt;urls&gt;&lt;related-urls&gt;&lt;url&gt;https://doi.org/10.1007/s00198-012-2053-3&lt;/url&gt;&lt;/related-urls&gt;&lt;/urls&gt;&lt;electronic-resource-num&gt;10.1007/s00198-012-2053-3&lt;/electronic-resource-num&gt;&lt;/record&gt;&lt;/Cite&gt;&lt;/EndNote&gt;</w:instrText>
      </w:r>
      <w:r w:rsidRPr="002C3488">
        <w:fldChar w:fldCharType="separate"/>
      </w:r>
      <w:r w:rsidR="0011685D" w:rsidRPr="002C3488">
        <w:rPr>
          <w:noProof/>
        </w:rPr>
        <w:t>[10]</w:t>
      </w:r>
      <w:r w:rsidRPr="002C3488">
        <w:fldChar w:fldCharType="end"/>
      </w:r>
      <w:r w:rsidRPr="002C3488">
        <w:t>)</w:t>
      </w:r>
      <w:r w:rsidR="002A799C" w:rsidRPr="002C3488">
        <w:t xml:space="preserve">. </w:t>
      </w:r>
      <w:r w:rsidRPr="002C3488">
        <w:t xml:space="preserve">The second definition was developed using algorithms found in published literature </w:t>
      </w:r>
      <w:r w:rsidRPr="002C3488">
        <w:fldChar w:fldCharType="begin">
          <w:fldData xml:space="preserve">PEVuZE5vdGU+PENpdGU+PEF1dGhvcj5SYXk8L0F1dGhvcj48WWVhcj4xOTkyPC9ZZWFyPjxSZWNO
dW0+MjQ8L1JlY051bT48RGlzcGxheVRleHQ+WzEsIDExLCAxMl08L0Rpc3BsYXlUZXh0PjxyZWNv
cmQ+PHJlYy1udW1iZXI+MjQ8L3JlYy1udW1iZXI+PGZvcmVpZ24ta2V5cz48a2V5IGFwcD0iRU4i
IGRiLWlkPSJmcnpwYXp4ejN0eGVmemVlcnB1djVwenRwMnZ6dzk5ZHZ3c2QiIHRpbWVzdGFtcD0i
MTU4OTkxMDI2MiI+MjQ8L2tleT48L2ZvcmVpZ24ta2V5cz48cmVmLXR5cGUgbmFtZT0iSm91cm5h
bCBBcnRpY2xlIj4xNzwvcmVmLXR5cGU+PGNvbnRyaWJ1dG9ycz48YXV0aG9ycz48YXV0aG9yPlJh
eSwgVy4gQS48L2F1dGhvcj48YXV0aG9yPkdyaWZmaW4sIE0uIFIuPC9hdXRob3I+PGF1dGhvcj5G
b3VnaHQsIFIuIEwuPC9hdXRob3I+PGF1dGhvcj5BZGFtcywgTS4gTC48L2F1dGhvcj48L2F1dGhv
cnM+PC9jb250cmlidXRvcnM+PGF1dGgtYWRkcmVzcz5EZXBhcnRtZW50IG9mIFByZXZlbnRpdmUg
TWVkaWNpbmUsIFZhbmRlcmJpbHQgVW5pdmVyc2l0eSBTY2hvb2wgb2YgTWVkaWNpbmUsIE5hc2h2
aWxsZSwgVE4gMzcyMzIuPC9hdXRoLWFkZHJlc3M+PHRpdGxlcz48dGl0bGU+SWRlbnRpZmljYXRp
b24gb2YgZnJhY3R1cmVzIGZyb20gY29tcHV0ZXJpemVkIE1lZGljYXJlIGZpbGVzPC90aXRsZT48
c2Vjb25kYXJ5LXRpdGxlPkogQ2xpbiBFcGlkZW1pb2w8L3NlY29uZGFyeS10aXRsZT48YWx0LXRp
dGxlPkpvdXJuYWwgb2YgY2xpbmljYWwgZXBpZGVtaW9sb2d5PC9hbHQtdGl0bGU+PC90aXRsZXM+
PHBlcmlvZGljYWw+PGZ1bGwtdGl0bGU+SiBDbGluIEVwaWRlbWlvbDwvZnVsbC10aXRsZT48YWJi
ci0xPkpvdXJuYWwgb2YgY2xpbmljYWwgZXBpZGVtaW9sb2d5PC9hYmJyLTE+PC9wZXJpb2RpY2Fs
PjxhbHQtcGVyaW9kaWNhbD48ZnVsbC10aXRsZT5KIENsaW4gRXBpZGVtaW9sPC9mdWxsLXRpdGxl
PjxhYmJyLTE+Sm91cm5hbCBvZiBjbGluaWNhbCBlcGlkZW1pb2xvZ3k8L2FiYnItMT48L2FsdC1w
ZXJpb2RpY2FsPjxwYWdlcz43MDMtMTQ8L3BhZ2VzPjx2b2x1bWU+NDU8L3ZvbHVtZT48bnVtYmVy
Pjc8L251bWJlcj48ZWRpdGlvbj4xOTkyLzA3LzAxPC9lZGl0aW9uPjxrZXl3b3Jkcz48a2V5d29y
ZD5BZ2VkPC9rZXl3b3JkPjxrZXl3b3JkPkFnZWQsIDgwIGFuZCBvdmVyPC9rZXl3b3JkPjxrZXl3
b3JkPkRhdGEgQ29sbGVjdGlvbi8qbWV0aG9kczwva2V5d29yZD48a2V5d29yZD5GZW1hbGU8L2tl
eXdvcmQ+PGtleXdvcmQ+RnJhY3R1cmVzLCBCb25lLyplcGlkZW1pb2xvZ3k8L2tleXdvcmQ+PGtl
eXdvcmQ+SHVtYW5zPC9rZXl3b3JkPjxrZXl3b3JkPkluZm9ybWF0aW9uIFN0b3JhZ2UgYW5kIFJl
dHJpZXZhbDwva2V5d29yZD48a2V5d29yZD5NYWxlPC9rZXl3b3JkPjxrZXl3b3JkPk1lZGljYWwg
UmVjb3Jkczwva2V5d29yZD48a2V5d29yZD5NZWRpY2FyZTwva2V5d29yZD48a2V5d29yZD5Qcm9i
YWJpbGl0eTwva2V5d29yZD48a2V5d29yZD5TZW5zaXRpdml0eSBhbmQgU3BlY2lmaWNpdHk8L2tl
eXdvcmQ+PGtleXdvcmQ+VGVubmVzc2VlL2VwaWRlbWlvbG9neTwva2V5d29yZD48a2V5d29yZD5V
bml0ZWQgU3RhdGVzPC9rZXl3b3JkPjwva2V5d29yZHM+PGRhdGVzPjx5ZWFyPjE5OTI8L3llYXI+
PHB1Yi1kYXRlcz48ZGF0ZT5KdWw8L2RhdGU+PC9wdWItZGF0ZXM+PC9kYXRlcz48aXNibj4wODk1
LTQzNTYgKFByaW50KSYjeEQ7MDg5NS00MzU2PC9pc2JuPjxhY2Nlc3Npb24tbnVtPjE2MTk0NDk8
L2FjY2Vzc2lvbi1udW0+PHVybHM+PC91cmxzPjxlbGVjdHJvbmljLXJlc291cmNlLW51bT4xMC4x
MDE2LzA4OTUtNDM1Nig5Mik5MDA0Ny1xPC9lbGVjdHJvbmljLXJlc291cmNlLW51bT48cmVtb3Rl
LWRhdGFiYXNlLXByb3ZpZGVyPk5MTTwvcmVtb3RlLWRhdGFiYXNlLXByb3ZpZGVyPjxsYW5ndWFn
ZT5lbmc8L2xhbmd1YWdlPjwvcmVjb3JkPjwvQ2l0ZT48Q2l0ZT48QXV0aG9yPkh1ZHNvbjwvQXV0
aG9yPjxZZWFyPjIwMTM8L1llYXI+PFJlY051bT4yNTwvUmVjTnVtPjxyZWNvcmQ+PHJlYy1udW1i
ZXI+MjU8L3JlYy1udW1iZXI+PGZvcmVpZ24ta2V5cz48a2V5IGFwcD0iRU4iIGRiLWlkPSJmcnpw
YXp4ejN0eGVmemVlcnB1djVwenRwMnZ6dzk5ZHZ3c2QiIHRpbWVzdGFtcD0iMTU4OTkxMDM1MiI+
MjU8L2tleT48L2ZvcmVpZ24ta2V5cz48cmVmLXR5cGUgbmFtZT0iSm91cm5hbCBBcnRpY2xlIj4x
NzwvcmVmLXR5cGU+PGNvbnRyaWJ1dG9ycz48YXV0aG9ycz48YXV0aG9yPkh1ZHNvbiwgTS48L2F1
dGhvcj48YXV0aG9yPkF2aW5hLVp1YmlldGEsIEEuPC9hdXRob3I+PGF1dGhvcj5MYWNhaWxsZSwg
RC48L2F1dGhvcj48YXV0aG9yPkJlcm5hdHNreSwgUy48L2F1dGhvcj48YXV0aG9yPkxpeCwgTC48
L2F1dGhvcj48YXV0aG9yPkplYW4sIFMuPC9hdXRob3I+PC9hdXRob3JzPjwvY29udHJpYnV0b3Jz
PjxhdXRoLWFkZHJlc3M+TGFkeSBEYXZpcyBJbnN0aXR1dGUgZm9yIE1lZGljYWwgUmVzZWFyY2gs
IEpld2lzaCBHZW5lcmFsIEhvc3BpdGFsLCBSb29tIEEtNzI1LCAzNzU1IENvdGUgU3RlIENhdGhl
cmluZSBSb2FkLCBNb250cmVhbCwgUXVlYmVjIEgzVCAxRTIsIENhbmFkYS4gbWFyaWUuaHVkc29u
QG1jZ2lsbC5jYTwvYXV0aC1hZGRyZXNzPjx0aXRsZXM+PHRpdGxlPlRoZSB2YWxpZGl0eSBvZiBh
ZG1pbmlzdHJhdGl2ZSBkYXRhIHRvIGlkZW50aWZ5IGhpcCBmcmFjdHVyZXMgaXMgaGlnaC0tYSBz
eXN0ZW1hdGljIHJldmlld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jc4LTg1PC9wYWdlcz48
dm9sdW1lPjY2PC92b2x1bWU+PG51bWJlcj4zPC9udW1iZXI+PGVkaXRpb24+MjAxMy8wMS8yNjwv
ZWRpdGlvbj48a2V5d29yZHM+PGtleXdvcmQ+QWxnb3JpdGhtczwva2V5d29yZD48a2V5d29yZD5I
aXAgRnJhY3R1cmVzLypkaWFnbm9zaXMvZXRpb2xvZ3k8L2tleXdvcmQ+PGtleXdvcmQ+SHVtYW5z
PC9rZXl3b3JkPjxrZXl3b3JkPkluc3VyYW5jZSBDbGFpbSBSZXBvcnRpbmcvKnN0YXRpc3RpY3Mg
JmFtcDsgbnVtZXJpY2FsIGRhdGE8L2tleXdvcmQ+PGtleXdvcmQ+TWVkaWNhbCBSZWNvcmRzPC9r
ZXl3b3JkPjxrZXl3b3JkPk9zdGVvcG9yb3Npcy9kaWFnbm9zaXMvZXRpb2xvZ3k8L2tleXdvcmQ+
PGtleXdvcmQ+UmVwcm9kdWNpYmlsaXR5IG9mIFJlc3VsdHM8L2tleXdvcmQ+PGtleXdvcmQ+Umlz
ayBGYWN0b3JzPC9rZXl3b3JkPjwva2V5d29yZHM+PGRhdGVzPjx5ZWFyPjIwMTM8L3llYXI+PHB1
Yi1kYXRlcz48ZGF0ZT5NYXI8L2RhdGU+PC9wdWItZGF0ZXM+PC9kYXRlcz48aXNibj4wODk1LTQz
NTY8L2lzYm4+PGFjY2Vzc2lvbi1udW0+MjMzNDc4NTE8L2FjY2Vzc2lvbi1udW0+PHVybHM+PC91
cmxzPjxlbGVjdHJvbmljLXJlc291cmNlLW51bT4xMC4xMDE2L2ouamNsaW5lcGkuMjAxMi4xMC4w
MDQ8L2VsZWN0cm9uaWMtcmVzb3VyY2UtbnVtPjxyZW1vdGUtZGF0YWJhc2UtcHJvdmlkZXI+TkxN
PC9yZW1vdGUtZGF0YWJhc2UtcHJvdmlkZXI+PGxhbmd1YWdlPmVuZzwvbGFuZ3VhZ2U+PC9yZWNv
cmQ+PC9DaXRlPjxDaXRlPjxBdXRob3I+TmFpcjwvQXV0aG9yPjxZZWFyPjIwMTQ8L1llYXI+PFJl
Y051bT4yNjwvUmVjTnVtPjxyZWNvcmQ+PHJlYy1udW1iZXI+MjY8L3JlYy1udW1iZXI+PGZvcmVp
Z24ta2V5cz48a2V5IGFwcD0iRU4iIGRiLWlkPSJmcnpwYXp4ejN0eGVmemVlcnB1djVwenRwMnZ6
dzk5ZHZ3c2QiIHRpbWVzdGFtcD0iMTU4OTkxMDU4NCI+MjY8L2tleT48L2ZvcmVpZ24ta2V5cz48
cmVmLXR5cGUgbmFtZT0iSm91cm5hbCBBcnRpY2xlIj4xNzwvcmVmLXR5cGU+PGNvbnRyaWJ1dG9y
cz48YXV0aG9ycz48YXV0aG9yPk5haXIsIFMuIFMuPC9hdXRob3I+PGF1dGhvcj5MZW5paGFuLCBD
LiBSLjwvYXV0aG9yPjxhdXRob3I+TW9udGV6LVJhdGgsIE0uIEUuPC9hdXRob3I+PGF1dGhvcj5M
b3dlbmJlcmcsIEQuIFcuPC9hdXRob3I+PGF1dGhvcj5DaGVydG93LCBHLiBNLjwvYXV0aG9yPjxh
dXRob3I+V2lua2VsbWF5ZXIsIFcuIEMuPC9hdXRob3I+PC9hdXRob3JzPjwvY29udHJpYnV0b3Jz
PjxhdXRoLWFkZHJlc3M+RGl2aXNpb24gb2YgTmVwaHJvbG9neSwgRGVwYXJ0bWVudCBvZiBNZWRp
Y2luZSwgU3RhbmZvcmQgVW5pdmVyc2l0eSBTY2hvb2wgb2YgTWVkaWNpbmUsIFBhbG8gQWx0bywg
Q0EuJiN4RDtEaXZpc2lvbiBvZiBPcnRob3BhZWRpYyBUcmF1bWEsIERlcGFydG1lbnQgb2YgT3J0
aG9wYWVkaWMgU3VyZ2VyeSwgU3RhbmZvcmQgVW5pdmVyc2l0eSBTY2hvb2wgb2YgTWVkaWNpbmUs
IFBhbG8gQWx0bywgQ0EuJiN4RDtEZXBhcnRtZW50IG9mIEhlYWx0aCBSZXNlYXJjaCBhbmQgUG9s
aWN5LCBTdGFuZm9yZCBVbml2ZXJzaXR5IFNjaG9vbCBvZiBNZWRpY2luZSwgUGFsbyBBbHRvLCBD
QS48L2F1dGgtYWRkcmVzcz48dGl0bGVzPjx0aXRsZT5UZW1wb3JhbCB0cmVuZHMgaW4gdGhlIGlu
Y2lkZW5jZSwgdHJlYXRtZW50IGFuZCBvdXRjb21lcyBvZiBoaXAgZnJhY3R1cmUgYWZ0ZXIgZmly
c3Qga2lkbmV5IHRyYW5zcGxhbnRhdGlvbiBpbiB0aGUgVW5pdGVkIFN0YXRlc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OTQzLTk1MTwvcGFnZXM+PHZvbHVtZT4xNDwvdm9sdW1lPjxudW1iZXI+NDwvbnVt
YmVyPjxlZGl0aW9uPjIwMTQvMDQvMTA8L2VkaXRpb24+PGtleXdvcmRzPjxrZXl3b3JkPkFkdWx0
PC9rZXl3b3JkPjxrZXl3b3JkPkFnZWQ8L2tleXdvcmQ+PGtleXdvcmQ+RmVtYWxlPC9rZXl3b3Jk
PjxrZXl3b3JkPkZvbGxvdy1VcCBTdHVkaWVzPC9rZXl3b3JkPjxrZXl3b3JkPkdsb21lcnVsYXIg
RmlsdHJhdGlvbiBSYXRlPC9rZXl3b3JkPjxrZXl3b3JkPkhpcCBGcmFjdHVyZXMvKmVwaWRlbWlv
bG9neS9ldGlvbG9neS9zdXJnZXJ5PC9rZXl3b3JkPjxrZXl3b3JkPkh1bWFuczwva2V5d29yZD48
a2V5d29yZD5JbmNpZGVuY2U8L2tleXdvcmQ+PGtleXdvcmQ+S2lkbmV5IEZhaWx1cmUsIENocm9u
aWMvKmNvbXBsaWNhdGlvbnMvc3VyZ2VyeTwva2V5d29yZD48a2V5d29yZD5LaWRuZXkgRnVuY3Rp
b24gVGVzdHM8L2tleXdvcmQ+PGtleXdvcmQ+S2lkbmV5IFRyYW5zcGxhbnRhdGlvbi8qYWR2ZXJz
ZSBlZmZlY3RzPC9rZXl3b3JkPjxrZXl3b3JkPk1hbGU8L2tleXdvcmQ+PGtleXdvcmQ+TWVkaWNh
cmU8L2tleXdvcmQ+PGtleXdvcmQ+TWlkZGxlIEFnZWQ8L2tleXdvcmQ+PGtleXdvcmQ+UG9zdG9w
ZXJhdGl2ZSBDb21wbGljYXRpb25zLyplcGlkZW1pb2xvZ3kvZXRpb2xvZ3kvc3VyZ2VyeTwva2V5
d29yZD48a2V5d29yZD5Qcm9nbm9zaXM8L2tleXdvcmQ+PGtleXdvcmQ+UmlzayBGYWN0b3JzPC9r
ZXl3b3JkPjxrZXl3b3JkPlRpbWUgRmFjdG9yczwva2V5d29yZD48a2V5d29yZD5Vbml0ZWQgU3Rh
dGVzL2VwaWRlbWlvbG9neTwva2V5d29yZD48a2V5d29yZD5Cb25lIGRpc2Vhc2U8L2tleXdvcmQ+
PGtleXdvcmQ+ZnJhY3R1cmU8L2tleXdvcmQ+PGtleXdvcmQ+a2lkbmV5IHRyYW5zcGxhbnQ8L2tl
eXdvcmQ+PGtleXdvcmQ+bW9ydGFsaXR5PC9rZXl3b3JkPjxrZXl3b3JkPm91dGNvbWVzPC9rZXl3
b3JkPjwva2V5d29yZHM+PGRhdGVzPjx5ZWFyPjIwMTQ8L3llYXI+PHB1Yi1kYXRlcz48ZGF0ZT5B
cHI8L2RhdGU+PC9wdWItZGF0ZXM+PC9kYXRlcz48aXNibj4xNjAwLTYxMzUgKFByaW50KSYjeEQ7
MTYwMC02MTM1PC9pc2JuPjxhY2Nlc3Npb24tbnVtPjI0NzEyMzMyPC9hY2Nlc3Npb24tbnVtPjx1
cmxzPjwvdXJscz48Y3VzdG9tMj5QTUM0MTE3NzM1PC9jdXN0b20yPjxjdXN0b202Pk5JSE1TNjEz
NTUwPC9jdXN0b202PjxlbGVjdHJvbmljLXJlc291cmNlLW51bT4xMC4xMTExL2FqdC4xMjY1Mjwv
ZWxlY3Ryb25pYy1yZXNvdXJjZS1udW0+PHJlbW90ZS1kYXRhYmFzZS1wcm92aWRlcj5OTE08L3Jl
bW90ZS1kYXRhYmFzZS1wcm92aWRlcj48bGFuZ3VhZ2U+ZW5nPC9sYW5ndWFnZT48L3JlY29yZD48
L0NpdGU+PC9FbmROb3RlPn==
</w:fldData>
        </w:fldChar>
      </w:r>
      <w:r w:rsidR="00C3499E" w:rsidRPr="002C3488">
        <w:instrText xml:space="preserve"> ADDIN EN.CITE </w:instrText>
      </w:r>
      <w:r w:rsidR="00C3499E" w:rsidRPr="002C3488">
        <w:fldChar w:fldCharType="begin">
          <w:fldData xml:space="preserve">PEVuZE5vdGU+PENpdGU+PEF1dGhvcj5SYXk8L0F1dGhvcj48WWVhcj4xOTkyPC9ZZWFyPjxSZWNO
dW0+MjQ8L1JlY051bT48RGlzcGxheVRleHQ+WzEsIDExLCAxMl08L0Rpc3BsYXlUZXh0PjxyZWNv
cmQ+PHJlYy1udW1iZXI+MjQ8L3JlYy1udW1iZXI+PGZvcmVpZ24ta2V5cz48a2V5IGFwcD0iRU4i
IGRiLWlkPSJmcnpwYXp4ejN0eGVmemVlcnB1djVwenRwMnZ6dzk5ZHZ3c2QiIHRpbWVzdGFtcD0i
MTU4OTkxMDI2MiI+MjQ8L2tleT48L2ZvcmVpZ24ta2V5cz48cmVmLXR5cGUgbmFtZT0iSm91cm5h
bCBBcnRpY2xlIj4xNzwvcmVmLXR5cGU+PGNvbnRyaWJ1dG9ycz48YXV0aG9ycz48YXV0aG9yPlJh
eSwgVy4gQS48L2F1dGhvcj48YXV0aG9yPkdyaWZmaW4sIE0uIFIuPC9hdXRob3I+PGF1dGhvcj5G
b3VnaHQsIFIuIEwuPC9hdXRob3I+PGF1dGhvcj5BZGFtcywgTS4gTC48L2F1dGhvcj48L2F1dGhv
cnM+PC9jb250cmlidXRvcnM+PGF1dGgtYWRkcmVzcz5EZXBhcnRtZW50IG9mIFByZXZlbnRpdmUg
TWVkaWNpbmUsIFZhbmRlcmJpbHQgVW5pdmVyc2l0eSBTY2hvb2wgb2YgTWVkaWNpbmUsIE5hc2h2
aWxsZSwgVE4gMzcyMzIuPC9hdXRoLWFkZHJlc3M+PHRpdGxlcz48dGl0bGU+SWRlbnRpZmljYXRp
b24gb2YgZnJhY3R1cmVzIGZyb20gY29tcHV0ZXJpemVkIE1lZGljYXJlIGZpbGVzPC90aXRsZT48
c2Vjb25kYXJ5LXRpdGxlPkogQ2xpbiBFcGlkZW1pb2w8L3NlY29uZGFyeS10aXRsZT48YWx0LXRp
dGxlPkpvdXJuYWwgb2YgY2xpbmljYWwgZXBpZGVtaW9sb2d5PC9hbHQtdGl0bGU+PC90aXRsZXM+
PHBlcmlvZGljYWw+PGZ1bGwtdGl0bGU+SiBDbGluIEVwaWRlbWlvbDwvZnVsbC10aXRsZT48YWJi
ci0xPkpvdXJuYWwgb2YgY2xpbmljYWwgZXBpZGVtaW9sb2d5PC9hYmJyLTE+PC9wZXJpb2RpY2Fs
PjxhbHQtcGVyaW9kaWNhbD48ZnVsbC10aXRsZT5KIENsaW4gRXBpZGVtaW9sPC9mdWxsLXRpdGxl
PjxhYmJyLTE+Sm91cm5hbCBvZiBjbGluaWNhbCBlcGlkZW1pb2xvZ3k8L2FiYnItMT48L2FsdC1w
ZXJpb2RpY2FsPjxwYWdlcz43MDMtMTQ8L3BhZ2VzPjx2b2x1bWU+NDU8L3ZvbHVtZT48bnVtYmVy
Pjc8L251bWJlcj48ZWRpdGlvbj4xOTkyLzA3LzAxPC9lZGl0aW9uPjxrZXl3b3Jkcz48a2V5d29y
ZD5BZ2VkPC9rZXl3b3JkPjxrZXl3b3JkPkFnZWQsIDgwIGFuZCBvdmVyPC9rZXl3b3JkPjxrZXl3
b3JkPkRhdGEgQ29sbGVjdGlvbi8qbWV0aG9kczwva2V5d29yZD48a2V5d29yZD5GZW1hbGU8L2tl
eXdvcmQ+PGtleXdvcmQ+RnJhY3R1cmVzLCBCb25lLyplcGlkZW1pb2xvZ3k8L2tleXdvcmQ+PGtl
eXdvcmQ+SHVtYW5zPC9rZXl3b3JkPjxrZXl3b3JkPkluZm9ybWF0aW9uIFN0b3JhZ2UgYW5kIFJl
dHJpZXZhbDwva2V5d29yZD48a2V5d29yZD5NYWxlPC9rZXl3b3JkPjxrZXl3b3JkPk1lZGljYWwg
UmVjb3Jkczwva2V5d29yZD48a2V5d29yZD5NZWRpY2FyZTwva2V5d29yZD48a2V5d29yZD5Qcm9i
YWJpbGl0eTwva2V5d29yZD48a2V5d29yZD5TZW5zaXRpdml0eSBhbmQgU3BlY2lmaWNpdHk8L2tl
eXdvcmQ+PGtleXdvcmQ+VGVubmVzc2VlL2VwaWRlbWlvbG9neTwva2V5d29yZD48a2V5d29yZD5V
bml0ZWQgU3RhdGVzPC9rZXl3b3JkPjwva2V5d29yZHM+PGRhdGVzPjx5ZWFyPjE5OTI8L3llYXI+
PHB1Yi1kYXRlcz48ZGF0ZT5KdWw8L2RhdGU+PC9wdWItZGF0ZXM+PC9kYXRlcz48aXNibj4wODk1
LTQzNTYgKFByaW50KSYjeEQ7MDg5NS00MzU2PC9pc2JuPjxhY2Nlc3Npb24tbnVtPjE2MTk0NDk8
L2FjY2Vzc2lvbi1udW0+PHVybHM+PC91cmxzPjxlbGVjdHJvbmljLXJlc291cmNlLW51bT4xMC4x
MDE2LzA4OTUtNDM1Nig5Mik5MDA0Ny1xPC9lbGVjdHJvbmljLXJlc291cmNlLW51bT48cmVtb3Rl
LWRhdGFiYXNlLXByb3ZpZGVyPk5MTTwvcmVtb3RlLWRhdGFiYXNlLXByb3ZpZGVyPjxsYW5ndWFn
ZT5lbmc8L2xhbmd1YWdlPjwvcmVjb3JkPjwvQ2l0ZT48Q2l0ZT48QXV0aG9yPkh1ZHNvbjwvQXV0
aG9yPjxZZWFyPjIwMTM8L1llYXI+PFJlY051bT4yNTwvUmVjTnVtPjxyZWNvcmQ+PHJlYy1udW1i
ZXI+MjU8L3JlYy1udW1iZXI+PGZvcmVpZ24ta2V5cz48a2V5IGFwcD0iRU4iIGRiLWlkPSJmcnpw
YXp4ejN0eGVmemVlcnB1djVwenRwMnZ6dzk5ZHZ3c2QiIHRpbWVzdGFtcD0iMTU4OTkxMDM1MiI+
MjU8L2tleT48L2ZvcmVpZ24ta2V5cz48cmVmLXR5cGUgbmFtZT0iSm91cm5hbCBBcnRpY2xlIj4x
NzwvcmVmLXR5cGU+PGNvbnRyaWJ1dG9ycz48YXV0aG9ycz48YXV0aG9yPkh1ZHNvbiwgTS48L2F1
dGhvcj48YXV0aG9yPkF2aW5hLVp1YmlldGEsIEEuPC9hdXRob3I+PGF1dGhvcj5MYWNhaWxsZSwg
RC48L2F1dGhvcj48YXV0aG9yPkJlcm5hdHNreSwgUy48L2F1dGhvcj48YXV0aG9yPkxpeCwgTC48
L2F1dGhvcj48YXV0aG9yPkplYW4sIFMuPC9hdXRob3I+PC9hdXRob3JzPjwvY29udHJpYnV0b3Jz
PjxhdXRoLWFkZHJlc3M+TGFkeSBEYXZpcyBJbnN0aXR1dGUgZm9yIE1lZGljYWwgUmVzZWFyY2gs
IEpld2lzaCBHZW5lcmFsIEhvc3BpdGFsLCBSb29tIEEtNzI1LCAzNzU1IENvdGUgU3RlIENhdGhl
cmluZSBSb2FkLCBNb250cmVhbCwgUXVlYmVjIEgzVCAxRTIsIENhbmFkYS4gbWFyaWUuaHVkc29u
QG1jZ2lsbC5jYTwvYXV0aC1hZGRyZXNzPjx0aXRsZXM+PHRpdGxlPlRoZSB2YWxpZGl0eSBvZiBh
ZG1pbmlzdHJhdGl2ZSBkYXRhIHRvIGlkZW50aWZ5IGhpcCBmcmFjdHVyZXMgaXMgaGlnaC0tYSBz
eXN0ZW1hdGljIHJldmlld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jc4LTg1PC9wYWdlcz48
dm9sdW1lPjY2PC92b2x1bWU+PG51bWJlcj4zPC9udW1iZXI+PGVkaXRpb24+MjAxMy8wMS8yNjwv
ZWRpdGlvbj48a2V5d29yZHM+PGtleXdvcmQ+QWxnb3JpdGhtczwva2V5d29yZD48a2V5d29yZD5I
aXAgRnJhY3R1cmVzLypkaWFnbm9zaXMvZXRpb2xvZ3k8L2tleXdvcmQ+PGtleXdvcmQ+SHVtYW5z
PC9rZXl3b3JkPjxrZXl3b3JkPkluc3VyYW5jZSBDbGFpbSBSZXBvcnRpbmcvKnN0YXRpc3RpY3Mg
JmFtcDsgbnVtZXJpY2FsIGRhdGE8L2tleXdvcmQ+PGtleXdvcmQ+TWVkaWNhbCBSZWNvcmRzPC9r
ZXl3b3JkPjxrZXl3b3JkPk9zdGVvcG9yb3Npcy9kaWFnbm9zaXMvZXRpb2xvZ3k8L2tleXdvcmQ+
PGtleXdvcmQ+UmVwcm9kdWNpYmlsaXR5IG9mIFJlc3VsdHM8L2tleXdvcmQ+PGtleXdvcmQ+Umlz
ayBGYWN0b3JzPC9rZXl3b3JkPjwva2V5d29yZHM+PGRhdGVzPjx5ZWFyPjIwMTM8L3llYXI+PHB1
Yi1kYXRlcz48ZGF0ZT5NYXI8L2RhdGU+PC9wdWItZGF0ZXM+PC9kYXRlcz48aXNibj4wODk1LTQz
NTY8L2lzYm4+PGFjY2Vzc2lvbi1udW0+MjMzNDc4NTE8L2FjY2Vzc2lvbi1udW0+PHVybHM+PC91
cmxzPjxlbGVjdHJvbmljLXJlc291cmNlLW51bT4xMC4xMDE2L2ouamNsaW5lcGkuMjAxMi4xMC4w
MDQ8L2VsZWN0cm9uaWMtcmVzb3VyY2UtbnVtPjxyZW1vdGUtZGF0YWJhc2UtcHJvdmlkZXI+TkxN
PC9yZW1vdGUtZGF0YWJhc2UtcHJvdmlkZXI+PGxhbmd1YWdlPmVuZzwvbGFuZ3VhZ2U+PC9yZWNv
cmQ+PC9DaXRlPjxDaXRlPjxBdXRob3I+TmFpcjwvQXV0aG9yPjxZZWFyPjIwMTQ8L1llYXI+PFJl
Y051bT4yNjwvUmVjTnVtPjxyZWNvcmQ+PHJlYy1udW1iZXI+MjY8L3JlYy1udW1iZXI+PGZvcmVp
Z24ta2V5cz48a2V5IGFwcD0iRU4iIGRiLWlkPSJmcnpwYXp4ejN0eGVmemVlcnB1djVwenRwMnZ6
dzk5ZHZ3c2QiIHRpbWVzdGFtcD0iMTU4OTkxMDU4NCI+MjY8L2tleT48L2ZvcmVpZ24ta2V5cz48
cmVmLXR5cGUgbmFtZT0iSm91cm5hbCBBcnRpY2xlIj4xNzwvcmVmLXR5cGU+PGNvbnRyaWJ1dG9y
cz48YXV0aG9ycz48YXV0aG9yPk5haXIsIFMuIFMuPC9hdXRob3I+PGF1dGhvcj5MZW5paGFuLCBD
LiBSLjwvYXV0aG9yPjxhdXRob3I+TW9udGV6LVJhdGgsIE0uIEUuPC9hdXRob3I+PGF1dGhvcj5M
b3dlbmJlcmcsIEQuIFcuPC9hdXRob3I+PGF1dGhvcj5DaGVydG93LCBHLiBNLjwvYXV0aG9yPjxh
dXRob3I+V2lua2VsbWF5ZXIsIFcuIEMuPC9hdXRob3I+PC9hdXRob3JzPjwvY29udHJpYnV0b3Jz
PjxhdXRoLWFkZHJlc3M+RGl2aXNpb24gb2YgTmVwaHJvbG9neSwgRGVwYXJ0bWVudCBvZiBNZWRp
Y2luZSwgU3RhbmZvcmQgVW5pdmVyc2l0eSBTY2hvb2wgb2YgTWVkaWNpbmUsIFBhbG8gQWx0bywg
Q0EuJiN4RDtEaXZpc2lvbiBvZiBPcnRob3BhZWRpYyBUcmF1bWEsIERlcGFydG1lbnQgb2YgT3J0
aG9wYWVkaWMgU3VyZ2VyeSwgU3RhbmZvcmQgVW5pdmVyc2l0eSBTY2hvb2wgb2YgTWVkaWNpbmUs
IFBhbG8gQWx0bywgQ0EuJiN4RDtEZXBhcnRtZW50IG9mIEhlYWx0aCBSZXNlYXJjaCBhbmQgUG9s
aWN5LCBTdGFuZm9yZCBVbml2ZXJzaXR5IFNjaG9vbCBvZiBNZWRpY2luZSwgUGFsbyBBbHRvLCBD
QS48L2F1dGgtYWRkcmVzcz48dGl0bGVzPjx0aXRsZT5UZW1wb3JhbCB0cmVuZHMgaW4gdGhlIGlu
Y2lkZW5jZSwgdHJlYXRtZW50IGFuZCBvdXRjb21lcyBvZiBoaXAgZnJhY3R1cmUgYWZ0ZXIgZmly
c3Qga2lkbmV5IHRyYW5zcGxhbnRhdGlvbiBpbiB0aGUgVW5pdGVkIFN0YXRlc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OTQzLTk1MTwvcGFnZXM+PHZvbHVtZT4xNDwvdm9sdW1lPjxudW1iZXI+NDwvbnVt
YmVyPjxlZGl0aW9uPjIwMTQvMDQvMTA8L2VkaXRpb24+PGtleXdvcmRzPjxrZXl3b3JkPkFkdWx0
PC9rZXl3b3JkPjxrZXl3b3JkPkFnZWQ8L2tleXdvcmQ+PGtleXdvcmQ+RmVtYWxlPC9rZXl3b3Jk
PjxrZXl3b3JkPkZvbGxvdy1VcCBTdHVkaWVzPC9rZXl3b3JkPjxrZXl3b3JkPkdsb21lcnVsYXIg
RmlsdHJhdGlvbiBSYXRlPC9rZXl3b3JkPjxrZXl3b3JkPkhpcCBGcmFjdHVyZXMvKmVwaWRlbWlv
bG9neS9ldGlvbG9neS9zdXJnZXJ5PC9rZXl3b3JkPjxrZXl3b3JkPkh1bWFuczwva2V5d29yZD48
a2V5d29yZD5JbmNpZGVuY2U8L2tleXdvcmQ+PGtleXdvcmQ+S2lkbmV5IEZhaWx1cmUsIENocm9u
aWMvKmNvbXBsaWNhdGlvbnMvc3VyZ2VyeTwva2V5d29yZD48a2V5d29yZD5LaWRuZXkgRnVuY3Rp
b24gVGVzdHM8L2tleXdvcmQ+PGtleXdvcmQ+S2lkbmV5IFRyYW5zcGxhbnRhdGlvbi8qYWR2ZXJz
ZSBlZmZlY3RzPC9rZXl3b3JkPjxrZXl3b3JkPk1hbGU8L2tleXdvcmQ+PGtleXdvcmQ+TWVkaWNh
cmU8L2tleXdvcmQ+PGtleXdvcmQ+TWlkZGxlIEFnZWQ8L2tleXdvcmQ+PGtleXdvcmQ+UG9zdG9w
ZXJhdGl2ZSBDb21wbGljYXRpb25zLyplcGlkZW1pb2xvZ3kvZXRpb2xvZ3kvc3VyZ2VyeTwva2V5
d29yZD48a2V5d29yZD5Qcm9nbm9zaXM8L2tleXdvcmQ+PGtleXdvcmQ+UmlzayBGYWN0b3JzPC9r
ZXl3b3JkPjxrZXl3b3JkPlRpbWUgRmFjdG9yczwva2V5d29yZD48a2V5d29yZD5Vbml0ZWQgU3Rh
dGVzL2VwaWRlbWlvbG9neTwva2V5d29yZD48a2V5d29yZD5Cb25lIGRpc2Vhc2U8L2tleXdvcmQ+
PGtleXdvcmQ+ZnJhY3R1cmU8L2tleXdvcmQ+PGtleXdvcmQ+a2lkbmV5IHRyYW5zcGxhbnQ8L2tl
eXdvcmQ+PGtleXdvcmQ+bW9ydGFsaXR5PC9rZXl3b3JkPjxrZXl3b3JkPm91dGNvbWVzPC9rZXl3
b3JkPjwva2V5d29yZHM+PGRhdGVzPjx5ZWFyPjIwMTQ8L3llYXI+PHB1Yi1kYXRlcz48ZGF0ZT5B
cHI8L2RhdGU+PC9wdWItZGF0ZXM+PC9kYXRlcz48aXNibj4xNjAwLTYxMzUgKFByaW50KSYjeEQ7
MTYwMC02MTM1PC9pc2JuPjxhY2Nlc3Npb24tbnVtPjI0NzEyMzMyPC9hY2Nlc3Npb24tbnVtPjx1
cmxzPjwvdXJscz48Y3VzdG9tMj5QTUM0MTE3NzM1PC9jdXN0b20yPjxjdXN0b202Pk5JSE1TNjEz
NTUwPC9jdXN0b202PjxlbGVjdHJvbmljLXJlc291cmNlLW51bT4xMC4xMTExL2FqdC4xMjY1Mjwv
ZWxlY3Ryb25pYy1yZXNvdXJjZS1udW0+PHJlbW90ZS1kYXRhYmFzZS1wcm92aWRlcj5OTE08L3Jl
bW90ZS1kYXRhYmFzZS1wcm92aWRlcj48bGFuZ3VhZ2U+ZW5nPC9sYW5ndWFnZT48L3JlY29yZD48
L0NpdGU+PC9FbmROb3RlPn==
</w:fldData>
        </w:fldChar>
      </w:r>
      <w:r w:rsidR="00C3499E" w:rsidRPr="002C3488">
        <w:instrText xml:space="preserve"> ADDIN EN.CITE.DATA </w:instrText>
      </w:r>
      <w:r w:rsidR="00C3499E" w:rsidRPr="002C3488">
        <w:fldChar w:fldCharType="end"/>
      </w:r>
      <w:r w:rsidRPr="002C3488">
        <w:fldChar w:fldCharType="separate"/>
      </w:r>
      <w:r w:rsidR="0011685D" w:rsidRPr="002C3488">
        <w:rPr>
          <w:noProof/>
        </w:rPr>
        <w:t>[1, 11, 12]</w:t>
      </w:r>
      <w:r w:rsidRPr="002C3488">
        <w:fldChar w:fldCharType="end"/>
      </w:r>
      <w:r w:rsidRPr="002C3488">
        <w:t xml:space="preserve"> and more details are discussed about that definition in Table 7</w:t>
      </w:r>
      <w:r w:rsidR="002A799C" w:rsidRPr="002C3488">
        <w:t>.</w:t>
      </w:r>
      <w:r w:rsidR="002A799C">
        <w:t xml:space="preserve"> </w:t>
      </w: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CC5806" w14:paraId="5320D9DF" w14:textId="77777777" w:rsidTr="006C5895">
        <w:tc>
          <w:tcPr>
            <w:tcW w:w="10075" w:type="dxa"/>
            <w:gridSpan w:val="3"/>
            <w:shd w:val="clear" w:color="auto" w:fill="A6A6A6" w:themeFill="background1" w:themeFillShade="A6"/>
            <w:tcMar>
              <w:top w:w="0" w:type="dxa"/>
              <w:left w:w="108" w:type="dxa"/>
              <w:bottom w:w="0" w:type="dxa"/>
              <w:right w:w="108" w:type="dxa"/>
            </w:tcMar>
            <w:hideMark/>
          </w:tcPr>
          <w:bookmarkEnd w:id="20"/>
          <w:p w14:paraId="695092E9" w14:textId="77777777" w:rsidR="00CC5806" w:rsidRPr="005B51ED" w:rsidRDefault="00CC5806" w:rsidP="006C5895">
            <w:pPr>
              <w:spacing w:after="0"/>
              <w:rPr>
                <w:b/>
                <w:bCs/>
              </w:rPr>
            </w:pPr>
            <w:r>
              <w:rPr>
                <w:b/>
                <w:bCs/>
              </w:rPr>
              <w:t xml:space="preserve">TABLE 6 - </w:t>
            </w:r>
            <w:r w:rsidRPr="005B51ED">
              <w:rPr>
                <w:b/>
                <w:bCs/>
              </w:rPr>
              <w:t>Outcome Cohort 1 (O1):  Primary Hip Fracture (READ Codes for CPRD)</w:t>
            </w:r>
          </w:p>
        </w:tc>
      </w:tr>
      <w:tr w:rsidR="00CC5806" w14:paraId="4E30A605" w14:textId="77777777" w:rsidTr="006C5895">
        <w:tc>
          <w:tcPr>
            <w:tcW w:w="1050" w:type="dxa"/>
            <w:vMerge w:val="restart"/>
            <w:shd w:val="clear" w:color="auto" w:fill="BFBFBF" w:themeFill="background1" w:themeFillShade="BF"/>
            <w:tcMar>
              <w:top w:w="0" w:type="dxa"/>
              <w:left w:w="108" w:type="dxa"/>
              <w:bottom w:w="0" w:type="dxa"/>
              <w:right w:w="108" w:type="dxa"/>
            </w:tcMar>
            <w:vAlign w:val="center"/>
            <w:hideMark/>
          </w:tcPr>
          <w:p w14:paraId="2E532910" w14:textId="77777777" w:rsidR="00CC5806" w:rsidRPr="005B51ED" w:rsidRDefault="00CC5806" w:rsidP="006C5895">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475B179D" w14:textId="77777777" w:rsidR="00CC5806" w:rsidRPr="005B51ED" w:rsidRDefault="00CC5806" w:rsidP="006C5895">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0CA5C2D9" w14:textId="77777777" w:rsidR="00CC5806" w:rsidRPr="005B51ED" w:rsidRDefault="00CC5806" w:rsidP="006C5895">
            <w:pPr>
              <w:pStyle w:val="ListParagraph"/>
              <w:numPr>
                <w:ilvl w:val="0"/>
                <w:numId w:val="32"/>
              </w:numPr>
              <w:spacing w:after="0"/>
              <w:rPr>
                <w:sz w:val="18"/>
                <w:szCs w:val="18"/>
              </w:rPr>
            </w:pPr>
            <w:r w:rsidRPr="005B51ED">
              <w:rPr>
                <w:sz w:val="18"/>
                <w:szCs w:val="18"/>
              </w:rPr>
              <w:t>Hip Fracture (Read Codes)</w:t>
            </w:r>
          </w:p>
        </w:tc>
      </w:tr>
      <w:tr w:rsidR="00CC5806" w:rsidRPr="003A080C" w14:paraId="275DA978" w14:textId="77777777" w:rsidTr="006C5895">
        <w:tc>
          <w:tcPr>
            <w:tcW w:w="0" w:type="auto"/>
            <w:vMerge/>
            <w:vAlign w:val="center"/>
            <w:hideMark/>
          </w:tcPr>
          <w:p w14:paraId="3B5DE795" w14:textId="77777777" w:rsidR="00CC5806" w:rsidRPr="005B51ED"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1C8A09D6" w14:textId="77777777" w:rsidR="00CC5806" w:rsidRPr="005B51ED" w:rsidRDefault="00CC5806" w:rsidP="006C5895">
            <w:pPr>
              <w:spacing w:after="0"/>
              <w:jc w:val="center"/>
              <w:rPr>
                <w:b/>
                <w:bCs/>
                <w:sz w:val="18"/>
                <w:szCs w:val="18"/>
              </w:rPr>
            </w:pPr>
            <w:r w:rsidRPr="005B51ED">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76A80DE3" w14:textId="77777777" w:rsidR="00CC5806" w:rsidRPr="005B51ED" w:rsidRDefault="00CC5806" w:rsidP="006C5895">
            <w:pPr>
              <w:pStyle w:val="ListParagraph"/>
              <w:numPr>
                <w:ilvl w:val="0"/>
                <w:numId w:val="32"/>
              </w:numPr>
              <w:spacing w:after="0"/>
              <w:rPr>
                <w:sz w:val="18"/>
                <w:szCs w:val="18"/>
              </w:rPr>
            </w:pPr>
            <w:r w:rsidRPr="005B51ED">
              <w:rPr>
                <w:sz w:val="18"/>
                <w:szCs w:val="18"/>
              </w:rPr>
              <w:t>Index is the first occurrence in a person’s history either of:</w:t>
            </w:r>
          </w:p>
          <w:p w14:paraId="2829B1AE" w14:textId="77777777" w:rsidR="00CC5806" w:rsidRPr="005B51ED" w:rsidRDefault="00CC5806" w:rsidP="006C5895">
            <w:pPr>
              <w:pStyle w:val="ListParagraph"/>
              <w:numPr>
                <w:ilvl w:val="1"/>
                <w:numId w:val="32"/>
              </w:numPr>
              <w:spacing w:after="0"/>
              <w:rPr>
                <w:sz w:val="18"/>
                <w:szCs w:val="18"/>
              </w:rPr>
            </w:pPr>
            <w:r w:rsidRPr="005B51ED">
              <w:rPr>
                <w:sz w:val="18"/>
                <w:szCs w:val="18"/>
              </w:rPr>
              <w:t xml:space="preserve">Diagnosis of hip fracture </w:t>
            </w:r>
          </w:p>
          <w:p w14:paraId="62922F8F" w14:textId="77777777" w:rsidR="00CC5806" w:rsidRPr="005B51ED" w:rsidRDefault="00CC5806" w:rsidP="006C5895">
            <w:pPr>
              <w:pStyle w:val="ListParagraph"/>
              <w:numPr>
                <w:ilvl w:val="1"/>
                <w:numId w:val="32"/>
              </w:numPr>
              <w:spacing w:after="0"/>
              <w:rPr>
                <w:sz w:val="18"/>
                <w:szCs w:val="18"/>
              </w:rPr>
            </w:pPr>
            <w:r w:rsidRPr="005B51ED">
              <w:rPr>
                <w:sz w:val="18"/>
                <w:szCs w:val="18"/>
              </w:rPr>
              <w:t xml:space="preserve">Procedure associated to hip fracture </w:t>
            </w:r>
          </w:p>
          <w:p w14:paraId="1D376881" w14:textId="77777777" w:rsidR="00CC5806" w:rsidRPr="005B51ED" w:rsidRDefault="00CC5806" w:rsidP="006C5895">
            <w:pPr>
              <w:pStyle w:val="ListParagraph"/>
              <w:numPr>
                <w:ilvl w:val="0"/>
                <w:numId w:val="32"/>
              </w:numPr>
              <w:spacing w:after="0"/>
              <w:rPr>
                <w:sz w:val="18"/>
                <w:szCs w:val="18"/>
              </w:rPr>
            </w:pPr>
            <w:r w:rsidRPr="005B51ED">
              <w:rPr>
                <w:sz w:val="18"/>
                <w:szCs w:val="18"/>
              </w:rPr>
              <w:t>Between 50-</w:t>
            </w:r>
            <w:r>
              <w:rPr>
                <w:sz w:val="18"/>
                <w:szCs w:val="18"/>
              </w:rPr>
              <w:t>89</w:t>
            </w:r>
            <w:r w:rsidRPr="005B51ED">
              <w:rPr>
                <w:sz w:val="18"/>
                <w:szCs w:val="18"/>
              </w:rPr>
              <w:t xml:space="preserve"> years of age at index</w:t>
            </w:r>
          </w:p>
          <w:p w14:paraId="71B0D163" w14:textId="77777777" w:rsidR="00CC5806" w:rsidRPr="005B51ED" w:rsidRDefault="00CC5806" w:rsidP="006C5895">
            <w:pPr>
              <w:pStyle w:val="ListParagraph"/>
              <w:numPr>
                <w:ilvl w:val="0"/>
                <w:numId w:val="32"/>
              </w:numPr>
              <w:spacing w:after="0"/>
              <w:rPr>
                <w:sz w:val="18"/>
                <w:szCs w:val="18"/>
              </w:rPr>
            </w:pPr>
            <w:r w:rsidRPr="005B51ED">
              <w:rPr>
                <w:sz w:val="18"/>
                <w:szCs w:val="18"/>
              </w:rPr>
              <w:t>365 days of observable time prior to index</w:t>
            </w:r>
          </w:p>
        </w:tc>
      </w:tr>
      <w:tr w:rsidR="00CC5806" w:rsidRPr="007A2CC7" w:rsidDel="00A14507" w14:paraId="1EC6623D" w14:textId="77777777" w:rsidTr="006C5895">
        <w:tc>
          <w:tcPr>
            <w:tcW w:w="0" w:type="auto"/>
            <w:vMerge/>
            <w:vAlign w:val="center"/>
          </w:tcPr>
          <w:p w14:paraId="4F3B26A7"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2B46A824" w14:textId="77777777" w:rsidR="00CC5806" w:rsidRPr="003B5B0E" w:rsidRDefault="00CC5806" w:rsidP="006C5895">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50AD2DE4" w14:textId="77777777" w:rsidR="00CC5806" w:rsidRPr="00A25DAF" w:rsidDel="00A14507" w:rsidRDefault="00CC5806" w:rsidP="006C5895">
            <w:pPr>
              <w:pStyle w:val="ListParagraph"/>
              <w:numPr>
                <w:ilvl w:val="0"/>
                <w:numId w:val="32"/>
              </w:numPr>
              <w:spacing w:after="0"/>
              <w:rPr>
                <w:rFonts w:ascii="Calibri" w:hAnsi="Calibri" w:cs="Calibri"/>
                <w:sz w:val="18"/>
                <w:szCs w:val="18"/>
              </w:rPr>
            </w:pPr>
            <w:r w:rsidRPr="00A25DAF">
              <w:rPr>
                <w:rFonts w:ascii="Calibri" w:hAnsi="Calibri" w:cs="Calibri"/>
                <w:sz w:val="18"/>
                <w:szCs w:val="18"/>
              </w:rPr>
              <w:t>N/A</w:t>
            </w:r>
          </w:p>
        </w:tc>
      </w:tr>
      <w:tr w:rsidR="00CC5806" w14:paraId="3729E5E3" w14:textId="77777777" w:rsidTr="006C5895">
        <w:tc>
          <w:tcPr>
            <w:tcW w:w="0" w:type="auto"/>
            <w:vMerge/>
            <w:vAlign w:val="center"/>
          </w:tcPr>
          <w:p w14:paraId="3BB392E8"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73179277" w14:textId="77777777" w:rsidR="00CC5806" w:rsidRPr="003B5B0E" w:rsidRDefault="00CC5806" w:rsidP="006C5895">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6A5AC44E" w14:textId="77777777" w:rsidR="00CC5806" w:rsidRPr="00A25DAF" w:rsidRDefault="00CC5806" w:rsidP="006C5895">
            <w:pPr>
              <w:pStyle w:val="ListParagraph"/>
              <w:numPr>
                <w:ilvl w:val="0"/>
                <w:numId w:val="32"/>
              </w:numPr>
              <w:spacing w:after="0"/>
              <w:rPr>
                <w:rFonts w:ascii="Calibri" w:hAnsi="Calibri" w:cs="Calibri"/>
                <w:sz w:val="18"/>
                <w:szCs w:val="18"/>
              </w:rPr>
            </w:pPr>
            <w:r w:rsidRPr="00A25DAF">
              <w:rPr>
                <w:sz w:val="18"/>
                <w:szCs w:val="18"/>
              </w:rPr>
              <w:t>End of continuous observation</w:t>
            </w:r>
          </w:p>
        </w:tc>
      </w:tr>
      <w:tr w:rsidR="00CC5806" w:rsidRPr="00516C7F" w14:paraId="7400AB57" w14:textId="77777777" w:rsidTr="006C5895">
        <w:trPr>
          <w:trHeight w:val="215"/>
        </w:trPr>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20A8E01" w14:textId="77777777" w:rsidR="00CC5806" w:rsidRPr="009A36CA" w:rsidRDefault="00CC5806" w:rsidP="006C5895">
            <w:pPr>
              <w:spacing w:after="0"/>
              <w:jc w:val="center"/>
              <w:rPr>
                <w:sz w:val="18"/>
                <w:szCs w:val="18"/>
              </w:rPr>
            </w:pPr>
            <w:r w:rsidRPr="009A36CA">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29F69514" w14:textId="0162D3F8" w:rsidR="00CC5806" w:rsidRPr="00A25DAF" w:rsidRDefault="00CC5806" w:rsidP="006C5895">
            <w:pPr>
              <w:pStyle w:val="ListParagraph"/>
              <w:numPr>
                <w:ilvl w:val="0"/>
                <w:numId w:val="6"/>
              </w:numPr>
              <w:autoSpaceDE w:val="0"/>
              <w:autoSpaceDN w:val="0"/>
              <w:adjustRightInd w:val="0"/>
              <w:spacing w:after="0" w:line="240" w:lineRule="auto"/>
              <w:rPr>
                <w:sz w:val="16"/>
                <w:szCs w:val="16"/>
              </w:rPr>
            </w:pPr>
            <w:r w:rsidRPr="00A25DAF">
              <w:rPr>
                <w:sz w:val="16"/>
                <w:szCs w:val="16"/>
              </w:rPr>
              <w:t>Based on the Berry et al. publication</w:t>
            </w:r>
            <w:r w:rsidR="002A799C">
              <w:rPr>
                <w:sz w:val="16"/>
                <w:szCs w:val="16"/>
              </w:rPr>
              <w:t xml:space="preserve">. </w:t>
            </w:r>
            <w:r w:rsidRPr="00A25DAF">
              <w:rPr>
                <w:sz w:val="16"/>
                <w:szCs w:val="16"/>
              </w:rPr>
              <w:t>(Berry, S. D., et al. (2013). "Diuretic initiation and the acute risk of hip fracture." Osteoporosis International 24(2): 689-695.)</w:t>
            </w:r>
          </w:p>
          <w:p w14:paraId="73C1FC80" w14:textId="4C70AC59" w:rsidR="00CC5806" w:rsidRPr="00A25DAF" w:rsidRDefault="00CC5806" w:rsidP="006C5895">
            <w:pPr>
              <w:pStyle w:val="ListParagraph"/>
              <w:numPr>
                <w:ilvl w:val="0"/>
                <w:numId w:val="6"/>
              </w:numPr>
              <w:autoSpaceDE w:val="0"/>
              <w:autoSpaceDN w:val="0"/>
              <w:adjustRightInd w:val="0"/>
              <w:spacing w:after="0" w:line="240" w:lineRule="auto"/>
              <w:rPr>
                <w:sz w:val="16"/>
                <w:szCs w:val="16"/>
              </w:rPr>
            </w:pPr>
            <w:r w:rsidRPr="00A25DAF">
              <w:rPr>
                <w:sz w:val="16"/>
                <w:szCs w:val="16"/>
              </w:rPr>
              <w:t xml:space="preserve">Unlike the Wei et al paper, we censored </w:t>
            </w:r>
            <w:r w:rsidR="00E07CF9">
              <w:rPr>
                <w:sz w:val="16"/>
                <w:szCs w:val="16"/>
              </w:rPr>
              <w:t>persons</w:t>
            </w:r>
            <w:r w:rsidR="00E07CF9" w:rsidRPr="00A25DAF">
              <w:rPr>
                <w:sz w:val="16"/>
                <w:szCs w:val="16"/>
              </w:rPr>
              <w:t xml:space="preserve"> </w:t>
            </w:r>
            <w:r w:rsidRPr="00A25DAF">
              <w:rPr>
                <w:sz w:val="16"/>
                <w:szCs w:val="16"/>
              </w:rPr>
              <w:t>at age 89</w:t>
            </w:r>
            <w:r w:rsidR="002A799C">
              <w:rPr>
                <w:sz w:val="16"/>
                <w:szCs w:val="16"/>
              </w:rPr>
              <w:t xml:space="preserve">. </w:t>
            </w:r>
            <w:r w:rsidRPr="00A25DAF">
              <w:rPr>
                <w:sz w:val="16"/>
                <w:szCs w:val="16"/>
              </w:rPr>
              <w:t>The Wei et al paper limited their analysis when the subjects were age 90, however one of our data sets, OPTUM_DOD, censors ages at 90 meaning this age could represent 90+ year old</w:t>
            </w:r>
            <w:r w:rsidR="002A799C">
              <w:rPr>
                <w:sz w:val="16"/>
                <w:szCs w:val="16"/>
              </w:rPr>
              <w:t xml:space="preserve">. </w:t>
            </w:r>
            <w:r w:rsidRPr="00A25DAF">
              <w:rPr>
                <w:sz w:val="16"/>
                <w:szCs w:val="16"/>
              </w:rPr>
              <w:t>Therefore, we decided to censor at age 89.</w:t>
            </w:r>
          </w:p>
        </w:tc>
      </w:tr>
    </w:tbl>
    <w:p w14:paraId="58BA17B9" w14:textId="77777777" w:rsidR="00CC5806" w:rsidRDefault="00CC5806" w:rsidP="00CC5806"/>
    <w:p w14:paraId="762CFC6E" w14:textId="77777777" w:rsidR="00CC5806" w:rsidRDefault="00CC5806" w:rsidP="00CC5806">
      <w:r>
        <w:br w:type="page"/>
      </w:r>
    </w:p>
    <w:p w14:paraId="36DCFB34" w14:textId="77777777" w:rsidR="00CC5806" w:rsidRDefault="00CC5806" w:rsidP="00CC5806"/>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CC5806" w14:paraId="7C2D2881" w14:textId="77777777" w:rsidTr="006C5895">
        <w:tc>
          <w:tcPr>
            <w:tcW w:w="10075" w:type="dxa"/>
            <w:gridSpan w:val="3"/>
            <w:shd w:val="clear" w:color="auto" w:fill="A6A6A6" w:themeFill="background1" w:themeFillShade="A6"/>
            <w:tcMar>
              <w:top w:w="0" w:type="dxa"/>
              <w:left w:w="108" w:type="dxa"/>
              <w:bottom w:w="0" w:type="dxa"/>
              <w:right w:w="108" w:type="dxa"/>
            </w:tcMar>
            <w:hideMark/>
          </w:tcPr>
          <w:p w14:paraId="569DBB74" w14:textId="323C97C1" w:rsidR="00CC5806" w:rsidRPr="005B51ED" w:rsidRDefault="00CC5806" w:rsidP="006C5895">
            <w:pPr>
              <w:spacing w:after="0"/>
              <w:rPr>
                <w:b/>
                <w:bCs/>
              </w:rPr>
            </w:pPr>
            <w:r>
              <w:rPr>
                <w:b/>
                <w:bCs/>
              </w:rPr>
              <w:t xml:space="preserve">TABLE 7 - </w:t>
            </w:r>
            <w:r w:rsidRPr="005B51ED">
              <w:rPr>
                <w:b/>
                <w:bCs/>
              </w:rPr>
              <w:t>Outcome Cohort 2 (O2): (Primary Hip Fracture ER/IP Dx with Hip Fracture procedures +/- 7 days) OR (Primary Hip Fracture procedures with Hip Fracture ER/IP +/- 7 days)</w:t>
            </w:r>
          </w:p>
        </w:tc>
      </w:tr>
      <w:tr w:rsidR="00CC5806" w14:paraId="1F1BCF89" w14:textId="77777777" w:rsidTr="006C5895">
        <w:tc>
          <w:tcPr>
            <w:tcW w:w="1050" w:type="dxa"/>
            <w:vMerge w:val="restart"/>
            <w:shd w:val="clear" w:color="auto" w:fill="BFBFBF" w:themeFill="background1" w:themeFillShade="BF"/>
            <w:tcMar>
              <w:top w:w="0" w:type="dxa"/>
              <w:left w:w="108" w:type="dxa"/>
              <w:bottom w:w="0" w:type="dxa"/>
              <w:right w:w="108" w:type="dxa"/>
            </w:tcMar>
            <w:vAlign w:val="center"/>
            <w:hideMark/>
          </w:tcPr>
          <w:p w14:paraId="6B77D51F" w14:textId="77777777" w:rsidR="00CC5806" w:rsidRPr="005B51ED" w:rsidRDefault="00CC5806" w:rsidP="006C5895">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6F37F4A1" w14:textId="77777777" w:rsidR="00CC5806" w:rsidRPr="005B51ED" w:rsidRDefault="00CC5806" w:rsidP="006C5895">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50B0B3C2" w14:textId="599693D7" w:rsidR="00CC5806" w:rsidRPr="007C57F6" w:rsidRDefault="00CC5806" w:rsidP="006C5895">
            <w:pPr>
              <w:pStyle w:val="ListParagraph"/>
              <w:numPr>
                <w:ilvl w:val="0"/>
                <w:numId w:val="6"/>
              </w:numPr>
              <w:spacing w:after="0"/>
              <w:rPr>
                <w:sz w:val="16"/>
                <w:szCs w:val="16"/>
              </w:rPr>
            </w:pPr>
            <w:r w:rsidRPr="007C57F6">
              <w:rPr>
                <w:sz w:val="16"/>
                <w:szCs w:val="16"/>
              </w:rPr>
              <w:t>Hip Fracture Diagnosis (Fracture of neck of femur)</w:t>
            </w:r>
          </w:p>
          <w:p w14:paraId="25ECE947" w14:textId="77777777" w:rsidR="00CC5806" w:rsidRPr="007C57F6" w:rsidRDefault="00CC5806" w:rsidP="006C5895">
            <w:pPr>
              <w:pStyle w:val="ListParagraph"/>
              <w:numPr>
                <w:ilvl w:val="0"/>
                <w:numId w:val="6"/>
              </w:numPr>
              <w:spacing w:after="0"/>
              <w:rPr>
                <w:sz w:val="16"/>
                <w:szCs w:val="16"/>
              </w:rPr>
            </w:pPr>
            <w:r w:rsidRPr="007C57F6">
              <w:rPr>
                <w:sz w:val="16"/>
                <w:szCs w:val="16"/>
              </w:rPr>
              <w:t>Hip Fracture Procedures (with revision codes)</w:t>
            </w:r>
          </w:p>
          <w:p w14:paraId="0CBE0D6E" w14:textId="77777777" w:rsidR="00CC5806" w:rsidRPr="007C57F6" w:rsidRDefault="00CC5806" w:rsidP="006C5895">
            <w:pPr>
              <w:pStyle w:val="ListParagraph"/>
              <w:numPr>
                <w:ilvl w:val="0"/>
                <w:numId w:val="6"/>
              </w:numPr>
              <w:spacing w:after="0"/>
              <w:rPr>
                <w:sz w:val="16"/>
                <w:szCs w:val="16"/>
              </w:rPr>
            </w:pPr>
            <w:r w:rsidRPr="007C57F6">
              <w:rPr>
                <w:sz w:val="16"/>
                <w:szCs w:val="16"/>
              </w:rPr>
              <w:t>Hip Fracture Procedures (without revision codes)</w:t>
            </w:r>
          </w:p>
          <w:p w14:paraId="7215F71F" w14:textId="77777777" w:rsidR="00CC5806" w:rsidRPr="007C57F6" w:rsidRDefault="00CC5806" w:rsidP="006C5895">
            <w:pPr>
              <w:pStyle w:val="ListParagraph"/>
              <w:numPr>
                <w:ilvl w:val="0"/>
                <w:numId w:val="6"/>
              </w:numPr>
              <w:spacing w:after="0"/>
              <w:rPr>
                <w:sz w:val="16"/>
                <w:szCs w:val="16"/>
              </w:rPr>
            </w:pPr>
            <w:r w:rsidRPr="007C57F6">
              <w:rPr>
                <w:sz w:val="16"/>
                <w:szCs w:val="16"/>
              </w:rPr>
              <w:t>Hip Fracture Source Codes to Exclude</w:t>
            </w:r>
          </w:p>
          <w:p w14:paraId="4FB64903" w14:textId="77777777" w:rsidR="00CC5806" w:rsidRPr="007C57F6" w:rsidRDefault="00CC5806" w:rsidP="006C5895">
            <w:pPr>
              <w:pStyle w:val="ListParagraph"/>
              <w:numPr>
                <w:ilvl w:val="0"/>
                <w:numId w:val="6"/>
              </w:numPr>
              <w:spacing w:after="0"/>
              <w:rPr>
                <w:sz w:val="16"/>
                <w:szCs w:val="16"/>
              </w:rPr>
            </w:pPr>
            <w:r w:rsidRPr="007C57F6">
              <w:rPr>
                <w:sz w:val="16"/>
                <w:szCs w:val="16"/>
              </w:rPr>
              <w:t xml:space="preserve">Hip Fracture Source Codes to Include </w:t>
            </w:r>
          </w:p>
        </w:tc>
      </w:tr>
      <w:tr w:rsidR="00CC5806" w:rsidRPr="003A080C" w14:paraId="3D1831C7" w14:textId="77777777" w:rsidTr="006C5895">
        <w:tc>
          <w:tcPr>
            <w:tcW w:w="0" w:type="auto"/>
            <w:vMerge/>
            <w:vAlign w:val="center"/>
            <w:hideMark/>
          </w:tcPr>
          <w:p w14:paraId="08F56D46"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4A6DDA3D" w14:textId="77777777" w:rsidR="00CC5806" w:rsidRPr="003B5B0E" w:rsidRDefault="00CC5806" w:rsidP="006C5895">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735A3EC2" w14:textId="77777777" w:rsidR="00CC5806" w:rsidRPr="007C57F6" w:rsidRDefault="00CC5806" w:rsidP="006C5895">
            <w:pPr>
              <w:pStyle w:val="ListParagraph"/>
              <w:numPr>
                <w:ilvl w:val="0"/>
                <w:numId w:val="7"/>
              </w:numPr>
              <w:spacing w:after="0"/>
              <w:rPr>
                <w:sz w:val="16"/>
                <w:szCs w:val="16"/>
              </w:rPr>
            </w:pPr>
            <w:r w:rsidRPr="007C57F6">
              <w:rPr>
                <w:sz w:val="16"/>
                <w:szCs w:val="16"/>
              </w:rPr>
              <w:t>Index is the first occurrence in a person’s history either of:</w:t>
            </w:r>
          </w:p>
          <w:p w14:paraId="68268831" w14:textId="606FBF1E" w:rsidR="00CC5806" w:rsidRPr="007C57F6" w:rsidRDefault="00582E9C" w:rsidP="006C5895">
            <w:pPr>
              <w:pStyle w:val="ListParagraph"/>
              <w:numPr>
                <w:ilvl w:val="1"/>
                <w:numId w:val="7"/>
              </w:numPr>
              <w:spacing w:after="0"/>
              <w:rPr>
                <w:sz w:val="16"/>
                <w:szCs w:val="16"/>
              </w:rPr>
            </w:pPr>
            <w:r>
              <w:rPr>
                <w:sz w:val="16"/>
                <w:szCs w:val="16"/>
              </w:rPr>
              <w:t>Emergency Room (</w:t>
            </w:r>
            <w:r w:rsidR="00CC5806" w:rsidRPr="007C57F6">
              <w:rPr>
                <w:sz w:val="16"/>
                <w:szCs w:val="16"/>
              </w:rPr>
              <w:t>ER</w:t>
            </w:r>
            <w:r>
              <w:rPr>
                <w:sz w:val="16"/>
                <w:szCs w:val="16"/>
              </w:rPr>
              <w:t>)</w:t>
            </w:r>
            <w:r w:rsidR="00CC5806" w:rsidRPr="007C57F6">
              <w:rPr>
                <w:sz w:val="16"/>
                <w:szCs w:val="16"/>
              </w:rPr>
              <w:t>/</w:t>
            </w:r>
            <w:r>
              <w:rPr>
                <w:sz w:val="16"/>
                <w:szCs w:val="16"/>
              </w:rPr>
              <w:t>Inpatient (</w:t>
            </w:r>
            <w:r w:rsidR="00CC5806" w:rsidRPr="007C57F6">
              <w:rPr>
                <w:sz w:val="16"/>
                <w:szCs w:val="16"/>
              </w:rPr>
              <w:t>IP</w:t>
            </w:r>
            <w:r>
              <w:rPr>
                <w:sz w:val="16"/>
                <w:szCs w:val="16"/>
              </w:rPr>
              <w:t>) Visit</w:t>
            </w:r>
            <w:r w:rsidR="00CC5806" w:rsidRPr="007C57F6">
              <w:rPr>
                <w:sz w:val="16"/>
                <w:szCs w:val="16"/>
              </w:rPr>
              <w:t xml:space="preserve"> diagnosis of hip fracture with a hip fracture procedure within +/- 7 days</w:t>
            </w:r>
          </w:p>
          <w:p w14:paraId="2943B969" w14:textId="77777777" w:rsidR="00CC5806" w:rsidRPr="007C57F6" w:rsidRDefault="00CC5806" w:rsidP="006C5895">
            <w:pPr>
              <w:pStyle w:val="ListParagraph"/>
              <w:numPr>
                <w:ilvl w:val="1"/>
                <w:numId w:val="7"/>
              </w:numPr>
              <w:spacing w:after="0"/>
              <w:rPr>
                <w:sz w:val="16"/>
                <w:szCs w:val="16"/>
              </w:rPr>
            </w:pPr>
            <w:r w:rsidRPr="007C57F6">
              <w:rPr>
                <w:sz w:val="16"/>
                <w:szCs w:val="16"/>
              </w:rPr>
              <w:t>Hip fracture procedure with a hip fracture diagnosis within +/- 7 days</w:t>
            </w:r>
          </w:p>
          <w:p w14:paraId="262CC36B" w14:textId="77777777" w:rsidR="00CC5806" w:rsidRPr="007C57F6" w:rsidRDefault="00CC5806" w:rsidP="006C5895">
            <w:pPr>
              <w:pStyle w:val="ListParagraph"/>
              <w:numPr>
                <w:ilvl w:val="0"/>
                <w:numId w:val="7"/>
              </w:numPr>
              <w:spacing w:after="0"/>
              <w:rPr>
                <w:sz w:val="16"/>
                <w:szCs w:val="16"/>
              </w:rPr>
            </w:pPr>
            <w:r w:rsidRPr="007C57F6">
              <w:rPr>
                <w:sz w:val="16"/>
                <w:szCs w:val="16"/>
              </w:rPr>
              <w:t>Between 50-89 years of age at index</w:t>
            </w:r>
          </w:p>
          <w:p w14:paraId="1E51A448" w14:textId="77777777" w:rsidR="00CC5806" w:rsidRPr="007C57F6" w:rsidRDefault="00CC5806" w:rsidP="006C5895">
            <w:pPr>
              <w:pStyle w:val="ListParagraph"/>
              <w:numPr>
                <w:ilvl w:val="0"/>
                <w:numId w:val="7"/>
              </w:numPr>
              <w:spacing w:after="0"/>
              <w:rPr>
                <w:sz w:val="16"/>
                <w:szCs w:val="16"/>
              </w:rPr>
            </w:pPr>
            <w:r w:rsidRPr="007C57F6">
              <w:rPr>
                <w:sz w:val="16"/>
                <w:szCs w:val="16"/>
              </w:rPr>
              <w:t>365 days of observable time prior to index</w:t>
            </w:r>
          </w:p>
        </w:tc>
      </w:tr>
      <w:tr w:rsidR="00CC5806" w:rsidRPr="007A2CC7" w:rsidDel="00A14507" w14:paraId="34706355" w14:textId="77777777" w:rsidTr="006C5895">
        <w:tc>
          <w:tcPr>
            <w:tcW w:w="0" w:type="auto"/>
            <w:vMerge/>
            <w:vAlign w:val="center"/>
          </w:tcPr>
          <w:p w14:paraId="643A6E0A"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309C722A" w14:textId="77777777" w:rsidR="00CC5806" w:rsidRPr="003B5B0E" w:rsidRDefault="00CC5806" w:rsidP="006C5895">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7CD48ABF" w14:textId="77777777" w:rsidR="00CC5806" w:rsidRPr="007C57F6" w:rsidRDefault="00CC5806" w:rsidP="006C5895">
            <w:pPr>
              <w:pStyle w:val="ListParagraph"/>
              <w:numPr>
                <w:ilvl w:val="0"/>
                <w:numId w:val="18"/>
              </w:numPr>
              <w:spacing w:after="0"/>
              <w:rPr>
                <w:rFonts w:ascii="Calibri" w:hAnsi="Calibri" w:cs="Calibri"/>
                <w:sz w:val="16"/>
                <w:szCs w:val="16"/>
              </w:rPr>
            </w:pPr>
            <w:r w:rsidRPr="007C57F6">
              <w:rPr>
                <w:rFonts w:ascii="Calibri" w:hAnsi="Calibri" w:cs="Calibri"/>
                <w:sz w:val="16"/>
                <w:szCs w:val="16"/>
              </w:rPr>
              <w:t>Exclude prior hip fracture diagnosis</w:t>
            </w:r>
          </w:p>
          <w:p w14:paraId="00DBCB42" w14:textId="77777777" w:rsidR="00CC5806" w:rsidRPr="007C57F6" w:rsidRDefault="00CC5806" w:rsidP="006C5895">
            <w:pPr>
              <w:pStyle w:val="ListParagraph"/>
              <w:numPr>
                <w:ilvl w:val="0"/>
                <w:numId w:val="18"/>
              </w:numPr>
              <w:spacing w:after="0"/>
              <w:rPr>
                <w:rFonts w:ascii="Calibri" w:hAnsi="Calibri" w:cs="Calibri"/>
                <w:sz w:val="16"/>
                <w:szCs w:val="16"/>
              </w:rPr>
            </w:pPr>
            <w:r w:rsidRPr="007C57F6">
              <w:rPr>
                <w:rFonts w:ascii="Calibri" w:hAnsi="Calibri" w:cs="Calibri"/>
                <w:sz w:val="16"/>
                <w:szCs w:val="16"/>
              </w:rPr>
              <w:t>Exclude certain index source codes</w:t>
            </w:r>
          </w:p>
          <w:p w14:paraId="0B115ED9" w14:textId="77777777" w:rsidR="00CC5806" w:rsidRPr="007C57F6" w:rsidDel="00A14507" w:rsidRDefault="00CC5806" w:rsidP="006C5895">
            <w:pPr>
              <w:pStyle w:val="ListParagraph"/>
              <w:numPr>
                <w:ilvl w:val="0"/>
                <w:numId w:val="18"/>
              </w:numPr>
              <w:spacing w:after="0"/>
              <w:rPr>
                <w:rFonts w:ascii="Calibri" w:hAnsi="Calibri" w:cs="Calibri"/>
                <w:sz w:val="16"/>
                <w:szCs w:val="16"/>
              </w:rPr>
            </w:pPr>
            <w:r w:rsidRPr="007C57F6">
              <w:rPr>
                <w:rFonts w:ascii="Calibri" w:hAnsi="Calibri" w:cs="Calibri"/>
                <w:sz w:val="16"/>
                <w:szCs w:val="16"/>
              </w:rPr>
              <w:t>Exclude prior hip fracture procedures</w:t>
            </w:r>
          </w:p>
        </w:tc>
      </w:tr>
      <w:tr w:rsidR="00CC5806" w14:paraId="75BC1B1A" w14:textId="77777777" w:rsidTr="006C5895">
        <w:tc>
          <w:tcPr>
            <w:tcW w:w="0" w:type="auto"/>
            <w:vMerge/>
            <w:vAlign w:val="center"/>
          </w:tcPr>
          <w:p w14:paraId="569F7135"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3DC6DEB9" w14:textId="77777777" w:rsidR="00CC5806" w:rsidRPr="003B5B0E" w:rsidRDefault="00CC5806" w:rsidP="006C5895">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115B46E9" w14:textId="77777777" w:rsidR="00CC5806" w:rsidRPr="007C57F6" w:rsidRDefault="00CC5806" w:rsidP="006C5895">
            <w:pPr>
              <w:spacing w:after="0"/>
              <w:rPr>
                <w:rFonts w:ascii="Calibri" w:hAnsi="Calibri" w:cs="Calibri"/>
                <w:sz w:val="16"/>
                <w:szCs w:val="16"/>
              </w:rPr>
            </w:pPr>
            <w:r w:rsidRPr="007C57F6">
              <w:rPr>
                <w:sz w:val="16"/>
                <w:szCs w:val="16"/>
              </w:rPr>
              <w:t>End of continuous observation.</w:t>
            </w:r>
          </w:p>
        </w:tc>
      </w:tr>
      <w:tr w:rsidR="00CC5806" w:rsidRPr="00516C7F" w14:paraId="542C114F" w14:textId="77777777" w:rsidTr="006C5895">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D4FC296" w14:textId="77777777" w:rsidR="00CC5806" w:rsidRPr="430A7E7A" w:rsidRDefault="00CC5806" w:rsidP="006C5895">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27E8D766" w14:textId="77777777" w:rsidR="00CC5806" w:rsidRPr="007C57F6" w:rsidRDefault="00CC5806" w:rsidP="006C5895">
            <w:pPr>
              <w:pStyle w:val="ListParagraph"/>
              <w:numPr>
                <w:ilvl w:val="0"/>
                <w:numId w:val="30"/>
              </w:numPr>
              <w:spacing w:after="0"/>
              <w:rPr>
                <w:sz w:val="16"/>
                <w:szCs w:val="16"/>
              </w:rPr>
            </w:pPr>
            <w:r w:rsidRPr="007C57F6">
              <w:rPr>
                <w:sz w:val="16"/>
                <w:szCs w:val="16"/>
              </w:rPr>
              <w:t>This definition came from careful review of the following papers:</w:t>
            </w:r>
          </w:p>
          <w:p w14:paraId="2A9C34E7" w14:textId="77777777" w:rsidR="00CC5806" w:rsidRPr="007C57F6" w:rsidRDefault="00CC5806" w:rsidP="006C5895">
            <w:pPr>
              <w:pStyle w:val="ListParagraph"/>
              <w:numPr>
                <w:ilvl w:val="1"/>
                <w:numId w:val="30"/>
              </w:numPr>
              <w:spacing w:after="0"/>
              <w:rPr>
                <w:sz w:val="16"/>
                <w:szCs w:val="16"/>
              </w:rPr>
            </w:pPr>
            <w:r w:rsidRPr="007C57F6">
              <w:rPr>
                <w:sz w:val="16"/>
                <w:szCs w:val="16"/>
              </w:rPr>
              <w:t>Ray WA, Griffin MR, Fought RL, Adams ML. Identification of fractures from computerized Medicare files. J Clin Epidemiol. 1992 Jul;45(7):703-14. PubMed PMID: 1619449.</w:t>
            </w:r>
          </w:p>
          <w:p w14:paraId="45A65B62" w14:textId="77777777" w:rsidR="00CC5806" w:rsidRPr="007C57F6" w:rsidRDefault="00CC5806" w:rsidP="006C5895">
            <w:pPr>
              <w:pStyle w:val="ListParagraph"/>
              <w:numPr>
                <w:ilvl w:val="1"/>
                <w:numId w:val="30"/>
              </w:numPr>
              <w:spacing w:after="0"/>
              <w:rPr>
                <w:sz w:val="16"/>
                <w:szCs w:val="16"/>
              </w:rPr>
            </w:pPr>
            <w:r w:rsidRPr="007C57F6">
              <w:rPr>
                <w:sz w:val="16"/>
                <w:szCs w:val="16"/>
              </w:rPr>
              <w:t>Nair SS, Lenihan CR, Montez-Rath ME, Lowenberg DW, Chertow GM, Winkelmayer WC. Temporal trends in the incidence, treatment and outcomes of hip fracture after first kidney transplantation in the United States. Am J Transplant. 2014 Apr;14(4):943-951. doi: 10.1111/ajt.12652. Epub 2014 Feb 20. PubMed PMID: 24712332; PubMed Central PMCID: PMC4117735.</w:t>
            </w:r>
          </w:p>
          <w:p w14:paraId="1A0C93CC" w14:textId="77777777" w:rsidR="00CC5806" w:rsidRPr="007C57F6" w:rsidRDefault="00CC5806" w:rsidP="006C5895">
            <w:pPr>
              <w:pStyle w:val="ListParagraph"/>
              <w:numPr>
                <w:ilvl w:val="1"/>
                <w:numId w:val="30"/>
              </w:numPr>
              <w:spacing w:after="0"/>
              <w:rPr>
                <w:sz w:val="16"/>
                <w:szCs w:val="16"/>
              </w:rPr>
            </w:pPr>
            <w:r w:rsidRPr="007C57F6">
              <w:rPr>
                <w:sz w:val="16"/>
                <w:szCs w:val="16"/>
              </w:rPr>
              <w:t>Hudson M, Avina-Zubieta A, Lacaille D, Bernatsky S, Lix L, Jean S. The validity of administrative data to identify hip fractures is high--a systematic review. J Clin Epidemiol. 2013 Mar;66(3):278-85. doi: 10.1016/j.jclinepi.2012.10.004. Review. PubMed PMID: 23347851.</w:t>
            </w:r>
          </w:p>
          <w:p w14:paraId="6F8EC0BD" w14:textId="766B42C3" w:rsidR="00CC5806" w:rsidRPr="007C57F6" w:rsidRDefault="00CC5806" w:rsidP="006C5895">
            <w:pPr>
              <w:pStyle w:val="ListParagraph"/>
              <w:numPr>
                <w:ilvl w:val="0"/>
                <w:numId w:val="30"/>
              </w:numPr>
              <w:spacing w:after="0"/>
              <w:rPr>
                <w:sz w:val="16"/>
                <w:szCs w:val="16"/>
              </w:rPr>
            </w:pPr>
            <w:r w:rsidRPr="007C57F6">
              <w:rPr>
                <w:sz w:val="16"/>
                <w:szCs w:val="16"/>
              </w:rPr>
              <w:t>Hudson et al. is a systematic review of identification of hip fractures in administrative data</w:t>
            </w:r>
            <w:r w:rsidR="002A799C">
              <w:rPr>
                <w:sz w:val="16"/>
                <w:szCs w:val="16"/>
              </w:rPr>
              <w:t xml:space="preserve">. </w:t>
            </w:r>
            <w:r w:rsidRPr="007C57F6">
              <w:rPr>
                <w:sz w:val="16"/>
                <w:szCs w:val="16"/>
              </w:rPr>
              <w:t>Table 2 provides details on the papers reviewed and discussed a sensitivity that ranged from 65 to 97 and a positive predictive value that ranged from 34 to 98. Ray et al. was one of the papers reviewed by Hudson that had a high sensitivity and high positive predictive value. Nair leveraged Ray’s definition, however 22 years later. Using both the information from Ray’s evaluated definition and Nair’s most recently implementation of the algorithm we created our phenotype</w:t>
            </w:r>
            <w:r w:rsidR="002A799C">
              <w:rPr>
                <w:sz w:val="16"/>
                <w:szCs w:val="16"/>
              </w:rPr>
              <w:t xml:space="preserve">. </w:t>
            </w:r>
            <w:r w:rsidRPr="007C57F6">
              <w:rPr>
                <w:sz w:val="16"/>
                <w:szCs w:val="16"/>
              </w:rPr>
              <w:t>This algorithm was reviewed using a tool called PheValuator and had a performance in line with what we found during this systematic review.</w:t>
            </w:r>
          </w:p>
          <w:p w14:paraId="52850560" w14:textId="47E32AD3" w:rsidR="00CC5806" w:rsidRPr="007C57F6" w:rsidRDefault="00CC5806" w:rsidP="006C5895">
            <w:pPr>
              <w:pStyle w:val="ListParagraph"/>
              <w:numPr>
                <w:ilvl w:val="0"/>
                <w:numId w:val="30"/>
              </w:numPr>
              <w:spacing w:after="0"/>
              <w:rPr>
                <w:sz w:val="16"/>
                <w:szCs w:val="16"/>
              </w:rPr>
            </w:pPr>
            <w:r w:rsidRPr="007C57F6">
              <w:rPr>
                <w:sz w:val="16"/>
                <w:szCs w:val="16"/>
              </w:rPr>
              <w:t>Unlike the Wei et al paper, we censored everything at age 89</w:t>
            </w:r>
            <w:r w:rsidR="002A799C">
              <w:rPr>
                <w:sz w:val="16"/>
                <w:szCs w:val="16"/>
              </w:rPr>
              <w:t xml:space="preserve">. </w:t>
            </w:r>
            <w:r w:rsidRPr="007C57F6">
              <w:rPr>
                <w:sz w:val="16"/>
                <w:szCs w:val="16"/>
              </w:rPr>
              <w:t xml:space="preserve">The Wei et al paper limited their analysis </w:t>
            </w:r>
            <w:r w:rsidR="003D5D3E">
              <w:rPr>
                <w:sz w:val="16"/>
                <w:szCs w:val="16"/>
              </w:rPr>
              <w:t xml:space="preserve">to patients aged 50 to </w:t>
            </w:r>
            <w:r w:rsidRPr="007C57F6">
              <w:rPr>
                <w:sz w:val="16"/>
                <w:szCs w:val="16"/>
              </w:rPr>
              <w:t>90, however one of our data sets, OPTUM_DOD, censors ages at 90 meaning this age could represent 90+ year old</w:t>
            </w:r>
            <w:r w:rsidR="002A799C">
              <w:rPr>
                <w:sz w:val="16"/>
                <w:szCs w:val="16"/>
              </w:rPr>
              <w:t xml:space="preserve">. </w:t>
            </w:r>
            <w:r w:rsidRPr="007C57F6">
              <w:rPr>
                <w:sz w:val="16"/>
                <w:szCs w:val="16"/>
              </w:rPr>
              <w:t>Therefore, we decided to censor at age 89.</w:t>
            </w:r>
          </w:p>
        </w:tc>
      </w:tr>
    </w:tbl>
    <w:p w14:paraId="39A0F0F2" w14:textId="77777777" w:rsidR="00CC5806" w:rsidRDefault="00CC5806" w:rsidP="00CC5806"/>
    <w:p w14:paraId="6E48474F" w14:textId="2ADA3D1F" w:rsidR="00CC5806" w:rsidRDefault="00CC5806" w:rsidP="00CC5806">
      <w:r>
        <w:t xml:space="preserve">As </w:t>
      </w:r>
      <w:r w:rsidRPr="002C3488">
        <w:t xml:space="preserve">discussed in Section 7.2, the choice of claims databases was limited by the performance of our Outcome Cohort 2 in those databases. Performance was measured by a tool call PheValuator which can estimate phenotype algorithm performance within a database </w:t>
      </w:r>
      <w:r w:rsidRPr="002C3488">
        <w:fldChar w:fldCharType="begin">
          <w:fldData xml:space="preserve">PEVuZE5vdGU+PENpdGU+PEF1dGhvcj5Td2VyZGVsPC9BdXRob3I+PFllYXI+MjAxOTwvWWVhcj48
UmVjTnVtPjI3PC9SZWNOdW0+PERpc3BsYXlUZXh0PlsxM108L0Rpc3BsYXlUZXh0PjxyZWNvcmQ+
PHJlYy1udW1iZXI+Mjc8L3JlYy1udW1iZXI+PGZvcmVpZ24ta2V5cz48a2V5IGFwcD0iRU4iIGRi
LWlkPSJmcnpwYXp4ejN0eGVmemVlcnB1djVwenRwMnZ6dzk5ZHZ3c2QiIHRpbWVzdGFtcD0iMTU4
OTkxMTAyMCI+Mjc8L2tleT48L2ZvcmVpZ24ta2V5cz48cmVmLXR5cGUgbmFtZT0iSm91cm5hbCBB
cnRpY2xlIj4xNzwvcmVmLXR5cGU+PGNvbnRyaWJ1dG9ycz48YXV0aG9ycz48YXV0aG9yPlN3ZXJk
ZWwsIEouIE4uPC9hdXRob3I+PGF1dGhvcj5IcmlwY3NhaywgRy48L2F1dGhvcj48YXV0aG9yPlJ5
YW4sIFAuIEIuPC9hdXRob3I+PC9hdXRob3JzPjwvY29udHJpYnV0b3JzPjxhdXRoLWFkZHJlc3M+
SmFuc3NlbiBSZXNlYXJjaCAmYW1wOyBEZXZlbG9wbWVudCwgOTIwIFJvdXRlIDIwMiwgUmFyaXRh
biwgTkogMDg4NjksIFVTQTsgT0hEU0kgQ29sbGFib3JhdG9ycywgT2JzZXJ2YXRpb25hbCBIZWFs
dGggRGF0YSBTY2llbmNlcyBhbmQgSW5mb3JtYXRpY3MgKE9IRFNJKSwgNjIyIFdlc3QgMTY4dGgg
U3RyZWV0LCBQSC0yMCwgTmV3IFlvcmssIE5ZIDEwMDMyLCBVU0EuIEVsZWN0cm9uaWMgYWRkcmVz
czoganN3ZXJkZWxAaXRzLmpucy5jb20uJiN4RDtPSERTSSBDb2xsYWJvcmF0b3JzLCBPYnNlcnZh
dGlvbmFsIEhlYWx0aCBEYXRhIFNjaWVuY2VzIGFuZCBJbmZvcm1hdGljcyAoT0hEU0kpLCA2MjIg
V2VzdCAxNjh0aCBTdHJlZXQsIFBILTIwLCBOZXcgWW9yaywgTlkgMTAwMzIsIFVTQTsgQ29sdW1i
aWEgVW5pdmVyc2l0eSwgNjIyIFdlc3QgMTY4dGggU3RyZWV0LCBQSDIwLCBOZXcgWW9yaywgTlkg
MTAwMzIsIFVTQS4mI3hEO0phbnNzZW4gUmVzZWFyY2ggJmFtcDsgRGV2ZWxvcG1lbnQsIDkyMCBS
b3V0ZSAyMDIsIFJhcml0YW4sIE5KIDA4ODY5LCBVU0E7IE9IRFNJIENvbGxhYm9yYXRvcnMsIE9i
c2VydmF0aW9uYWwgSGVhbHRoIERhdGEgU2NpZW5jZXMgYW5kIEluZm9ybWF0aWNzIChPSERTSSks
IDYyMiBXZXN0IDE2OHRoIFN0cmVldCwgUEgtMjAsIE5ldyBZb3JrLCBOWSAxMDAzMiwgVVNBOyBD
b2x1bWJpYSBVbml2ZXJzaXR5LCA2MjIgV2VzdCAxNjh0aCBTdHJlZXQsIFBIMjAsIE5ldyBZb3Jr
LCBOWSAxMDAzMiwgVVNBLjwvYXV0aC1hZGRyZXNzPjx0aXRsZXM+PHRpdGxlPlBoZVZhbHVhdG9y
OiBEZXZlbG9wbWVudCBhbmQgZXZhbHVhdGlvbiBvZiBhIHBoZW5vdHlwZSBhbGdvcml0aG0gZXZh
bHVhdG9yPC90aXRsZT48c2Vjb25kYXJ5LXRpdGxlPkogQmlvbWVkIEluZm9ybTwvc2Vjb25kYXJ5
LXRpdGxlPjxhbHQtdGl0bGU+Sm91cm5hbCBvZiBiaW9tZWRpY2FsIGluZm9ybWF0aWNzPC9hbHQt
dGl0bGU+PC90aXRsZXM+PHBlcmlvZGljYWw+PGZ1bGwtdGl0bGU+SiBCaW9tZWQgSW5mb3JtPC9m
dWxsLXRpdGxlPjxhYmJyLTE+Sm91cm5hbCBvZiBiaW9tZWRpY2FsIGluZm9ybWF0aWNzPC9hYmJy
LTE+PC9wZXJpb2RpY2FsPjxhbHQtcGVyaW9kaWNhbD48ZnVsbC10aXRsZT5KIEJpb21lZCBJbmZv
cm08L2Z1bGwtdGl0bGU+PGFiYnItMT5Kb3VybmFsIG9mIGJpb21lZGljYWwgaW5mb3JtYXRpY3M8
L2FiYnItMT48L2FsdC1wZXJpb2RpY2FsPjxwYWdlcz4xMDMyNTg8L3BhZ2VzPjx2b2x1bWU+OTc8
L3ZvbHVtZT48ZWRpdGlvbj4yMDE5LzA4LzAyPC9lZGl0aW9uPjxrZXl3b3Jkcz48a2V5d29yZD5E
aWFnbm9zdGljIHByZWRpY3RpdmUgbW9kZWxpbmc8L2tleXdvcmQ+PGtleXdvcmQ+UGhlbm90eXBl
IGFsZ29yaXRobXM8L2tleXdvcmQ+PGtleXdvcmQ+VmFsaWRhdGlvbjwva2V5d29yZD48L2tleXdv
cmRzPjxkYXRlcz48eWVhcj4yMDE5PC95ZWFyPjxwdWItZGF0ZXM+PGRhdGU+U2VwPC9kYXRlPjwv
cHViLWRhdGVzPjwvZGF0ZXM+PGlzYm4+MTUzMi0wNDY0PC9pc2JuPjxhY2Nlc3Npb24tbnVtPjMx
MzY5ODYyPC9hY2Nlc3Npb24tbnVtPjx1cmxzPjwvdXJscz48ZWxlY3Ryb25pYy1yZXNvdXJjZS1u
dW0+MTAuMTAxNi9qLmpiaS4yMDE5LjEwMzI1ODwvZWxlY3Ryb25pYy1yZXNvdXJjZS1udW0+PHJl
bW90ZS1kYXRhYmFzZS1wcm92aWRlcj5OTE08L3JlbW90ZS1kYXRhYmFzZS1wcm92aWRlcj48bGFu
Z3VhZ2U+ZW5nPC9sYW5ndWFnZT48L3JlY29yZD48L0NpdGU+PC9FbmROb3RlPn==
</w:fldData>
        </w:fldChar>
      </w:r>
      <w:r w:rsidR="00C3499E" w:rsidRPr="002C3488">
        <w:instrText xml:space="preserve"> ADDIN EN.CITE </w:instrText>
      </w:r>
      <w:r w:rsidR="00C3499E" w:rsidRPr="002C3488">
        <w:fldChar w:fldCharType="begin">
          <w:fldData xml:space="preserve">PEVuZE5vdGU+PENpdGU+PEF1dGhvcj5Td2VyZGVsPC9BdXRob3I+PFllYXI+MjAxOTwvWWVhcj48
UmVjTnVtPjI3PC9SZWNOdW0+PERpc3BsYXlUZXh0PlsxM108L0Rpc3BsYXlUZXh0PjxyZWNvcmQ+
PHJlYy1udW1iZXI+Mjc8L3JlYy1udW1iZXI+PGZvcmVpZ24ta2V5cz48a2V5IGFwcD0iRU4iIGRi
LWlkPSJmcnpwYXp4ejN0eGVmemVlcnB1djVwenRwMnZ6dzk5ZHZ3c2QiIHRpbWVzdGFtcD0iMTU4
OTkxMTAyMCI+Mjc8L2tleT48L2ZvcmVpZ24ta2V5cz48cmVmLXR5cGUgbmFtZT0iSm91cm5hbCBB
cnRpY2xlIj4xNzwvcmVmLXR5cGU+PGNvbnRyaWJ1dG9ycz48YXV0aG9ycz48YXV0aG9yPlN3ZXJk
ZWwsIEouIE4uPC9hdXRob3I+PGF1dGhvcj5IcmlwY3NhaywgRy48L2F1dGhvcj48YXV0aG9yPlJ5
YW4sIFAuIEIuPC9hdXRob3I+PC9hdXRob3JzPjwvY29udHJpYnV0b3JzPjxhdXRoLWFkZHJlc3M+
SmFuc3NlbiBSZXNlYXJjaCAmYW1wOyBEZXZlbG9wbWVudCwgOTIwIFJvdXRlIDIwMiwgUmFyaXRh
biwgTkogMDg4NjksIFVTQTsgT0hEU0kgQ29sbGFib3JhdG9ycywgT2JzZXJ2YXRpb25hbCBIZWFs
dGggRGF0YSBTY2llbmNlcyBhbmQgSW5mb3JtYXRpY3MgKE9IRFNJKSwgNjIyIFdlc3QgMTY4dGgg
U3RyZWV0LCBQSC0yMCwgTmV3IFlvcmssIE5ZIDEwMDMyLCBVU0EuIEVsZWN0cm9uaWMgYWRkcmVz
czoganN3ZXJkZWxAaXRzLmpucy5jb20uJiN4RDtPSERTSSBDb2xsYWJvcmF0b3JzLCBPYnNlcnZh
dGlvbmFsIEhlYWx0aCBEYXRhIFNjaWVuY2VzIGFuZCBJbmZvcm1hdGljcyAoT0hEU0kpLCA2MjIg
V2VzdCAxNjh0aCBTdHJlZXQsIFBILTIwLCBOZXcgWW9yaywgTlkgMTAwMzIsIFVTQTsgQ29sdW1i
aWEgVW5pdmVyc2l0eSwgNjIyIFdlc3QgMTY4dGggU3RyZWV0LCBQSDIwLCBOZXcgWW9yaywgTlkg
MTAwMzIsIFVTQS4mI3hEO0phbnNzZW4gUmVzZWFyY2ggJmFtcDsgRGV2ZWxvcG1lbnQsIDkyMCBS
b3V0ZSAyMDIsIFJhcml0YW4sIE5KIDA4ODY5LCBVU0E7IE9IRFNJIENvbGxhYm9yYXRvcnMsIE9i
c2VydmF0aW9uYWwgSGVhbHRoIERhdGEgU2NpZW5jZXMgYW5kIEluZm9ybWF0aWNzIChPSERTSSks
IDYyMiBXZXN0IDE2OHRoIFN0cmVldCwgUEgtMjAsIE5ldyBZb3JrLCBOWSAxMDAzMiwgVVNBOyBD
b2x1bWJpYSBVbml2ZXJzaXR5LCA2MjIgV2VzdCAxNjh0aCBTdHJlZXQsIFBIMjAsIE5ldyBZb3Jr
LCBOWSAxMDAzMiwgVVNBLjwvYXV0aC1hZGRyZXNzPjx0aXRsZXM+PHRpdGxlPlBoZVZhbHVhdG9y
OiBEZXZlbG9wbWVudCBhbmQgZXZhbHVhdGlvbiBvZiBhIHBoZW5vdHlwZSBhbGdvcml0aG0gZXZh
bHVhdG9yPC90aXRsZT48c2Vjb25kYXJ5LXRpdGxlPkogQmlvbWVkIEluZm9ybTwvc2Vjb25kYXJ5
LXRpdGxlPjxhbHQtdGl0bGU+Sm91cm5hbCBvZiBiaW9tZWRpY2FsIGluZm9ybWF0aWNzPC9hbHQt
dGl0bGU+PC90aXRsZXM+PHBlcmlvZGljYWw+PGZ1bGwtdGl0bGU+SiBCaW9tZWQgSW5mb3JtPC9m
dWxsLXRpdGxlPjxhYmJyLTE+Sm91cm5hbCBvZiBiaW9tZWRpY2FsIGluZm9ybWF0aWNzPC9hYmJy
LTE+PC9wZXJpb2RpY2FsPjxhbHQtcGVyaW9kaWNhbD48ZnVsbC10aXRsZT5KIEJpb21lZCBJbmZv
cm08L2Z1bGwtdGl0bGU+PGFiYnItMT5Kb3VybmFsIG9mIGJpb21lZGljYWwgaW5mb3JtYXRpY3M8
L2FiYnItMT48L2FsdC1wZXJpb2RpY2FsPjxwYWdlcz4xMDMyNTg8L3BhZ2VzPjx2b2x1bWU+OTc8
L3ZvbHVtZT48ZWRpdGlvbj4yMDE5LzA4LzAyPC9lZGl0aW9uPjxrZXl3b3Jkcz48a2V5d29yZD5E
aWFnbm9zdGljIHByZWRpY3RpdmUgbW9kZWxpbmc8L2tleXdvcmQ+PGtleXdvcmQ+UGhlbm90eXBl
IGFsZ29yaXRobXM8L2tleXdvcmQ+PGtleXdvcmQ+VmFsaWRhdGlvbjwva2V5d29yZD48L2tleXdv
cmRzPjxkYXRlcz48eWVhcj4yMDE5PC95ZWFyPjxwdWItZGF0ZXM+PGRhdGU+U2VwPC9kYXRlPjwv
cHViLWRhdGVzPjwvZGF0ZXM+PGlzYm4+MTUzMi0wNDY0PC9pc2JuPjxhY2Nlc3Npb24tbnVtPjMx
MzY5ODYyPC9hY2Nlc3Npb24tbnVtPjx1cmxzPjwvdXJscz48ZWxlY3Ryb25pYy1yZXNvdXJjZS1u
dW0+MTAuMTAxNi9qLmpiaS4yMDE5LjEwMzI1ODwvZWxlY3Ryb25pYy1yZXNvdXJjZS1udW0+PHJl
bW90ZS1kYXRhYmFzZS1wcm92aWRlcj5OTE08L3JlbW90ZS1kYXRhYmFzZS1wcm92aWRlcj48bGFu
Z3VhZ2U+ZW5nPC9sYW5ndWFnZT48L3JlY29yZD48L0NpdGU+PC9FbmROb3RlPn==
</w:fldData>
        </w:fldChar>
      </w:r>
      <w:r w:rsidR="00C3499E" w:rsidRPr="002C3488">
        <w:instrText xml:space="preserve"> ADDIN EN.CITE.DATA </w:instrText>
      </w:r>
      <w:r w:rsidR="00C3499E" w:rsidRPr="002C3488">
        <w:fldChar w:fldCharType="end"/>
      </w:r>
      <w:r w:rsidRPr="002C3488">
        <w:fldChar w:fldCharType="separate"/>
      </w:r>
      <w:r w:rsidR="0011685D" w:rsidRPr="002C3488">
        <w:rPr>
          <w:noProof/>
        </w:rPr>
        <w:t>[13]</w:t>
      </w:r>
      <w:r w:rsidRPr="002C3488">
        <w:fldChar w:fldCharType="end"/>
      </w:r>
      <w:r w:rsidR="002A799C" w:rsidRPr="002C3488">
        <w:t xml:space="preserve">. </w:t>
      </w:r>
      <w:r w:rsidRPr="002C3488">
        <w:t xml:space="preserve">Table 8 shows the performance of Outcome Cohort 2 in all five databases considered. MDCR, MDCD, and OPTUM_DOD are in line with the sensitivity, positive predictive value (PPV), and specificity reported in the systematic review of hip fracture definitions in claims databases </w:t>
      </w:r>
      <w:r w:rsidRPr="002C3488">
        <w:fldChar w:fldCharType="begin"/>
      </w:r>
      <w:r w:rsidR="0011685D" w:rsidRPr="002C3488">
        <w:instrText xml:space="preserve"> ADDIN EN.CITE &lt;EndNote&gt;&lt;Cite&gt;&lt;Author&gt;Hudson&lt;/Author&gt;&lt;Year&gt;2013&lt;/Year&gt;&lt;RecNum&gt;25&lt;/RecNum&gt;&lt;DisplayText&gt;[11]&lt;/DisplayText&gt;&lt;record&gt;&lt;rec-number&gt;25&lt;/rec-number&gt;&lt;foreign-keys&gt;&lt;key app="EN" db-id="frzpazxz3txefzeerpuv5pztp2vzw99dvwsd" timestamp="1589910352"&gt;25&lt;/key&gt;&lt;/foreign-keys&gt;&lt;ref-type name="Journal Article"&gt;17&lt;/ref-type&gt;&lt;contributors&gt;&lt;authors&gt;&lt;author&gt;Hudson, M.&lt;/author&gt;&lt;author&gt;Avina-Zubieta, A.&lt;/author&gt;&lt;author&gt;Lacaille, D.&lt;/author&gt;&lt;author&gt;Bernatsky, S.&lt;/author&gt;&lt;author&gt;Lix, L.&lt;/author&gt;&lt;author&gt;Jean, S.&lt;/author&gt;&lt;/authors&gt;&lt;/contributors&gt;&lt;auth-address&gt;Lady Davis Institute for Medical Research, Jewish General Hospital, Room A-725, 3755 Cote Ste Catherine Road, Montreal, Quebec H3T 1E2, Canada. marie.hudson@mcgill.ca&lt;/auth-address&gt;&lt;titles&gt;&lt;title&gt;The validity of administrative data to identify hip fractures is high--a systematic review&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278-85&lt;/pages&gt;&lt;volume&gt;66&lt;/volume&gt;&lt;number&gt;3&lt;/number&gt;&lt;edition&gt;2013/01/26&lt;/edition&gt;&lt;keywords&gt;&lt;keyword&gt;Algorithms&lt;/keyword&gt;&lt;keyword&gt;Hip Fractures/*diagnosis/etiology&lt;/keyword&gt;&lt;keyword&gt;Humans&lt;/keyword&gt;&lt;keyword&gt;Insurance Claim Reporting/*statistics &amp;amp; numerical data&lt;/keyword&gt;&lt;keyword&gt;Medical Records&lt;/keyword&gt;&lt;keyword&gt;Osteoporosis/diagnosis/etiology&lt;/keyword&gt;&lt;keyword&gt;Reproducibility of Results&lt;/keyword&gt;&lt;keyword&gt;Risk Factors&lt;/keyword&gt;&lt;/keywords&gt;&lt;dates&gt;&lt;year&gt;2013&lt;/year&gt;&lt;pub-dates&gt;&lt;date&gt;Mar&lt;/date&gt;&lt;/pub-dates&gt;&lt;/dates&gt;&lt;isbn&gt;0895-4356&lt;/isbn&gt;&lt;accession-num&gt;23347851&lt;/accession-num&gt;&lt;urls&gt;&lt;/urls&gt;&lt;electronic-resource-num&gt;10.1016/j.jclinepi.2012.10.004&lt;/electronic-resource-num&gt;&lt;remote-database-provider&gt;NLM&lt;/remote-database-provider&gt;&lt;language&gt;eng&lt;/language&gt;&lt;/record&gt;&lt;/Cite&gt;&lt;/EndNote&gt;</w:instrText>
      </w:r>
      <w:r w:rsidRPr="002C3488">
        <w:fldChar w:fldCharType="separate"/>
      </w:r>
      <w:r w:rsidR="0011685D" w:rsidRPr="002C3488">
        <w:rPr>
          <w:noProof/>
        </w:rPr>
        <w:t>[11]</w:t>
      </w:r>
      <w:r w:rsidRPr="002C3488">
        <w:fldChar w:fldCharType="end"/>
      </w:r>
      <w:r w:rsidRPr="002C3488">
        <w:t>. The performance of the outcome in CCAE</w:t>
      </w:r>
      <w:r>
        <w:t xml:space="preserve"> and JMDC was poor and thus those databases were excluded from the analysis. It was hypothesized that since our outcome definition is looking at subjects 50 years or older, CCAE may not perform as well as this population is primarily subjects aged 65 and less</w:t>
      </w:r>
      <w:r w:rsidR="002A799C">
        <w:t xml:space="preserve">. </w:t>
      </w:r>
      <w:r>
        <w:t xml:space="preserve">Additionally, for JMDC, it was hypothesized that a </w:t>
      </w:r>
      <w:r>
        <w:lastRenderedPageBreak/>
        <w:t>different outcome definition would be required to perform well due to different coding practices and it was decided to not move forward with this database</w:t>
      </w:r>
      <w:r w:rsidR="002A799C">
        <w:t xml:space="preserve">. </w:t>
      </w:r>
    </w:p>
    <w:tbl>
      <w:tblPr>
        <w:tblStyle w:val="TableGrid"/>
        <w:tblW w:w="9792" w:type="dxa"/>
        <w:tblLook w:val="0420" w:firstRow="1" w:lastRow="0" w:firstColumn="0" w:lastColumn="0" w:noHBand="0" w:noVBand="1"/>
      </w:tblPr>
      <w:tblGrid>
        <w:gridCol w:w="2448"/>
        <w:gridCol w:w="2448"/>
        <w:gridCol w:w="2448"/>
        <w:gridCol w:w="2448"/>
      </w:tblGrid>
      <w:tr w:rsidR="00CC5806" w:rsidRPr="007F0E63" w14:paraId="0A5883D1" w14:textId="77777777" w:rsidTr="006C5895">
        <w:trPr>
          <w:trHeight w:val="20"/>
        </w:trPr>
        <w:tc>
          <w:tcPr>
            <w:tcW w:w="9792" w:type="dxa"/>
            <w:gridSpan w:val="4"/>
            <w:shd w:val="clear" w:color="auto" w:fill="BFBFBF" w:themeFill="background1" w:themeFillShade="BF"/>
          </w:tcPr>
          <w:p w14:paraId="65E481E8" w14:textId="77777777" w:rsidR="00CC5806" w:rsidRPr="007F0E63" w:rsidRDefault="00CC5806" w:rsidP="006C5895">
            <w:pPr>
              <w:rPr>
                <w:b/>
                <w:bCs/>
                <w:sz w:val="20"/>
                <w:szCs w:val="20"/>
              </w:rPr>
            </w:pPr>
            <w:r w:rsidRPr="007F0E63">
              <w:rPr>
                <w:b/>
                <w:bCs/>
                <w:sz w:val="20"/>
                <w:szCs w:val="20"/>
              </w:rPr>
              <w:t>TABLE 8 – Performance of Outcome Cohort 2 - (Primary Hip Fracture ER/IP Dx with Hip Fracture procedures +/- 7 days) OR (Primary Hip Fracture procedures with Hip Fracture ER/IP +/- 7 days) Across the Claims Databases Considered for this analysis.</w:t>
            </w:r>
          </w:p>
        </w:tc>
      </w:tr>
      <w:tr w:rsidR="00CC5806" w:rsidRPr="007F0E63" w14:paraId="49D0D210" w14:textId="77777777" w:rsidTr="006C5895">
        <w:trPr>
          <w:trHeight w:val="20"/>
        </w:trPr>
        <w:tc>
          <w:tcPr>
            <w:tcW w:w="2448" w:type="dxa"/>
            <w:shd w:val="clear" w:color="auto" w:fill="D9D9D9" w:themeFill="background1" w:themeFillShade="D9"/>
            <w:hideMark/>
          </w:tcPr>
          <w:p w14:paraId="00C596F0" w14:textId="77777777" w:rsidR="00CC5806" w:rsidRPr="007F0E63" w:rsidRDefault="00CC5806" w:rsidP="006C5895">
            <w:pPr>
              <w:rPr>
                <w:rFonts w:eastAsia="Times New Roman" w:cs="Arial"/>
                <w:b/>
                <w:bCs/>
                <w:sz w:val="20"/>
                <w:szCs w:val="20"/>
              </w:rPr>
            </w:pPr>
            <w:r w:rsidRPr="007F0E63">
              <w:rPr>
                <w:b/>
                <w:bCs/>
                <w:sz w:val="20"/>
                <w:szCs w:val="20"/>
              </w:rPr>
              <w:t>DB</w:t>
            </w:r>
          </w:p>
        </w:tc>
        <w:tc>
          <w:tcPr>
            <w:tcW w:w="2448" w:type="dxa"/>
            <w:shd w:val="clear" w:color="auto" w:fill="D9D9D9" w:themeFill="background1" w:themeFillShade="D9"/>
            <w:hideMark/>
          </w:tcPr>
          <w:p w14:paraId="373C1688" w14:textId="77777777" w:rsidR="00CC5806" w:rsidRPr="007F0E63" w:rsidRDefault="00CC5806" w:rsidP="006C5895">
            <w:pPr>
              <w:rPr>
                <w:rFonts w:eastAsia="Times New Roman" w:cs="Arial"/>
                <w:b/>
                <w:bCs/>
                <w:sz w:val="20"/>
                <w:szCs w:val="20"/>
              </w:rPr>
            </w:pPr>
            <w:r w:rsidRPr="007F0E63">
              <w:rPr>
                <w:b/>
                <w:bCs/>
                <w:sz w:val="20"/>
                <w:szCs w:val="20"/>
              </w:rPr>
              <w:t>SENSITIVITY</w:t>
            </w:r>
          </w:p>
        </w:tc>
        <w:tc>
          <w:tcPr>
            <w:tcW w:w="2448" w:type="dxa"/>
            <w:shd w:val="clear" w:color="auto" w:fill="D9D9D9" w:themeFill="background1" w:themeFillShade="D9"/>
            <w:hideMark/>
          </w:tcPr>
          <w:p w14:paraId="173932BB" w14:textId="77777777" w:rsidR="00CC5806" w:rsidRPr="007F0E63" w:rsidRDefault="00CC5806" w:rsidP="006C5895">
            <w:pPr>
              <w:rPr>
                <w:rFonts w:eastAsia="Times New Roman" w:cs="Arial"/>
                <w:b/>
                <w:bCs/>
                <w:sz w:val="20"/>
                <w:szCs w:val="20"/>
              </w:rPr>
            </w:pPr>
            <w:r w:rsidRPr="007F0E63">
              <w:rPr>
                <w:b/>
                <w:bCs/>
                <w:sz w:val="20"/>
                <w:szCs w:val="20"/>
              </w:rPr>
              <w:t>PPV</w:t>
            </w:r>
          </w:p>
        </w:tc>
        <w:tc>
          <w:tcPr>
            <w:tcW w:w="2448" w:type="dxa"/>
            <w:shd w:val="clear" w:color="auto" w:fill="D9D9D9" w:themeFill="background1" w:themeFillShade="D9"/>
            <w:hideMark/>
          </w:tcPr>
          <w:p w14:paraId="085BEE47" w14:textId="77777777" w:rsidR="00CC5806" w:rsidRPr="007F0E63" w:rsidRDefault="00CC5806" w:rsidP="006C5895">
            <w:pPr>
              <w:rPr>
                <w:rFonts w:eastAsia="Times New Roman" w:cs="Arial"/>
                <w:b/>
                <w:bCs/>
                <w:sz w:val="20"/>
                <w:szCs w:val="20"/>
              </w:rPr>
            </w:pPr>
            <w:r w:rsidRPr="007F0E63">
              <w:rPr>
                <w:b/>
                <w:bCs/>
                <w:sz w:val="20"/>
                <w:szCs w:val="20"/>
              </w:rPr>
              <w:t>SPECIFICITY</w:t>
            </w:r>
          </w:p>
        </w:tc>
      </w:tr>
      <w:tr w:rsidR="00CC5806" w:rsidRPr="007F0E63" w14:paraId="1C25CDCA" w14:textId="77777777" w:rsidTr="006C5895">
        <w:trPr>
          <w:trHeight w:val="20"/>
        </w:trPr>
        <w:tc>
          <w:tcPr>
            <w:tcW w:w="2448" w:type="dxa"/>
            <w:hideMark/>
          </w:tcPr>
          <w:p w14:paraId="6B179976" w14:textId="77777777" w:rsidR="00CC5806" w:rsidRPr="007F0E63" w:rsidRDefault="00CC5806" w:rsidP="006C5895">
            <w:pPr>
              <w:rPr>
                <w:rFonts w:eastAsia="Times New Roman" w:cs="Arial"/>
                <w:sz w:val="20"/>
                <w:szCs w:val="20"/>
              </w:rPr>
            </w:pPr>
            <w:r w:rsidRPr="007F0E63">
              <w:rPr>
                <w:color w:val="000000" w:themeColor="dark1"/>
                <w:sz w:val="20"/>
                <w:szCs w:val="20"/>
              </w:rPr>
              <w:t>CCAE</w:t>
            </w:r>
          </w:p>
        </w:tc>
        <w:tc>
          <w:tcPr>
            <w:tcW w:w="2448" w:type="dxa"/>
            <w:vAlign w:val="center"/>
            <w:hideMark/>
          </w:tcPr>
          <w:p w14:paraId="0367220E"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466 (0.450 - 0.482)</w:t>
            </w:r>
          </w:p>
        </w:tc>
        <w:tc>
          <w:tcPr>
            <w:tcW w:w="2448" w:type="dxa"/>
            <w:vAlign w:val="center"/>
            <w:hideMark/>
          </w:tcPr>
          <w:p w14:paraId="26923300"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582 (0.564 - 0.599)</w:t>
            </w:r>
          </w:p>
        </w:tc>
        <w:tc>
          <w:tcPr>
            <w:tcW w:w="2448" w:type="dxa"/>
            <w:vAlign w:val="center"/>
            <w:hideMark/>
          </w:tcPr>
          <w:p w14:paraId="51BB5E84"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9 (0.999 - 0.999)</w:t>
            </w:r>
          </w:p>
        </w:tc>
      </w:tr>
      <w:tr w:rsidR="00CC5806" w:rsidRPr="007F0E63" w14:paraId="10445259" w14:textId="77777777" w:rsidTr="006C5895">
        <w:trPr>
          <w:trHeight w:val="20"/>
        </w:trPr>
        <w:tc>
          <w:tcPr>
            <w:tcW w:w="2448" w:type="dxa"/>
            <w:hideMark/>
          </w:tcPr>
          <w:p w14:paraId="71547E12" w14:textId="77777777" w:rsidR="00CC5806" w:rsidRPr="007F0E63" w:rsidRDefault="00CC5806" w:rsidP="006C5895">
            <w:pPr>
              <w:rPr>
                <w:rFonts w:eastAsia="Times New Roman" w:cs="Arial"/>
                <w:sz w:val="20"/>
                <w:szCs w:val="20"/>
              </w:rPr>
            </w:pPr>
            <w:r w:rsidRPr="007F0E63">
              <w:rPr>
                <w:color w:val="000000" w:themeColor="dark1"/>
                <w:sz w:val="20"/>
                <w:szCs w:val="20"/>
              </w:rPr>
              <w:t>MDCR</w:t>
            </w:r>
          </w:p>
        </w:tc>
        <w:tc>
          <w:tcPr>
            <w:tcW w:w="2448" w:type="dxa"/>
            <w:vAlign w:val="center"/>
            <w:hideMark/>
          </w:tcPr>
          <w:p w14:paraId="51756183"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835 (0.832 - 0.838)</w:t>
            </w:r>
          </w:p>
        </w:tc>
        <w:tc>
          <w:tcPr>
            <w:tcW w:w="2448" w:type="dxa"/>
            <w:vAlign w:val="center"/>
            <w:hideMark/>
          </w:tcPr>
          <w:p w14:paraId="1F2ACADD"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716 (0.712 - 0.719)</w:t>
            </w:r>
          </w:p>
        </w:tc>
        <w:tc>
          <w:tcPr>
            <w:tcW w:w="2448" w:type="dxa"/>
            <w:vAlign w:val="center"/>
            <w:hideMark/>
          </w:tcPr>
          <w:p w14:paraId="47B545D2"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2 (0.992 - 0.992)</w:t>
            </w:r>
          </w:p>
        </w:tc>
      </w:tr>
      <w:tr w:rsidR="00CC5806" w:rsidRPr="007F0E63" w14:paraId="0D6B6B97" w14:textId="77777777" w:rsidTr="006C5895">
        <w:trPr>
          <w:trHeight w:val="20"/>
        </w:trPr>
        <w:tc>
          <w:tcPr>
            <w:tcW w:w="2448" w:type="dxa"/>
            <w:hideMark/>
          </w:tcPr>
          <w:p w14:paraId="2817D7A2" w14:textId="77777777" w:rsidR="00CC5806" w:rsidRPr="007F0E63" w:rsidRDefault="00CC5806" w:rsidP="006C5895">
            <w:pPr>
              <w:rPr>
                <w:rFonts w:eastAsia="Times New Roman" w:cs="Arial"/>
                <w:sz w:val="20"/>
                <w:szCs w:val="20"/>
              </w:rPr>
            </w:pPr>
            <w:r w:rsidRPr="007F0E63">
              <w:rPr>
                <w:color w:val="000000" w:themeColor="dark1"/>
                <w:sz w:val="20"/>
                <w:szCs w:val="20"/>
              </w:rPr>
              <w:t>MDCD</w:t>
            </w:r>
          </w:p>
        </w:tc>
        <w:tc>
          <w:tcPr>
            <w:tcW w:w="2448" w:type="dxa"/>
            <w:vAlign w:val="center"/>
            <w:hideMark/>
          </w:tcPr>
          <w:p w14:paraId="35B81747"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668 (0.663 - 0.674)</w:t>
            </w:r>
          </w:p>
        </w:tc>
        <w:tc>
          <w:tcPr>
            <w:tcW w:w="2448" w:type="dxa"/>
            <w:vAlign w:val="center"/>
            <w:hideMark/>
          </w:tcPr>
          <w:p w14:paraId="7261C5D2"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761 (0.755 - 0.766)</w:t>
            </w:r>
          </w:p>
        </w:tc>
        <w:tc>
          <w:tcPr>
            <w:tcW w:w="2448" w:type="dxa"/>
            <w:vAlign w:val="center"/>
            <w:hideMark/>
          </w:tcPr>
          <w:p w14:paraId="2BEF10FC"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6 (0.996 - 0.996)</w:t>
            </w:r>
          </w:p>
        </w:tc>
      </w:tr>
      <w:tr w:rsidR="00CC5806" w:rsidRPr="007F0E63" w14:paraId="4F1F11CB" w14:textId="77777777" w:rsidTr="006C5895">
        <w:trPr>
          <w:trHeight w:val="20"/>
        </w:trPr>
        <w:tc>
          <w:tcPr>
            <w:tcW w:w="2448" w:type="dxa"/>
            <w:hideMark/>
          </w:tcPr>
          <w:p w14:paraId="6D0B43BD" w14:textId="77777777" w:rsidR="00CC5806" w:rsidRPr="007F0E63" w:rsidRDefault="00CC5806" w:rsidP="006C5895">
            <w:pPr>
              <w:rPr>
                <w:rFonts w:eastAsia="Times New Roman" w:cs="Arial"/>
                <w:sz w:val="20"/>
                <w:szCs w:val="20"/>
              </w:rPr>
            </w:pPr>
            <w:r w:rsidRPr="007F0E63">
              <w:rPr>
                <w:color w:val="000000" w:themeColor="dark1"/>
                <w:sz w:val="20"/>
                <w:szCs w:val="20"/>
              </w:rPr>
              <w:t>OPTUM_DOD</w:t>
            </w:r>
          </w:p>
        </w:tc>
        <w:tc>
          <w:tcPr>
            <w:tcW w:w="2448" w:type="dxa"/>
            <w:vAlign w:val="center"/>
            <w:hideMark/>
          </w:tcPr>
          <w:p w14:paraId="6432993A"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624 (0.619 - 0.629)</w:t>
            </w:r>
          </w:p>
        </w:tc>
        <w:tc>
          <w:tcPr>
            <w:tcW w:w="2448" w:type="dxa"/>
            <w:vAlign w:val="center"/>
            <w:hideMark/>
          </w:tcPr>
          <w:p w14:paraId="042D31BF"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862 (0.857 - 0.866)</w:t>
            </w:r>
          </w:p>
        </w:tc>
        <w:tc>
          <w:tcPr>
            <w:tcW w:w="2448" w:type="dxa"/>
            <w:vAlign w:val="center"/>
            <w:hideMark/>
          </w:tcPr>
          <w:p w14:paraId="54DA2089"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8 (0.998 - 0.998)</w:t>
            </w:r>
          </w:p>
        </w:tc>
      </w:tr>
      <w:tr w:rsidR="00CC5806" w:rsidRPr="007F0E63" w14:paraId="1AD5E01C" w14:textId="77777777" w:rsidTr="006C5895">
        <w:trPr>
          <w:trHeight w:val="20"/>
        </w:trPr>
        <w:tc>
          <w:tcPr>
            <w:tcW w:w="2448" w:type="dxa"/>
            <w:hideMark/>
          </w:tcPr>
          <w:p w14:paraId="75FA7368" w14:textId="77777777" w:rsidR="00CC5806" w:rsidRPr="007F0E63" w:rsidRDefault="00CC5806" w:rsidP="006C5895">
            <w:pPr>
              <w:rPr>
                <w:rFonts w:eastAsia="Times New Roman" w:cs="Arial"/>
                <w:sz w:val="20"/>
                <w:szCs w:val="20"/>
              </w:rPr>
            </w:pPr>
            <w:r w:rsidRPr="007F0E63">
              <w:rPr>
                <w:rFonts w:eastAsiaTheme="minorEastAsia"/>
                <w:color w:val="000000" w:themeColor="dark1"/>
                <w:sz w:val="20"/>
                <w:szCs w:val="20"/>
              </w:rPr>
              <w:t>JMDC</w:t>
            </w:r>
          </w:p>
        </w:tc>
        <w:tc>
          <w:tcPr>
            <w:tcW w:w="2448" w:type="dxa"/>
            <w:vAlign w:val="center"/>
            <w:hideMark/>
          </w:tcPr>
          <w:p w14:paraId="242A54BE"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212 (0.179 - 0.248)</w:t>
            </w:r>
          </w:p>
        </w:tc>
        <w:tc>
          <w:tcPr>
            <w:tcW w:w="2448" w:type="dxa"/>
            <w:vAlign w:val="center"/>
            <w:hideMark/>
          </w:tcPr>
          <w:p w14:paraId="0701CF86"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312 (0.266 - 0.362)</w:t>
            </w:r>
          </w:p>
        </w:tc>
        <w:tc>
          <w:tcPr>
            <w:tcW w:w="2448" w:type="dxa"/>
            <w:vAlign w:val="center"/>
            <w:hideMark/>
          </w:tcPr>
          <w:p w14:paraId="6B82FAA1"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9 (0.999 - 0.999)</w:t>
            </w:r>
          </w:p>
        </w:tc>
      </w:tr>
      <w:tr w:rsidR="0085364F" w:rsidRPr="007F0E63" w14:paraId="257EDBB8" w14:textId="77777777" w:rsidTr="0007367B">
        <w:trPr>
          <w:trHeight w:val="20"/>
        </w:trPr>
        <w:tc>
          <w:tcPr>
            <w:tcW w:w="9792" w:type="dxa"/>
            <w:gridSpan w:val="4"/>
            <w:vAlign w:val="center"/>
          </w:tcPr>
          <w:p w14:paraId="1BD9B4C0" w14:textId="77777777" w:rsidR="0085364F" w:rsidRDefault="0085364F" w:rsidP="0007367B">
            <w:pPr>
              <w:rPr>
                <w:rFonts w:eastAsiaTheme="minorEastAsia"/>
                <w:color w:val="000000" w:themeColor="dark1"/>
                <w:sz w:val="20"/>
                <w:szCs w:val="20"/>
              </w:rPr>
            </w:pPr>
          </w:p>
          <w:p w14:paraId="663E5208" w14:textId="77777777" w:rsidR="0085364F" w:rsidRDefault="0085364F" w:rsidP="0085364F">
            <w:pPr>
              <w:rPr>
                <w:rFonts w:eastAsiaTheme="minorEastAsia"/>
                <w:color w:val="000000" w:themeColor="dark1"/>
                <w:sz w:val="20"/>
                <w:szCs w:val="20"/>
              </w:rPr>
            </w:pPr>
            <w:r>
              <w:rPr>
                <w:rFonts w:eastAsiaTheme="minorEastAsia"/>
                <w:color w:val="000000" w:themeColor="dark1"/>
                <w:sz w:val="20"/>
                <w:szCs w:val="20"/>
              </w:rPr>
              <w:t>The extremely specific cohort (xSpec) used by PheValuator was 5 occurrence of a hip fracture diagnosis.</w:t>
            </w:r>
          </w:p>
          <w:p w14:paraId="5662C07A" w14:textId="5DA38BFD" w:rsidR="0085364F" w:rsidRPr="007F0E63" w:rsidRDefault="0085364F" w:rsidP="0007367B">
            <w:pPr>
              <w:rPr>
                <w:rFonts w:eastAsiaTheme="minorEastAsia"/>
                <w:color w:val="000000" w:themeColor="dark1"/>
                <w:sz w:val="20"/>
                <w:szCs w:val="20"/>
              </w:rPr>
            </w:pPr>
          </w:p>
        </w:tc>
      </w:tr>
    </w:tbl>
    <w:p w14:paraId="1A03621F" w14:textId="77777777" w:rsidR="00CC5806" w:rsidRDefault="00CC5806" w:rsidP="00CC5806">
      <w:pPr>
        <w:pStyle w:val="Heading3"/>
      </w:pPr>
      <w:bookmarkStart w:id="21" w:name="_Toc43971114"/>
      <w:r>
        <w:t>Negative Control Cohorts</w:t>
      </w:r>
      <w:bookmarkEnd w:id="21"/>
    </w:p>
    <w:p w14:paraId="0ED811D6" w14:textId="54460F97" w:rsidR="00CC5806" w:rsidRPr="002C3488" w:rsidRDefault="00CC5806" w:rsidP="00CC5806">
      <w:r w:rsidRPr="009050F0">
        <w:t xml:space="preserve">Negative controls are </w:t>
      </w:r>
      <w:r w:rsidR="00A868F6">
        <w:t>cohort</w:t>
      </w:r>
      <w:r w:rsidR="006F0F56">
        <w:t>s</w:t>
      </w:r>
      <w:r w:rsidR="00A868F6" w:rsidRPr="009050F0">
        <w:t xml:space="preserve"> </w:t>
      </w:r>
      <w:r w:rsidR="00D84052">
        <w:t xml:space="preserve">defined by </w:t>
      </w:r>
      <w:r w:rsidR="006F0F56">
        <w:t xml:space="preserve">a diagnosis or exposure </w:t>
      </w:r>
      <w:r w:rsidRPr="009050F0">
        <w:t>known to not be associated with the target or comparator cohorts, such that we can assume the true relative risk between the two cohorts is 1.</w:t>
      </w:r>
      <w:r>
        <w:t xml:space="preserve"> </w:t>
      </w:r>
      <w:r w:rsidR="001D0BA1">
        <w:t>Such cohorts can be exposure cohorts or outcome cohorts</w:t>
      </w:r>
      <w:r w:rsidR="00E07CF9">
        <w:t xml:space="preserve">. </w:t>
      </w:r>
      <w:r w:rsidR="001D0BA1">
        <w:t xml:space="preserve"> For further details, including t</w:t>
      </w:r>
      <w:r>
        <w:t xml:space="preserve">he process </w:t>
      </w:r>
      <w:r w:rsidR="001D0BA1">
        <w:t xml:space="preserve">used </w:t>
      </w:r>
      <w:r w:rsidR="001D0BA1" w:rsidRPr="002C3488">
        <w:t xml:space="preserve">to select </w:t>
      </w:r>
      <w:r w:rsidRPr="002C3488">
        <w:t>negative controls</w:t>
      </w:r>
      <w:r w:rsidR="001D0BA1" w:rsidRPr="002C3488">
        <w:t xml:space="preserve">, see reference </w:t>
      </w:r>
      <w:r w:rsidRPr="002C3488">
        <w:fldChar w:fldCharType="begin">
          <w:fldData xml:space="preserve">PEVuZE5vdGU+PENpdGU+PEF1dGhvcj5Wb3NzPC9BdXRob3I+PFllYXI+MjAxNzwvWWVhcj48UmVj
TnVtPjEyPC9SZWNOdW0+PERpc3BsYXlUZXh0PlsxNF08L0Rpc3BsYXlUZXh0PjxyZWNvcmQ+PHJl
Yy1udW1iZXI+MTI8L3JlYy1udW1iZXI+PGZvcmVpZ24ta2V5cz48a2V5IGFwcD0iRU4iIGRiLWlk
PSJmcnpwYXp4ejN0eGVmemVlcnB1djVwenRwMnZ6dzk5ZHZ3c2QiIHRpbWVzdGFtcD0iMTU4MjY2
NDI4MSI+MTI8L2tleT48L2ZvcmVpZ24ta2V5cz48cmVmLXR5cGUgbmFtZT0iSm91cm5hbCBBcnRp
Y2xlIj4xNzwvcmVmLXR5cGU+PGNvbnRyaWJ1dG9ycz48YXV0aG9ycz48YXV0aG9yPlZvc3MsIEUu
IEEuPC9hdXRob3I+PGF1dGhvcj5Cb3ljZSwgUi4gRC48L2F1dGhvcj48YXV0aG9yPlJ5YW4sIFAu
IEIuPC9hdXRob3I+PGF1dGhvcj52YW4gZGVyIExlaSwgSi48L2F1dGhvcj48YXV0aG9yPlJpam5i
ZWVrLCBQLiBSLjwvYXV0aG9yPjxhdXRob3I+U2NodWVtaWUsIE0uIEouPC9hdXRob3I+PC9hdXRo
b3JzPjwvY29udHJpYnV0b3JzPjxhdXRoLWFkZHJlc3M+RXBpZGVtaW9sb2d5IEFuYWx5dGljcywg
SmFuc3NlbiBSZXNlYXJjaCAmYW1wOyBEZXZlbG9wbWVudCwgTExDLCBSYXJpdGFuLCBOSiwgVW5p
dGVkIFN0YXRlczsgRXJhc211cyBVbml2ZXJzaXR5IE1lZGljYWwgQ2VudGVyLCBSb3R0ZXJkYW0s
IE5ldGhlcmxhbmRzOyBPYnNlcnZhdGlvbmFsIEhlYWx0aCBEYXRhIFNjaWVuY2VzIGFuZCBJbmZv
cm1hdGljcyAoT0hEU0kpLCBOZXcgWW9yaywgTlksIFVuaXRlZCBTdGF0ZXMuIEVsZWN0cm9uaWMg
YWRkcmVzczogZXZvc3MzQGl0cy5qbmouY29tLiYjeEQ7VW5pdmVyc2l0eSBvZiBQaXR0c2J1cmdo
LCBQaXR0c2J1cmdoLCBQQSwgVW5pdGVkIFN0YXRlczsgT2JzZXJ2YXRpb25hbCBIZWFsdGggRGF0
YSBTY2llbmNlcyBhbmQgSW5mb3JtYXRpY3MgKE9IRFNJKSwgTmV3IFlvcmssIE5ZLCBVbml0ZWQg
U3RhdGVzLiYjeEQ7RXBpZGVtaW9sb2d5IEFuYWx5dGljcywgSmFuc3NlbiBSZXNlYXJjaCAmYW1w
OyBEZXZlbG9wbWVudCwgTExDLCBSYXJpdGFuLCBOSiwgVW5pdGVkIFN0YXRlczsgQ29sdW1iaWEg
VW5pdmVyc2l0eSwgTmV3IFlvcmssIE5ZLCBVbml0ZWQgU3RhdGVzOyBPYnNlcnZhdGlvbmFsIEhl
YWx0aCBEYXRhIFNjaWVuY2VzIGFuZCBJbmZvcm1hdGljcyAoT0hEU0kpLCBOZXcgWW9yaywgTlks
IFVuaXRlZCBTdGF0ZXMuJiN4RDtFcmFzbXVzIFVuaXZlcnNpdHkgTWVkaWNhbCBDZW50ZXIsIFJv
dHRlcmRhbSwgTmV0aGVybGFuZHM7IE9ic2VydmF0aW9uYWwgSGVhbHRoIERhdGEgU2NpZW5jZXMg
YW5kIEluZm9ybWF0aWNzIChPSERTSSksIE5ldyBZb3JrLCBOWSwgVW5pdGVkIFN0YXRlcy4mI3hE
O0VwaWRlbWlvbG9neSBBbmFseXRpY3MsIEphbnNzZW4gUmVzZWFyY2ggJmFtcDsgRGV2ZWxvcG1l
bnQsIExMQywgUmFyaXRhbiwgTkosIFVuaXRlZCBTdGF0ZXM7IE9ic2VydmF0aW9uYWwgSGVhbHRo
IERhdGEgU2NpZW5jZXMgYW5kIEluZm9ybWF0aWNzIChPSERTSSksIE5ldyBZb3JrLCBOWSwgVW5p
dGVkIFN0YXRlcy48L2F1dGgtYWRkcmVzcz48dGl0bGVzPjx0aXRsZT5BY2N1cmFjeSBvZiBhbiBh
dXRvbWF0ZWQga25vd2xlZGdlIGJhc2UgZm9yIGlkZW50aWZ5aW5nIGRydWcgYWR2ZXJzZSByZWFj
dGlvbnM8L3RpdGxlPjxzZWNvbmRhcnktdGl0bGU+SiBCaW9tZWQgSW5mb3JtPC9zZWNvbmRhcnkt
dGl0bGU+PGFsdC10aXRsZT5Kb3VybmFsIG9mIGJpb21lZGljYWwgaW5mb3JtYXRpY3M8L2FsdC10
aXRsZT48L3RpdGxlcz48cGVyaW9kaWNhbD48ZnVsbC10aXRsZT5KIEJpb21lZCBJbmZvcm08L2Z1
bGwtdGl0bGU+PGFiYnItMT5Kb3VybmFsIG9mIGJpb21lZGljYWwgaW5mb3JtYXRpY3M8L2FiYnIt
MT48L3BlcmlvZGljYWw+PGFsdC1wZXJpb2RpY2FsPjxmdWxsLXRpdGxlPkogQmlvbWVkIEluZm9y
bTwvZnVsbC10aXRsZT48YWJici0xPkpvdXJuYWwgb2YgYmlvbWVkaWNhbCBpbmZvcm1hdGljczwv
YWJici0xPjwvYWx0LXBlcmlvZGljYWw+PHBhZ2VzPjcyLTgxPC9wYWdlcz48dm9sdW1lPjY2PC92
b2x1bWU+PGVkaXRpb24+MjAxNi8xMi8yMTwvZWRpdGlvbj48a2V5d29yZHM+PGtleXdvcmQ+QWR2
ZXJzZSBEcnVnIFJlYWN0aW9uIFJlcG9ydGluZyBTeXN0ZW1zPC9rZXl3b3JkPjxrZXl3b3JkPipE
cnVnLVJlbGF0ZWQgU2lkZSBFZmZlY3RzIGFuZCBBZHZlcnNlIFJlYWN0aW9uczwva2V5d29yZD48
a2V5d29yZD4qRWxlY3Ryb25pYyBEYXRhIFByb2Nlc3Npbmc8L2tleXdvcmQ+PGtleXdvcmQ+SHVt
YW5zPC9rZXl3b3JkPjxrZXl3b3JkPipLbm93bGVkZ2UgQmFzZXM8L2tleXdvcmQ+PGtleXdvcmQ+
KlBoYXJtYWNvdmlnaWxhbmNlPC9rZXl3b3JkPjxrZXl3b3JkPipBZHZlcnNlIGRydWcgcmVhY3Rp
b248L2tleXdvcmQ+PGtleXdvcmQ+KkhlYWx0aCBvdXRjb21lPC9rZXl3b3JkPjxrZXl3b3JkPipL
bm93bGVkZ2UgYmFzZTwva2V5d29yZD48a2V5d29yZD4qTWFjaGluZS1sZWFybmluZyBleHBlcmlt
ZW50PC9rZXl3b3JkPjwva2V5d29yZHM+PGRhdGVzPjx5ZWFyPjIwMTc8L3llYXI+PHB1Yi1kYXRl
cz48ZGF0ZT5GZWI8L2RhdGU+PC9wdWItZGF0ZXM+PC9kYXRlcz48aXNibj4xNTMyLTA0NjQ8L2lz
Ym4+PGFjY2Vzc2lvbi1udW0+Mjc5OTM3NDc8L2FjY2Vzc2lvbi1udW0+PHVybHM+PC91cmxzPjxj
dXN0b20yPlBNQzUzMTYyOTU8L2N1c3RvbTI+PGN1c3RvbTY+TklITVM4NDE5MzQ8L2N1c3RvbTY+
PGVsZWN0cm9uaWMtcmVzb3VyY2UtbnVtPjEwLjEwMTYvai5qYmkuMjAxNi4xMi4wMDU8L2VsZWN0
cm9uaWMtcmVzb3VyY2UtbnVtPjxyZW1vdGUtZGF0YWJhc2UtcHJvdmlkZXI+TkxNPC9yZW1vdGUt
ZGF0YWJhc2UtcHJvdmlkZXI+PGxhbmd1YWdlPmVuZzwvbGFuZ3VhZ2U+PC9yZWNvcmQ+PC9DaXRl
PjwvRW5kTm90ZT5=
</w:fldData>
        </w:fldChar>
      </w:r>
      <w:r w:rsidR="0011685D" w:rsidRPr="002C3488">
        <w:instrText xml:space="preserve"> ADDIN EN.CITE </w:instrText>
      </w:r>
      <w:r w:rsidR="0011685D" w:rsidRPr="002C3488">
        <w:fldChar w:fldCharType="begin">
          <w:fldData xml:space="preserve">PEVuZE5vdGU+PENpdGU+PEF1dGhvcj5Wb3NzPC9BdXRob3I+PFllYXI+MjAxNzwvWWVhcj48UmVj
TnVtPjEyPC9SZWNOdW0+PERpc3BsYXlUZXh0PlsxNF08L0Rpc3BsYXlUZXh0PjxyZWNvcmQ+PHJl
Yy1udW1iZXI+MTI8L3JlYy1udW1iZXI+PGZvcmVpZ24ta2V5cz48a2V5IGFwcD0iRU4iIGRiLWlk
PSJmcnpwYXp4ejN0eGVmemVlcnB1djVwenRwMnZ6dzk5ZHZ3c2QiIHRpbWVzdGFtcD0iMTU4MjY2
NDI4MSI+MTI8L2tleT48L2ZvcmVpZ24ta2V5cz48cmVmLXR5cGUgbmFtZT0iSm91cm5hbCBBcnRp
Y2xlIj4xNzwvcmVmLXR5cGU+PGNvbnRyaWJ1dG9ycz48YXV0aG9ycz48YXV0aG9yPlZvc3MsIEUu
IEEuPC9hdXRob3I+PGF1dGhvcj5Cb3ljZSwgUi4gRC48L2F1dGhvcj48YXV0aG9yPlJ5YW4sIFAu
IEIuPC9hdXRob3I+PGF1dGhvcj52YW4gZGVyIExlaSwgSi48L2F1dGhvcj48YXV0aG9yPlJpam5i
ZWVrLCBQLiBSLjwvYXV0aG9yPjxhdXRob3I+U2NodWVtaWUsIE0uIEouPC9hdXRob3I+PC9hdXRo
b3JzPjwvY29udHJpYnV0b3JzPjxhdXRoLWFkZHJlc3M+RXBpZGVtaW9sb2d5IEFuYWx5dGljcywg
SmFuc3NlbiBSZXNlYXJjaCAmYW1wOyBEZXZlbG9wbWVudCwgTExDLCBSYXJpdGFuLCBOSiwgVW5p
dGVkIFN0YXRlczsgRXJhc211cyBVbml2ZXJzaXR5IE1lZGljYWwgQ2VudGVyLCBSb3R0ZXJkYW0s
IE5ldGhlcmxhbmRzOyBPYnNlcnZhdGlvbmFsIEhlYWx0aCBEYXRhIFNjaWVuY2VzIGFuZCBJbmZv
cm1hdGljcyAoT0hEU0kpLCBOZXcgWW9yaywgTlksIFVuaXRlZCBTdGF0ZXMuIEVsZWN0cm9uaWMg
YWRkcmVzczogZXZvc3MzQGl0cy5qbmouY29tLiYjeEQ7VW5pdmVyc2l0eSBvZiBQaXR0c2J1cmdo
LCBQaXR0c2J1cmdoLCBQQSwgVW5pdGVkIFN0YXRlczsgT2JzZXJ2YXRpb25hbCBIZWFsdGggRGF0
YSBTY2llbmNlcyBhbmQgSW5mb3JtYXRpY3MgKE9IRFNJKSwgTmV3IFlvcmssIE5ZLCBVbml0ZWQg
U3RhdGVzLiYjeEQ7RXBpZGVtaW9sb2d5IEFuYWx5dGljcywgSmFuc3NlbiBSZXNlYXJjaCAmYW1w
OyBEZXZlbG9wbWVudCwgTExDLCBSYXJpdGFuLCBOSiwgVW5pdGVkIFN0YXRlczsgQ29sdW1iaWEg
VW5pdmVyc2l0eSwgTmV3IFlvcmssIE5ZLCBVbml0ZWQgU3RhdGVzOyBPYnNlcnZhdGlvbmFsIEhl
YWx0aCBEYXRhIFNjaWVuY2VzIGFuZCBJbmZvcm1hdGljcyAoT0hEU0kpLCBOZXcgWW9yaywgTlks
IFVuaXRlZCBTdGF0ZXMuJiN4RDtFcmFzbXVzIFVuaXZlcnNpdHkgTWVkaWNhbCBDZW50ZXIsIFJv
dHRlcmRhbSwgTmV0aGVybGFuZHM7IE9ic2VydmF0aW9uYWwgSGVhbHRoIERhdGEgU2NpZW5jZXMg
YW5kIEluZm9ybWF0aWNzIChPSERTSSksIE5ldyBZb3JrLCBOWSwgVW5pdGVkIFN0YXRlcy4mI3hE
O0VwaWRlbWlvbG9neSBBbmFseXRpY3MsIEphbnNzZW4gUmVzZWFyY2ggJmFtcDsgRGV2ZWxvcG1l
bnQsIExMQywgUmFyaXRhbiwgTkosIFVuaXRlZCBTdGF0ZXM7IE9ic2VydmF0aW9uYWwgSGVhbHRo
IERhdGEgU2NpZW5jZXMgYW5kIEluZm9ybWF0aWNzIChPSERTSSksIE5ldyBZb3JrLCBOWSwgVW5p
dGVkIFN0YXRlcy48L2F1dGgtYWRkcmVzcz48dGl0bGVzPjx0aXRsZT5BY2N1cmFjeSBvZiBhbiBh
dXRvbWF0ZWQga25vd2xlZGdlIGJhc2UgZm9yIGlkZW50aWZ5aW5nIGRydWcgYWR2ZXJzZSByZWFj
dGlvbnM8L3RpdGxlPjxzZWNvbmRhcnktdGl0bGU+SiBCaW9tZWQgSW5mb3JtPC9zZWNvbmRhcnkt
dGl0bGU+PGFsdC10aXRsZT5Kb3VybmFsIG9mIGJpb21lZGljYWwgaW5mb3JtYXRpY3M8L2FsdC10
aXRsZT48L3RpdGxlcz48cGVyaW9kaWNhbD48ZnVsbC10aXRsZT5KIEJpb21lZCBJbmZvcm08L2Z1
bGwtdGl0bGU+PGFiYnItMT5Kb3VybmFsIG9mIGJpb21lZGljYWwgaW5mb3JtYXRpY3M8L2FiYnIt
MT48L3BlcmlvZGljYWw+PGFsdC1wZXJpb2RpY2FsPjxmdWxsLXRpdGxlPkogQmlvbWVkIEluZm9y
bTwvZnVsbC10aXRsZT48YWJici0xPkpvdXJuYWwgb2YgYmlvbWVkaWNhbCBpbmZvcm1hdGljczwv
YWJici0xPjwvYWx0LXBlcmlvZGljYWw+PHBhZ2VzPjcyLTgxPC9wYWdlcz48dm9sdW1lPjY2PC92
b2x1bWU+PGVkaXRpb24+MjAxNi8xMi8yMTwvZWRpdGlvbj48a2V5d29yZHM+PGtleXdvcmQ+QWR2
ZXJzZSBEcnVnIFJlYWN0aW9uIFJlcG9ydGluZyBTeXN0ZW1zPC9rZXl3b3JkPjxrZXl3b3JkPipE
cnVnLVJlbGF0ZWQgU2lkZSBFZmZlY3RzIGFuZCBBZHZlcnNlIFJlYWN0aW9uczwva2V5d29yZD48
a2V5d29yZD4qRWxlY3Ryb25pYyBEYXRhIFByb2Nlc3Npbmc8L2tleXdvcmQ+PGtleXdvcmQ+SHVt
YW5zPC9rZXl3b3JkPjxrZXl3b3JkPipLbm93bGVkZ2UgQmFzZXM8L2tleXdvcmQ+PGtleXdvcmQ+
KlBoYXJtYWNvdmlnaWxhbmNlPC9rZXl3b3JkPjxrZXl3b3JkPipBZHZlcnNlIGRydWcgcmVhY3Rp
b248L2tleXdvcmQ+PGtleXdvcmQ+KkhlYWx0aCBvdXRjb21lPC9rZXl3b3JkPjxrZXl3b3JkPipL
bm93bGVkZ2UgYmFzZTwva2V5d29yZD48a2V5d29yZD4qTWFjaGluZS1sZWFybmluZyBleHBlcmlt
ZW50PC9rZXl3b3JkPjwva2V5d29yZHM+PGRhdGVzPjx5ZWFyPjIwMTc8L3llYXI+PHB1Yi1kYXRl
cz48ZGF0ZT5GZWI8L2RhdGU+PC9wdWItZGF0ZXM+PC9kYXRlcz48aXNibj4xNTMyLTA0NjQ8L2lz
Ym4+PGFjY2Vzc2lvbi1udW0+Mjc5OTM3NDc8L2FjY2Vzc2lvbi1udW0+PHVybHM+PC91cmxzPjxj
dXN0b20yPlBNQzUzMTYyOTU8L2N1c3RvbTI+PGN1c3RvbTY+TklITVM4NDE5MzQ8L2N1c3RvbTY+
PGVsZWN0cm9uaWMtcmVzb3VyY2UtbnVtPjEwLjEwMTYvai5qYmkuMjAxNi4xMi4wMDU8L2VsZWN0
cm9uaWMtcmVzb3VyY2UtbnVtPjxyZW1vdGUtZGF0YWJhc2UtcHJvdmlkZXI+TkxNPC9yZW1vdGUt
ZGF0YWJhc2UtcHJvdmlkZXI+PGxhbmd1YWdlPmVuZzwvbGFuZ3VhZ2U+PC9yZWNvcmQ+PC9DaXRl
PjwvRW5kTm90ZT5=
</w:fldData>
        </w:fldChar>
      </w:r>
      <w:r w:rsidR="0011685D" w:rsidRPr="002C3488">
        <w:instrText xml:space="preserve"> ADDIN EN.CITE.DATA </w:instrText>
      </w:r>
      <w:r w:rsidR="0011685D" w:rsidRPr="002C3488">
        <w:fldChar w:fldCharType="end"/>
      </w:r>
      <w:r w:rsidRPr="002C3488">
        <w:fldChar w:fldCharType="separate"/>
      </w:r>
      <w:r w:rsidR="0011685D" w:rsidRPr="002C3488">
        <w:rPr>
          <w:noProof/>
        </w:rPr>
        <w:t>[14]</w:t>
      </w:r>
      <w:r w:rsidRPr="002C3488">
        <w:fldChar w:fldCharType="end"/>
      </w:r>
      <w:r w:rsidR="00E07CF9" w:rsidRPr="002C3488">
        <w:t xml:space="preserve">. </w:t>
      </w:r>
      <w:r w:rsidR="001D0BA1" w:rsidRPr="002C3488">
        <w:t xml:space="preserve">The </w:t>
      </w:r>
      <w:r w:rsidR="00521D19" w:rsidRPr="002C3488">
        <w:t xml:space="preserve">101 </w:t>
      </w:r>
      <w:r w:rsidR="001D0BA1" w:rsidRPr="002C3488">
        <w:t xml:space="preserve">negative controls for the present study </w:t>
      </w:r>
      <w:r w:rsidR="00521D19" w:rsidRPr="002C3488">
        <w:t>are found in</w:t>
      </w:r>
      <w:r w:rsidRPr="002C3488">
        <w:t xml:space="preserve"> the 'Negative Control List' in the Annex</w:t>
      </w:r>
      <w:r w:rsidR="006F0F56" w:rsidRPr="002C3488">
        <w:t>, each represent a diagnosis that is used to define the negative control cohort</w:t>
      </w:r>
      <w:r w:rsidR="002A799C" w:rsidRPr="002C3488">
        <w:t xml:space="preserve">. </w:t>
      </w:r>
      <w:r w:rsidRPr="002C3488">
        <w:t>For this analysis we will use outcome cohorts; like the outcome of hip fracture, we will look for first occurrence of each negative control concept and their descendant concepts</w:t>
      </w:r>
      <w:r w:rsidR="002A799C" w:rsidRPr="002C3488">
        <w:t xml:space="preserve">. </w:t>
      </w:r>
    </w:p>
    <w:p w14:paraId="6F47EF50" w14:textId="07416E18" w:rsidR="00CC5806" w:rsidRPr="002C3488" w:rsidRDefault="00CC5806" w:rsidP="00CC5806">
      <w:r w:rsidRPr="002C3488">
        <w:t xml:space="preserve">The same analysis that will be performed for each pairwise comparison to assess the risk of hip fracture (see Sections </w:t>
      </w:r>
      <w:r w:rsidR="00EF628B" w:rsidRPr="002C3488">
        <w:t>9</w:t>
      </w:r>
      <w:r w:rsidRPr="002C3488">
        <w:t xml:space="preserve">.3.1. and </w:t>
      </w:r>
      <w:r w:rsidR="00EF628B" w:rsidRPr="002C3488">
        <w:t>9</w:t>
      </w:r>
      <w:r w:rsidRPr="002C3488">
        <w:t xml:space="preserve">.3.2) will also be performed to assess the risk of each negative control outcome. Because the negative control qualifying criteria support the a priori assertion of no effect, we assume the true relative risk (RR) for each negative control outcome is 1, and the difference between RR=1 and the observed effect estimate will be considered error, encompassing both random and potentially systematic. We will be able to calibrate the hazard ratio and confidence intervals on the basis of the empirical null distribution which consists of the estimates for the negative control outcomes  </w:t>
      </w:r>
      <w:r w:rsidRPr="002C3488">
        <w:fldChar w:fldCharType="begin">
          <w:fldData xml:space="preserve">PEVuZE5vdGU+PENpdGU+PEF1dGhvcj5TY2h1ZW1pZTwvQXV0aG9yPjxZZWFyPjIwMTg8L1llYXI+
PFJlY051bT4xMzwvUmVjTnVtPjxEaXNwbGF5VGV4dD5bMTUsIDE2XTwvRGlzcGxheVRleHQ+PHJl
Y29yZD48cmVjLW51bWJlcj4xMzwvcmVjLW51bWJlcj48Zm9yZWlnbi1rZXlzPjxrZXkgYXBwPSJF
TiIgZGItaWQ9ImZyenBhenh6M3R4ZWZ6ZWVycHV2NXB6dHAydnp3OTlkdndzZCIgdGltZXN0YW1w
PSIxNTgyNjY0NDQ0Ij4xMzwva2V5PjwvZm9yZWlnbi1rZXlzPjxyZWYtdHlwZSBuYW1lPSJKb3Vy
bmFsIEFydGljbGUiPjE3PC9yZWYtdHlwZT48Y29udHJpYnV0b3JzPjxhdXRob3JzPjxhdXRob3I+
U2NodWVtaWUsIE0uIEouPC9hdXRob3I+PGF1dGhvcj5IcmlwY3NhaywgRy48L2F1dGhvcj48YXV0
aG9yPlJ5YW4sIFAuIEIuPC9hdXRob3I+PGF1dGhvcj5NYWRpZ2FuLCBELjwvYXV0aG9yPjxhdXRo
b3I+U3VjaGFyZCwgTS4gQS48L2F1dGhvcj48L2F1dGhvcnM+PC9jb250cmlidXRvcnM+PGF1dGgt
YWRkcmVzcz5PYnNlcnZhdGlvbmFsIEhlYWx0aCBEYXRhIFNjaWVuY2VzIGFuZCBJbmZvcm1hdGlj
cywgTmV3IFlvcmssIE5ZIDEwMDMyOyBzY2h1ZW1pZUBvaGRzaS5vcmcuJiN4RDtFcGlkZW1pb2xv
Z3kgQW5hbHl0aWNzLCBKYW5zc2VuIFJlc2VhcmNoICZhbXA7IERldmVsb3BtZW50LCBUaXR1c3Zp
bGxlLCBOSiAwODU2MC4mI3hEO09ic2VydmF0aW9uYWwgSGVhbHRoIERhdGEgU2NpZW5jZXMgYW5k
IEluZm9ybWF0aWNzLCBOZXcgWW9yaywgTlkgMTAwMzIuJiN4RDtEZXBhcnRtZW50IG9mIEJpb21l
ZGljYWwgSW5mb3JtYXRpY3MsIENvbHVtYmlhIFVuaXZlcnNpdHksIE5ldyBZb3JrLCBOWSAxMDAz
Mi4mI3hEO01lZGljYWwgSW5mb3JtYXRpY3MgU2VydmljZXMsIE5ldyBZb3JrLVByZXNieXRlcmlh
biBIb3NwaXRhbCwgTmV3IFlvcmssIE5ZIDEwMDMyLiYjeEQ7RGVwYXJ0bWVudCBvZiBTdGF0aXN0
aWNzLCBDb2x1bWJpYSBVbml2ZXJzaXR5LCBOZXcgWW9yaywgTlkgMTAwMjcuJiN4RDtEZXBhcnRt
ZW50IG9mIEJpb21hdGhlbWF0aWNzLCBVbml2ZXJzaXR5IG9mIENhbGlmb3JuaWEsIExvcyBBbmdl
bGVzLCBDQSA5MDA5NS4mI3hEO0RlcGFydG1lbnQgb2YgQmlvc3RhdGlzdGljcywgVW5pdmVyc2l0
eSBvZiBDYWxpZm9ybmlhLCBMb3MgQW5nZWxlcywgQ0EgOTAwOTUuJiN4RDtEZXBhcnRtZW50IG9m
IEh1bWFuIEdlbmV0aWNzLCBVbml2ZXJzaXR5IG9mIENhbGlmb3JuaWEsIExvcyBBbmdlbGVzLCBD
QSA5MDA5NS48L2F1dGgtYWRkcmVzcz48dGl0bGVzPjx0aXRsZT5FbXBpcmljYWwgY29uZmlkZW5j
ZSBpbnRlcnZhbCBjYWxpYnJhdGlvbiBmb3IgcG9wdWxhdGlvbi1sZXZlbCBlZmZlY3QgZXN0aW1h
dGlvbiBzdHVkaWVzIGluIG9ic2VydmF0aW9uYWwgaGVhbHRoY2FyZSBkYXRh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yNTcxLTI1Nzc8L3BhZ2VzPjx2b2x1bWU+MTE1PC92b2x1bWU+PG51bWJlcj4xMTwv
bnVtYmVyPjxlZGl0aW9uPjIwMTgvMDMvMTQ8L2VkaXRpb24+PGtleXdvcmRzPjxrZXl3b3JkPipC
aWFzPC9rZXl3b3JkPjxrZXl3b3JkPkNhbGlicmF0aW9uLypzdGFuZGFyZHM8L2tleXdvcmQ+PGtl
eXdvcmQ+Q29uZmlkZW5jZSBJbnRlcnZhbHM8L2tleXdvcmQ+PGtleXdvcmQ+SGVhbHRoIFNlcnZp
Y2VzIFJlc2VhcmNoLypzdGFuZGFyZHMvKnN0YXRpc3RpY3MgJmFtcDsgbnVtZXJpY2FsIGRhdGE8
L2tleXdvcmQ+PGtleXdvcmQ+SHVtYW5zPC9rZXl3b3JkPjxrZXl3b3JkPipPYnNlcnZhdGlvbmFs
IFN0dWRpZXMgYXMgVG9waWM8L2tleXdvcmQ+PGtleXdvcmQ+UmVzZWFyY2ggRGVzaWduL3N0YW5k
YXJkcy9zdGF0aXN0aWNzICZhbXA7IG51bWVyaWNhbCBkYXRhPC9rZXl3b3JkPjxrZXl3b3JkPipj
YWxpYnJhdGlvbjwva2V5d29yZD48a2V5d29yZD4qb2JzZXJ2YXRpb25hbCBzdHVkaWVzPC9rZXl3
b3JkPjxrZXl3b3JkPipzeXN0ZW1hdGljIGVycm9yPC9rZXl3b3JkPjxrZXl3b3JkPnNoYXJlaG9s
ZGVycyBvZiBKYW5zc2VuIFJlc2VhcmNoICZhbXA7IERldmVsb3BtZW50Ljwva2V5d29yZD48L2tl
eXdvcmRzPjxkYXRlcz48eWVhcj4yMDE4PC95ZWFyPjxwdWItZGF0ZXM+PGRhdGU+TWFyIDEzPC9k
YXRlPjwvcHViLWRhdGVzPjwvZGF0ZXM+PGlzYm4+MDAyNy04NDI0PC9pc2JuPjxhY2Nlc3Npb24t
bnVtPjI5NTMxMDIzPC9hY2Nlc3Npb24tbnVtPjx1cmxzPjwvdXJscz48Y3VzdG9tMj5QTUM1ODU2
NTAzPC9jdXN0b20yPjxlbGVjdHJvbmljLXJlc291cmNlLW51bT4xMC4xMDczL3BuYXMuMTcwODI4
MjExNDwvZWxlY3Ryb25pYy1yZXNvdXJjZS1udW0+PHJlbW90ZS1kYXRhYmFzZS1wcm92aWRlcj5O
TE08L3JlbW90ZS1kYXRhYmFzZS1wcm92aWRlcj48bGFuZ3VhZ2U+ZW5nPC9sYW5ndWFnZT48L3Jl
Y29yZD48L0NpdGU+PENpdGU+PEF1dGhvcj5TY2h1ZW1pZTwvQXV0aG9yPjxZZWFyPjIwMTQ8L1ll
YXI+PFJlY051bT40MDwvUmVjTnVtPjxyZWNvcmQ+PHJlYy1udW1iZXI+NDA8L3JlYy1udW1iZXI+
PGZvcmVpZ24ta2V5cz48a2V5IGFwcD0iRU4iIGRiLWlkPSJmcnpwYXp4ejN0eGVmemVlcnB1djVw
enRwMnZ6dzk5ZHZ3c2QiIHRpbWVzdGFtcD0iMTU5MTA0Mjk1NiI+NDA8L2tleT48L2ZvcmVpZ24t
a2V5cz48cmVmLXR5cGUgbmFtZT0iSm91cm5hbCBBcnRpY2xlIj4xNzwvcmVmLXR5cGU+PGNvbnRy
aWJ1dG9ycz48YXV0aG9ycz48YXV0aG9yPlNjaHVlbWllLCBNLiBKLjwvYXV0aG9yPjxhdXRob3I+
UnlhbiwgUC4gQi48L2F1dGhvcj48YXV0aG9yPkR1TW91Y2hlbCwgVy48L2F1dGhvcj48YXV0aG9y
PlN1Y2hhcmQsIE0uIEEuPC9hdXRob3I+PGF1dGhvcj5NYWRpZ2FuLCBELjwvYXV0aG9yPjwvYXV0
aG9ycz48L2NvbnRyaWJ1dG9ycz48YXV0aC1hZGRyZXNzPkRlcGFydG1lbnQgb2YgTWVkaWNhbCBJ
bmZvcm1hdGljcywgRXJhc211cyBVbml2ZXJzaXR5IE1lZGljYWwgQ2VudGVyIFJvdHRlcmRhbSwg
Um90dGVyZGFtLCBUaGUgTmV0aGVybGFuZHM7IE9ic2VydmF0aW9uYWwgTWVkaWNhbCBPdXRjb21l
cyBQYXJ0bmVyc2hpcCwgRm91bmRhdGlvbiBmb3IgdGhlIE5hdGlvbmFsIEluc3RpdHV0ZXMgb2Yg
SGVhbHRoLCBCZXRoZXNkYSwgTUQsIFUuUy5BLjwvYXV0aC1hZGRyZXNzPjx0aXRsZXM+PHRpdGxl
PkludGVycHJldGluZyBvYnNlcnZhdGlvbmFsIHN0dWRpZXM6IHdoeSBlbXBpcmljYWwgY2FsaWJy
YXRpb24gaXMgbmVlZGVkIHRvIGNvcnJlY3QgcC12YWx1ZXM8L3RpdGxlPjxzZWNvbmRhcnktdGl0
bGU+U3RhdCBNZWQ8L3NlY29uZGFyeS10aXRsZT48YWx0LXRpdGxlPlN0YXRpc3RpY3MgaW4gbWVk
aWNpbmU8L2FsdC10aXRsZT48L3RpdGxlcz48cGVyaW9kaWNhbD48ZnVsbC10aXRsZT5TdGF0IE1l
ZDwvZnVsbC10aXRsZT48YWJici0xPlN0YXRpc3RpY3MgaW4gbWVkaWNpbmU8L2FiYnItMT48L3Bl
cmlvZGljYWw+PGFsdC1wZXJpb2RpY2FsPjxmdWxsLXRpdGxlPlN0YXQgTWVkPC9mdWxsLXRpdGxl
PjxhYmJyLTE+U3RhdGlzdGljcyBpbiBtZWRpY2luZTwvYWJici0xPjwvYWx0LXBlcmlvZGljYWw+
PHBhZ2VzPjIwOS0xODwvcGFnZXM+PHZvbHVtZT4zMzwvdm9sdW1lPjxudW1iZXI+MjwvbnVtYmVy
PjxlZGl0aW9uPjIwMTMvMDgvMDE8L2VkaXRpb24+PGtleXdvcmRzPjxrZXl3b3JkPipCaWFzPC9r
ZXl3b3JkPjxrZXl3b3JkPkNoZW1pY2FsIGFuZCBEcnVnIEluZHVjZWQgTGl2ZXIgSW5qdXJ5L2V0
aW9sb2d5PC9rZXl3b3JkPjxrZXl3b3JkPipEYXRhIEludGVycHJldGF0aW9uLCBTdGF0aXN0aWNh
bDwva2V5d29yZD48a2V5d29yZD5GZW1hbGU8L2tleXdvcmQ+PGtleXdvcmQ+R2FzdHJvaW50ZXN0
aW5hbCBIZW1vcnJoYWdlL2V0aW9sb2d5PC9rZXl3b3JkPjxrZXl3b3JkPkh1bWFuczwva2V5d29y
ZD48a2V5d29yZD5Jc29uaWF6aWQvYWR2ZXJzZSBlZmZlY3RzPC9rZXl3b3JkPjxrZXl3b3JkPk1h
bGU8L2tleXdvcmQ+PGtleXdvcmQ+T2JzZXJ2YXRpb25hbCBTdHVkaWVzIGFzIFRvcGljLyptZXRo
b2RzPC9rZXl3b3JkPjxrZXl3b3JkPipSZXNlYXJjaCBEZXNpZ248L2tleXdvcmQ+PGtleXdvcmQ+
U2Vyb3RvbmluIFVwdGFrZSBJbmhpYml0b3JzL2FkdmVyc2UgZWZmZWN0czwva2V5d29yZD48a2V5
d29yZD5jYWxpYnJhdGlvbjwva2V5d29yZD48a2V5d29yZD5oeXBvdGhlc2lzIHRlc3Rpbmc8L2tl
eXdvcmQ+PGtleXdvcmQ+bmVnYXRpdmUgY29udHJvbHM8L2tleXdvcmQ+PGtleXdvcmQ+b2JzZXJ2
YXRpb25hbCBzdHVkaWVzPC9rZXl3b3JkPjwva2V5d29yZHM+PGRhdGVzPjx5ZWFyPjIwMTQ8L3ll
YXI+PHB1Yi1kYXRlcz48ZGF0ZT5KYW4gMzA8L2RhdGU+PC9wdWItZGF0ZXM+PC9kYXRlcz48aXNi
bj4wMjc3LTY3MTU8L2lzYm4+PGFjY2Vzc2lvbi1udW0+MjM5MDA4MDg8L2FjY2Vzc2lvbi1udW0+
PHVybHM+PC91cmxzPjxjdXN0b20yPlBNQzQyODUyMzQ8L2N1c3RvbTI+PGVsZWN0cm9uaWMtcmVz
b3VyY2UtbnVtPjEwLjEwMDIvc2ltLjU5MjU8L2VsZWN0cm9uaWMtcmVzb3VyY2UtbnVtPjxyZW1v
dGUtZGF0YWJhc2UtcHJvdmlkZXI+TkxNPC9yZW1vdGUtZGF0YWJhc2UtcHJvdmlkZXI+PGxhbmd1
YWdlPmVuZzwvbGFuZ3VhZ2U+PC9yZWNvcmQ+PC9DaXRlPjwvRW5kTm90ZT4A
</w:fldData>
        </w:fldChar>
      </w:r>
      <w:r w:rsidR="00C3499E" w:rsidRPr="002C3488">
        <w:instrText xml:space="preserve"> ADDIN EN.CITE </w:instrText>
      </w:r>
      <w:r w:rsidR="00C3499E" w:rsidRPr="002C3488">
        <w:fldChar w:fldCharType="begin">
          <w:fldData xml:space="preserve">PEVuZE5vdGU+PENpdGU+PEF1dGhvcj5TY2h1ZW1pZTwvQXV0aG9yPjxZZWFyPjIwMTg8L1llYXI+
PFJlY051bT4xMzwvUmVjTnVtPjxEaXNwbGF5VGV4dD5bMTUsIDE2XTwvRGlzcGxheVRleHQ+PHJl
Y29yZD48cmVjLW51bWJlcj4xMzwvcmVjLW51bWJlcj48Zm9yZWlnbi1rZXlzPjxrZXkgYXBwPSJF
TiIgZGItaWQ9ImZyenBhenh6M3R4ZWZ6ZWVycHV2NXB6dHAydnp3OTlkdndzZCIgdGltZXN0YW1w
PSIxNTgyNjY0NDQ0Ij4xMzwva2V5PjwvZm9yZWlnbi1rZXlzPjxyZWYtdHlwZSBuYW1lPSJKb3Vy
bmFsIEFydGljbGUiPjE3PC9yZWYtdHlwZT48Y29udHJpYnV0b3JzPjxhdXRob3JzPjxhdXRob3I+
U2NodWVtaWUsIE0uIEouPC9hdXRob3I+PGF1dGhvcj5IcmlwY3NhaywgRy48L2F1dGhvcj48YXV0
aG9yPlJ5YW4sIFAuIEIuPC9hdXRob3I+PGF1dGhvcj5NYWRpZ2FuLCBELjwvYXV0aG9yPjxhdXRo
b3I+U3VjaGFyZCwgTS4gQS48L2F1dGhvcj48L2F1dGhvcnM+PC9jb250cmlidXRvcnM+PGF1dGgt
YWRkcmVzcz5PYnNlcnZhdGlvbmFsIEhlYWx0aCBEYXRhIFNjaWVuY2VzIGFuZCBJbmZvcm1hdGlj
cywgTmV3IFlvcmssIE5ZIDEwMDMyOyBzY2h1ZW1pZUBvaGRzaS5vcmcuJiN4RDtFcGlkZW1pb2xv
Z3kgQW5hbHl0aWNzLCBKYW5zc2VuIFJlc2VhcmNoICZhbXA7IERldmVsb3BtZW50LCBUaXR1c3Zp
bGxlLCBOSiAwODU2MC4mI3hEO09ic2VydmF0aW9uYWwgSGVhbHRoIERhdGEgU2NpZW5jZXMgYW5k
IEluZm9ybWF0aWNzLCBOZXcgWW9yaywgTlkgMTAwMzIuJiN4RDtEZXBhcnRtZW50IG9mIEJpb21l
ZGljYWwgSW5mb3JtYXRpY3MsIENvbHVtYmlhIFVuaXZlcnNpdHksIE5ldyBZb3JrLCBOWSAxMDAz
Mi4mI3hEO01lZGljYWwgSW5mb3JtYXRpY3MgU2VydmljZXMsIE5ldyBZb3JrLVByZXNieXRlcmlh
biBIb3NwaXRhbCwgTmV3IFlvcmssIE5ZIDEwMDMyLiYjeEQ7RGVwYXJ0bWVudCBvZiBTdGF0aXN0
aWNzLCBDb2x1bWJpYSBVbml2ZXJzaXR5LCBOZXcgWW9yaywgTlkgMTAwMjcuJiN4RDtEZXBhcnRt
ZW50IG9mIEJpb21hdGhlbWF0aWNzLCBVbml2ZXJzaXR5IG9mIENhbGlmb3JuaWEsIExvcyBBbmdl
bGVzLCBDQSA5MDA5NS4mI3hEO0RlcGFydG1lbnQgb2YgQmlvc3RhdGlzdGljcywgVW5pdmVyc2l0
eSBvZiBDYWxpZm9ybmlhLCBMb3MgQW5nZWxlcywgQ0EgOTAwOTUuJiN4RDtEZXBhcnRtZW50IG9m
IEh1bWFuIEdlbmV0aWNzLCBVbml2ZXJzaXR5IG9mIENhbGlmb3JuaWEsIExvcyBBbmdlbGVzLCBD
QSA5MDA5NS48L2F1dGgtYWRkcmVzcz48dGl0bGVzPjx0aXRsZT5FbXBpcmljYWwgY29uZmlkZW5j
ZSBpbnRlcnZhbCBjYWxpYnJhdGlvbiBmb3IgcG9wdWxhdGlvbi1sZXZlbCBlZmZlY3QgZXN0aW1h
dGlvbiBzdHVkaWVzIGluIG9ic2VydmF0aW9uYWwgaGVhbHRoY2FyZSBkYXRh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yNTcxLTI1Nzc8L3BhZ2VzPjx2b2x1bWU+MTE1PC92b2x1bWU+PG51bWJlcj4xMTwv
bnVtYmVyPjxlZGl0aW9uPjIwMTgvMDMvMTQ8L2VkaXRpb24+PGtleXdvcmRzPjxrZXl3b3JkPipC
aWFzPC9rZXl3b3JkPjxrZXl3b3JkPkNhbGlicmF0aW9uLypzdGFuZGFyZHM8L2tleXdvcmQ+PGtl
eXdvcmQ+Q29uZmlkZW5jZSBJbnRlcnZhbHM8L2tleXdvcmQ+PGtleXdvcmQ+SGVhbHRoIFNlcnZp
Y2VzIFJlc2VhcmNoLypzdGFuZGFyZHMvKnN0YXRpc3RpY3MgJmFtcDsgbnVtZXJpY2FsIGRhdGE8
L2tleXdvcmQ+PGtleXdvcmQ+SHVtYW5zPC9rZXl3b3JkPjxrZXl3b3JkPipPYnNlcnZhdGlvbmFs
IFN0dWRpZXMgYXMgVG9waWM8L2tleXdvcmQ+PGtleXdvcmQ+UmVzZWFyY2ggRGVzaWduL3N0YW5k
YXJkcy9zdGF0aXN0aWNzICZhbXA7IG51bWVyaWNhbCBkYXRhPC9rZXl3b3JkPjxrZXl3b3JkPipj
YWxpYnJhdGlvbjwva2V5d29yZD48a2V5d29yZD4qb2JzZXJ2YXRpb25hbCBzdHVkaWVzPC9rZXl3
b3JkPjxrZXl3b3JkPipzeXN0ZW1hdGljIGVycm9yPC9rZXl3b3JkPjxrZXl3b3JkPnNoYXJlaG9s
ZGVycyBvZiBKYW5zc2VuIFJlc2VhcmNoICZhbXA7IERldmVsb3BtZW50Ljwva2V5d29yZD48L2tl
eXdvcmRzPjxkYXRlcz48eWVhcj4yMDE4PC95ZWFyPjxwdWItZGF0ZXM+PGRhdGU+TWFyIDEzPC9k
YXRlPjwvcHViLWRhdGVzPjwvZGF0ZXM+PGlzYm4+MDAyNy04NDI0PC9pc2JuPjxhY2Nlc3Npb24t
bnVtPjI5NTMxMDIzPC9hY2Nlc3Npb24tbnVtPjx1cmxzPjwvdXJscz48Y3VzdG9tMj5QTUM1ODU2
NTAzPC9jdXN0b20yPjxlbGVjdHJvbmljLXJlc291cmNlLW51bT4xMC4xMDczL3BuYXMuMTcwODI4
MjExNDwvZWxlY3Ryb25pYy1yZXNvdXJjZS1udW0+PHJlbW90ZS1kYXRhYmFzZS1wcm92aWRlcj5O
TE08L3JlbW90ZS1kYXRhYmFzZS1wcm92aWRlcj48bGFuZ3VhZ2U+ZW5nPC9sYW5ndWFnZT48L3Jl
Y29yZD48L0NpdGU+PENpdGU+PEF1dGhvcj5TY2h1ZW1pZTwvQXV0aG9yPjxZZWFyPjIwMTQ8L1ll
YXI+PFJlY051bT40MDwvUmVjTnVtPjxyZWNvcmQ+PHJlYy1udW1iZXI+NDA8L3JlYy1udW1iZXI+
PGZvcmVpZ24ta2V5cz48a2V5IGFwcD0iRU4iIGRiLWlkPSJmcnpwYXp4ejN0eGVmemVlcnB1djVw
enRwMnZ6dzk5ZHZ3c2QiIHRpbWVzdGFtcD0iMTU5MTA0Mjk1NiI+NDA8L2tleT48L2ZvcmVpZ24t
a2V5cz48cmVmLXR5cGUgbmFtZT0iSm91cm5hbCBBcnRpY2xlIj4xNzwvcmVmLXR5cGU+PGNvbnRy
aWJ1dG9ycz48YXV0aG9ycz48YXV0aG9yPlNjaHVlbWllLCBNLiBKLjwvYXV0aG9yPjxhdXRob3I+
UnlhbiwgUC4gQi48L2F1dGhvcj48YXV0aG9yPkR1TW91Y2hlbCwgVy48L2F1dGhvcj48YXV0aG9y
PlN1Y2hhcmQsIE0uIEEuPC9hdXRob3I+PGF1dGhvcj5NYWRpZ2FuLCBELjwvYXV0aG9yPjwvYXV0
aG9ycz48L2NvbnRyaWJ1dG9ycz48YXV0aC1hZGRyZXNzPkRlcGFydG1lbnQgb2YgTWVkaWNhbCBJ
bmZvcm1hdGljcywgRXJhc211cyBVbml2ZXJzaXR5IE1lZGljYWwgQ2VudGVyIFJvdHRlcmRhbSwg
Um90dGVyZGFtLCBUaGUgTmV0aGVybGFuZHM7IE9ic2VydmF0aW9uYWwgTWVkaWNhbCBPdXRjb21l
cyBQYXJ0bmVyc2hpcCwgRm91bmRhdGlvbiBmb3IgdGhlIE5hdGlvbmFsIEluc3RpdHV0ZXMgb2Yg
SGVhbHRoLCBCZXRoZXNkYSwgTUQsIFUuUy5BLjwvYXV0aC1hZGRyZXNzPjx0aXRsZXM+PHRpdGxl
PkludGVycHJldGluZyBvYnNlcnZhdGlvbmFsIHN0dWRpZXM6IHdoeSBlbXBpcmljYWwgY2FsaWJy
YXRpb24gaXMgbmVlZGVkIHRvIGNvcnJlY3QgcC12YWx1ZXM8L3RpdGxlPjxzZWNvbmRhcnktdGl0
bGU+U3RhdCBNZWQ8L3NlY29uZGFyeS10aXRsZT48YWx0LXRpdGxlPlN0YXRpc3RpY3MgaW4gbWVk
aWNpbmU8L2FsdC10aXRsZT48L3RpdGxlcz48cGVyaW9kaWNhbD48ZnVsbC10aXRsZT5TdGF0IE1l
ZDwvZnVsbC10aXRsZT48YWJici0xPlN0YXRpc3RpY3MgaW4gbWVkaWNpbmU8L2FiYnItMT48L3Bl
cmlvZGljYWw+PGFsdC1wZXJpb2RpY2FsPjxmdWxsLXRpdGxlPlN0YXQgTWVkPC9mdWxsLXRpdGxl
PjxhYmJyLTE+U3RhdGlzdGljcyBpbiBtZWRpY2luZTwvYWJici0xPjwvYWx0LXBlcmlvZGljYWw+
PHBhZ2VzPjIwOS0xODwvcGFnZXM+PHZvbHVtZT4zMzwvdm9sdW1lPjxudW1iZXI+MjwvbnVtYmVy
PjxlZGl0aW9uPjIwMTMvMDgvMDE8L2VkaXRpb24+PGtleXdvcmRzPjxrZXl3b3JkPipCaWFzPC9r
ZXl3b3JkPjxrZXl3b3JkPkNoZW1pY2FsIGFuZCBEcnVnIEluZHVjZWQgTGl2ZXIgSW5qdXJ5L2V0
aW9sb2d5PC9rZXl3b3JkPjxrZXl3b3JkPipEYXRhIEludGVycHJldGF0aW9uLCBTdGF0aXN0aWNh
bDwva2V5d29yZD48a2V5d29yZD5GZW1hbGU8L2tleXdvcmQ+PGtleXdvcmQ+R2FzdHJvaW50ZXN0
aW5hbCBIZW1vcnJoYWdlL2V0aW9sb2d5PC9rZXl3b3JkPjxrZXl3b3JkPkh1bWFuczwva2V5d29y
ZD48a2V5d29yZD5Jc29uaWF6aWQvYWR2ZXJzZSBlZmZlY3RzPC9rZXl3b3JkPjxrZXl3b3JkPk1h
bGU8L2tleXdvcmQ+PGtleXdvcmQ+T2JzZXJ2YXRpb25hbCBTdHVkaWVzIGFzIFRvcGljLyptZXRo
b2RzPC9rZXl3b3JkPjxrZXl3b3JkPipSZXNlYXJjaCBEZXNpZ248L2tleXdvcmQ+PGtleXdvcmQ+
U2Vyb3RvbmluIFVwdGFrZSBJbmhpYml0b3JzL2FkdmVyc2UgZWZmZWN0czwva2V5d29yZD48a2V5
d29yZD5jYWxpYnJhdGlvbjwva2V5d29yZD48a2V5d29yZD5oeXBvdGhlc2lzIHRlc3Rpbmc8L2tl
eXdvcmQ+PGtleXdvcmQ+bmVnYXRpdmUgY29udHJvbHM8L2tleXdvcmQ+PGtleXdvcmQ+b2JzZXJ2
YXRpb25hbCBzdHVkaWVzPC9rZXl3b3JkPjwva2V5d29yZHM+PGRhdGVzPjx5ZWFyPjIwMTQ8L3ll
YXI+PHB1Yi1kYXRlcz48ZGF0ZT5KYW4gMzA8L2RhdGU+PC9wdWItZGF0ZXM+PC9kYXRlcz48aXNi
bj4wMjc3LTY3MTU8L2lzYm4+PGFjY2Vzc2lvbi1udW0+MjM5MDA4MDg8L2FjY2Vzc2lvbi1udW0+
PHVybHM+PC91cmxzPjxjdXN0b20yPlBNQzQyODUyMzQ8L2N1c3RvbTI+PGVsZWN0cm9uaWMtcmVz
b3VyY2UtbnVtPjEwLjEwMDIvc2ltLjU5MjU8L2VsZWN0cm9uaWMtcmVzb3VyY2UtbnVtPjxyZW1v
dGUtZGF0YWJhc2UtcHJvdmlkZXI+TkxNPC9yZW1vdGUtZGF0YWJhc2UtcHJvdmlkZXI+PGxhbmd1
YWdlPmVuZzwvbGFuZ3VhZ2U+PC9yZWNvcmQ+PC9DaXRlPjwvRW5kTm90ZT4A
</w:fldData>
        </w:fldChar>
      </w:r>
      <w:r w:rsidR="00C3499E" w:rsidRPr="002C3488">
        <w:instrText xml:space="preserve"> ADDIN EN.CITE.DATA </w:instrText>
      </w:r>
      <w:r w:rsidR="00C3499E" w:rsidRPr="002C3488">
        <w:fldChar w:fldCharType="end"/>
      </w:r>
      <w:r w:rsidRPr="002C3488">
        <w:fldChar w:fldCharType="separate"/>
      </w:r>
      <w:r w:rsidR="0011685D" w:rsidRPr="002C3488">
        <w:rPr>
          <w:noProof/>
        </w:rPr>
        <w:t>[15, 16]</w:t>
      </w:r>
      <w:r w:rsidRPr="002C3488">
        <w:fldChar w:fldCharType="end"/>
      </w:r>
      <w:r w:rsidR="002A799C" w:rsidRPr="002C3488">
        <w:t xml:space="preserve">. </w:t>
      </w:r>
    </w:p>
    <w:p w14:paraId="387EEAAE" w14:textId="36A7D0E4" w:rsidR="00E92DB3" w:rsidRPr="002C3488" w:rsidRDefault="00E92DB3" w:rsidP="00D350F5">
      <w:pPr>
        <w:pStyle w:val="Heading2"/>
      </w:pPr>
      <w:bookmarkStart w:id="22" w:name="_Toc43971115"/>
      <w:r w:rsidRPr="002C3488">
        <w:t>Exposures of Interest</w:t>
      </w:r>
      <w:bookmarkEnd w:id="22"/>
    </w:p>
    <w:p w14:paraId="24B65217" w14:textId="233B6208" w:rsidR="00E92DB3" w:rsidRPr="00E92DB3" w:rsidRDefault="00B34641" w:rsidP="00E92DB3">
      <w:r w:rsidRPr="002C3488">
        <w:t xml:space="preserve">Our exposures of interest are </w:t>
      </w:r>
      <w:r w:rsidR="006915B0" w:rsidRPr="002C3488">
        <w:t xml:space="preserve">new users of </w:t>
      </w:r>
      <w:r w:rsidRPr="002C3488">
        <w:t>tramadol and codeine</w:t>
      </w:r>
      <w:r w:rsidR="002A799C" w:rsidRPr="002C3488">
        <w:t xml:space="preserve">. </w:t>
      </w:r>
      <w:r w:rsidR="00E92DB3" w:rsidRPr="002C3488">
        <w:t>See Sections 7.3.1 and 7.3.2</w:t>
      </w:r>
      <w:r w:rsidR="00E92DB3">
        <w:t xml:space="preserve"> for discussion on the target and comparator cohorts</w:t>
      </w:r>
      <w:r w:rsidR="002A799C">
        <w:t xml:space="preserve">. </w:t>
      </w:r>
    </w:p>
    <w:p w14:paraId="1259F4AD" w14:textId="77777777" w:rsidR="00EF628B" w:rsidRDefault="00EF628B">
      <w:pPr>
        <w:rPr>
          <w:rFonts w:asciiTheme="majorHAnsi" w:eastAsiaTheme="majorEastAsia" w:hAnsiTheme="majorHAnsi" w:cstheme="majorBidi"/>
          <w:color w:val="365F91" w:themeColor="accent1" w:themeShade="BF"/>
          <w:sz w:val="28"/>
          <w:szCs w:val="28"/>
        </w:rPr>
      </w:pPr>
      <w:r>
        <w:br w:type="page"/>
      </w:r>
    </w:p>
    <w:p w14:paraId="5BF59435" w14:textId="252C0D38" w:rsidR="006A6C76" w:rsidRDefault="006A6C76" w:rsidP="00D350F5">
      <w:pPr>
        <w:pStyle w:val="Heading2"/>
      </w:pPr>
      <w:bookmarkStart w:id="23" w:name="_Toc43971116"/>
      <w:r>
        <w:lastRenderedPageBreak/>
        <w:t>Other Variables of Interest</w:t>
      </w:r>
      <w:r w:rsidR="007E1576">
        <w:t xml:space="preserve"> (Demographic Characteristics, Effect Modifiers)</w:t>
      </w:r>
      <w:bookmarkEnd w:id="23"/>
    </w:p>
    <w:p w14:paraId="0C091747" w14:textId="515B40F7" w:rsidR="007E1576" w:rsidRPr="002C3488" w:rsidRDefault="007E1576" w:rsidP="007E1576">
      <w:r>
        <w:t xml:space="preserve">Propensity </w:t>
      </w:r>
      <w:r w:rsidRPr="002C3488">
        <w:t>scores (PS) will be used as an analytic strategy to reduce potential confounding due to imbalance between the target and comparator cohorts in baseline covariates</w:t>
      </w:r>
      <w:r w:rsidR="00E167F4" w:rsidRPr="002C3488">
        <w:t xml:space="preserve"> </w:t>
      </w:r>
      <w:r w:rsidR="00A659F3" w:rsidRPr="002C3488">
        <w:fldChar w:fldCharType="begin">
          <w:fldData xml:space="preserve">PEVuZE5vdGU+PENpdGU+PEF1dGhvcj5UaWFuPC9BdXRob3I+PFllYXI+MjAxODwvWWVhcj48UmVj
TnVtPjQ5PC9SZWNOdW0+PERpc3BsYXlUZXh0PlsxN108L0Rpc3BsYXlUZXh0PjxyZWNvcmQ+PHJl
Yy1udW1iZXI+NDk8L3JlYy1udW1iZXI+PGZvcmVpZ24ta2V5cz48a2V5IGFwcD0iRU4iIGRiLWlk
PSJmcnpwYXp4ejN0eGVmemVlcnB1djVwenRwMnZ6dzk5ZHZ3c2QiIHRpbWVzdGFtcD0iMTU5MTY0
NDMxMiI+NDk8L2tleT48L2ZvcmVpZ24ta2V5cz48cmVmLXR5cGUgbmFtZT0iSm91cm5hbCBBcnRp
Y2xlIj4xNzwvcmVmLXR5cGU+PGNvbnRyaWJ1dG9ycz48YXV0aG9ycz48YXV0aG9yPlRpYW4sIFku
PC9hdXRob3I+PGF1dGhvcj5TY2h1ZW1pZSwgTS4gSi48L2F1dGhvcj48YXV0aG9yPlN1Y2hhcmQs
IE0uIEEuPC9hdXRob3I+PC9hdXRob3JzPjwvY29udHJpYnV0b3JzPjxhdXRoLWFkZHJlc3M+RGVw
YXJ0bWVudCBvZiBCaW9tYXRoZW1hdGljcywgRGF2aWQgR2VmZmVuIFNjaG9vbCBvZiBNZWRpY2lu
ZSBhdCBVQ0xBLCBVbml2ZXJzaXR5IG9mIENhbGlmb3JuaWEsIExvcyBBbmdlbGVzLCBDQSwgVVNB
LiYjeEQ7RXBpZGVtaW9sb2d5IERlcGFydG1lbnQsIEphbnNzZW4gUmVzZWFyY2ggYW5kIERldmVs
b3BtZW50IExMQywgVGl0dXN2aWxsZSwgTkosIFVTQS4mI3hEO0RlcGFydG1lbnQgb2YgQmlvc3Rh
dGlzdGljcywgVUNMQSBGaWVsZGluZyBTY2hvb2wgb2YgUHVibGljIEhlYWx0aCwgVW5pdmVyc2l0
eSBvZiBDYWxpZm9ybmlhLCBMb3MgQW5nZWxlcywgQ0EsIFVTQS4mI3hEO0RlcGFydG1lbnQgb2Yg
SHVtYW4gR2VuZXRpY3MsIERhdmlkIEdlZmZlbiBTY2hvb2wgb2YgTWVkaWNpbmUgYXQgVUNMQSwg
VW5pdmVyc2l0eSBvZiBDYWxpZm9ybmlhLCBMb3MgQW5nZWxlcywgQ0EsIFVTQS48L2F1dGgtYWRk
cmVzcz48dGl0bGVzPjx0aXRsZT5FdmFsdWF0aW5nIGxhcmdlLXNjYWxlIHByb3BlbnNpdHkgc2Nv
cmUgcGVyZm9ybWFuY2UgdGhyb3VnaCByZWFsLXdvcmxkIGFuZCBzeW50aGV0aWMgZGF0YSBleHBl
cmltZW50cz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jAwNS0yMDE0PC9w
YWdlcz48dm9sdW1lPjQ3PC92b2x1bWU+PG51bWJlcj42PC9udW1iZXI+PGVkaXRpb24+MjAxOC8w
Ni8yNjwvZWRpdGlvbj48a2V5d29yZHM+PGtleXdvcmQ+QWxnb3JpdGhtczwva2V5d29yZD48a2V5
d29yZD5CaWFzPC9rZXl3b3JkPjxrZXl3b3JkPkNvbmZvdW5kaW5nIEZhY3RvcnMsIEVwaWRlbWlv
bG9naWM8L2tleXdvcmQ+PGtleXdvcmQ+SHVtYW5zPC9rZXl3b3JkPjxrZXl3b3JkPkxvZ2lzdGlj
IE1vZGVsczwva2V5d29yZD48a2V5d29yZD4qT2JzZXJ2YXRpb25hbCBTdHVkaWVzIGFzIFRvcGlj
L21ldGhvZHMvc3RhbmRhcmRzPC9rZXl3b3JkPjxrZXl3b3JkPipQcm9wZW5zaXR5IFNjb3JlPC9r
ZXl3b3JkPjxrZXl3b3JkPipSZXNlYXJjaCBEZXNpZ24vc3RhbmRhcmRzL3N0YXRpc3RpY3MgJmFt
cDsgbnVtZXJpY2FsIGRhdGE8L2tleXdvcmQ+PGtleXdvcmQ+U2FtcGxlIFNpemU8L2tleXdvcmQ+
PC9rZXl3b3Jkcz48ZGF0ZXM+PHllYXI+MjAxODwveWVhcj48cHViLWRhdGVzPjxkYXRlPkRlYyAx
PC9kYXRlPjwvcHViLWRhdGVzPjwvZGF0ZXM+PGlzYm4+MDMwMC01NzcxIChQcmludCkmI3hEOzAz
MDAtNTc3MTwvaXNibj48YWNjZXNzaW9uLW51bT4yOTkzOTI2ODwvYWNjZXNzaW9uLW51bT48dXJs
cz48L3VybHM+PGN1c3RvbTI+UE1DNjI4MDk0NDwvY3VzdG9tMj48ZWxlY3Ryb25pYy1yZXNvdXJj
ZS1udW0+MTAuMTA5My9pamUvZHl5MTIwPC9lbGVjdHJvbmljLXJlc291cmNlLW51bT48cmVtb3Rl
LWRhdGFiYXNlLXByb3ZpZGVyPk5MTTwvcmVtb3RlLWRhdGFiYXNlLXByb3ZpZGVyPjxsYW5ndWFn
ZT5lbmc8L2xhbmd1YWdlPjwvcmVjb3JkPjwvQ2l0ZT48L0VuZE5vdGU+AG==
</w:fldData>
        </w:fldChar>
      </w:r>
      <w:r w:rsidR="00A659F3" w:rsidRPr="002C3488">
        <w:instrText xml:space="preserve"> ADDIN EN.CITE </w:instrText>
      </w:r>
      <w:r w:rsidR="00A659F3" w:rsidRPr="002C3488">
        <w:fldChar w:fldCharType="begin">
          <w:fldData xml:space="preserve">PEVuZE5vdGU+PENpdGU+PEF1dGhvcj5UaWFuPC9BdXRob3I+PFllYXI+MjAxODwvWWVhcj48UmVj
TnVtPjQ5PC9SZWNOdW0+PERpc3BsYXlUZXh0PlsxN108L0Rpc3BsYXlUZXh0PjxyZWNvcmQ+PHJl
Yy1udW1iZXI+NDk8L3JlYy1udW1iZXI+PGZvcmVpZ24ta2V5cz48a2V5IGFwcD0iRU4iIGRiLWlk
PSJmcnpwYXp4ejN0eGVmemVlcnB1djVwenRwMnZ6dzk5ZHZ3c2QiIHRpbWVzdGFtcD0iMTU5MTY0
NDMxMiI+NDk8L2tleT48L2ZvcmVpZ24ta2V5cz48cmVmLXR5cGUgbmFtZT0iSm91cm5hbCBBcnRp
Y2xlIj4xNzwvcmVmLXR5cGU+PGNvbnRyaWJ1dG9ycz48YXV0aG9ycz48YXV0aG9yPlRpYW4sIFku
PC9hdXRob3I+PGF1dGhvcj5TY2h1ZW1pZSwgTS4gSi48L2F1dGhvcj48YXV0aG9yPlN1Y2hhcmQs
IE0uIEEuPC9hdXRob3I+PC9hdXRob3JzPjwvY29udHJpYnV0b3JzPjxhdXRoLWFkZHJlc3M+RGVw
YXJ0bWVudCBvZiBCaW9tYXRoZW1hdGljcywgRGF2aWQgR2VmZmVuIFNjaG9vbCBvZiBNZWRpY2lu
ZSBhdCBVQ0xBLCBVbml2ZXJzaXR5IG9mIENhbGlmb3JuaWEsIExvcyBBbmdlbGVzLCBDQSwgVVNB
LiYjeEQ7RXBpZGVtaW9sb2d5IERlcGFydG1lbnQsIEphbnNzZW4gUmVzZWFyY2ggYW5kIERldmVs
b3BtZW50IExMQywgVGl0dXN2aWxsZSwgTkosIFVTQS4mI3hEO0RlcGFydG1lbnQgb2YgQmlvc3Rh
dGlzdGljcywgVUNMQSBGaWVsZGluZyBTY2hvb2wgb2YgUHVibGljIEhlYWx0aCwgVW5pdmVyc2l0
eSBvZiBDYWxpZm9ybmlhLCBMb3MgQW5nZWxlcywgQ0EsIFVTQS4mI3hEO0RlcGFydG1lbnQgb2Yg
SHVtYW4gR2VuZXRpY3MsIERhdmlkIEdlZmZlbiBTY2hvb2wgb2YgTWVkaWNpbmUgYXQgVUNMQSwg
VW5pdmVyc2l0eSBvZiBDYWxpZm9ybmlhLCBMb3MgQW5nZWxlcywgQ0EsIFVTQS48L2F1dGgtYWRk
cmVzcz48dGl0bGVzPjx0aXRsZT5FdmFsdWF0aW5nIGxhcmdlLXNjYWxlIHByb3BlbnNpdHkgc2Nv
cmUgcGVyZm9ybWFuY2UgdGhyb3VnaCByZWFsLXdvcmxkIGFuZCBzeW50aGV0aWMgZGF0YSBleHBl
cmltZW50cz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jAwNS0yMDE0PC9w
YWdlcz48dm9sdW1lPjQ3PC92b2x1bWU+PG51bWJlcj42PC9udW1iZXI+PGVkaXRpb24+MjAxOC8w
Ni8yNjwvZWRpdGlvbj48a2V5d29yZHM+PGtleXdvcmQ+QWxnb3JpdGhtczwva2V5d29yZD48a2V5
d29yZD5CaWFzPC9rZXl3b3JkPjxrZXl3b3JkPkNvbmZvdW5kaW5nIEZhY3RvcnMsIEVwaWRlbWlv
bG9naWM8L2tleXdvcmQ+PGtleXdvcmQ+SHVtYW5zPC9rZXl3b3JkPjxrZXl3b3JkPkxvZ2lzdGlj
IE1vZGVsczwva2V5d29yZD48a2V5d29yZD4qT2JzZXJ2YXRpb25hbCBTdHVkaWVzIGFzIFRvcGlj
L21ldGhvZHMvc3RhbmRhcmRzPC9rZXl3b3JkPjxrZXl3b3JkPipQcm9wZW5zaXR5IFNjb3JlPC9r
ZXl3b3JkPjxrZXl3b3JkPipSZXNlYXJjaCBEZXNpZ24vc3RhbmRhcmRzL3N0YXRpc3RpY3MgJmFt
cDsgbnVtZXJpY2FsIGRhdGE8L2tleXdvcmQ+PGtleXdvcmQ+U2FtcGxlIFNpemU8L2tleXdvcmQ+
PC9rZXl3b3Jkcz48ZGF0ZXM+PHllYXI+MjAxODwveWVhcj48cHViLWRhdGVzPjxkYXRlPkRlYyAx
PC9kYXRlPjwvcHViLWRhdGVzPjwvZGF0ZXM+PGlzYm4+MDMwMC01NzcxIChQcmludCkmI3hEOzAz
MDAtNTc3MTwvaXNibj48YWNjZXNzaW9uLW51bT4yOTkzOTI2ODwvYWNjZXNzaW9uLW51bT48dXJs
cz48L3VybHM+PGN1c3RvbTI+UE1DNjI4MDk0NDwvY3VzdG9tMj48ZWxlY3Ryb25pYy1yZXNvdXJj
ZS1udW0+MTAuMTA5My9pamUvZHl5MTIwPC9lbGVjdHJvbmljLXJlc291cmNlLW51bT48cmVtb3Rl
LWRhdGFiYXNlLXByb3ZpZGVyPk5MTTwvcmVtb3RlLWRhdGFiYXNlLXByb3ZpZGVyPjxsYW5ndWFn
ZT5lbmc8L2xhbmd1YWdlPjwvcmVjb3JkPjwvQ2l0ZT48L0VuZE5vdGU+AG==
</w:fldData>
        </w:fldChar>
      </w:r>
      <w:r w:rsidR="00A659F3" w:rsidRPr="002C3488">
        <w:instrText xml:space="preserve"> ADDIN EN.CITE.DATA </w:instrText>
      </w:r>
      <w:r w:rsidR="00A659F3" w:rsidRPr="002C3488">
        <w:fldChar w:fldCharType="end"/>
      </w:r>
      <w:r w:rsidR="00A659F3" w:rsidRPr="002C3488">
        <w:fldChar w:fldCharType="separate"/>
      </w:r>
      <w:r w:rsidR="00A659F3" w:rsidRPr="002C3488">
        <w:rPr>
          <w:noProof/>
        </w:rPr>
        <w:t>[17]</w:t>
      </w:r>
      <w:r w:rsidR="00A659F3" w:rsidRPr="002C3488">
        <w:fldChar w:fldCharType="end"/>
      </w:r>
      <w:r w:rsidRPr="002C3488">
        <w:t xml:space="preserve">. The PS is the probability of a </w:t>
      </w:r>
      <w:r w:rsidR="00C73919" w:rsidRPr="002C3488">
        <w:t>subject</w:t>
      </w:r>
      <w:r w:rsidRPr="002C3488">
        <w:t xml:space="preserve"> being classified in the target cohort </w:t>
      </w:r>
      <w:r w:rsidR="00E92DB3" w:rsidRPr="002C3488">
        <w:t>versus</w:t>
      </w:r>
      <w:r w:rsidRPr="002C3488">
        <w:t xml:space="preserve"> the comparator cohort, given a set of observed covariates (see Section </w:t>
      </w:r>
      <w:r w:rsidR="00EF628B" w:rsidRPr="002C3488">
        <w:t>9.3.1</w:t>
      </w:r>
      <w:r w:rsidRPr="002C3488">
        <w:t xml:space="preserve">). </w:t>
      </w:r>
    </w:p>
    <w:p w14:paraId="53CEC4B3" w14:textId="77777777" w:rsidR="007E1576" w:rsidRPr="002C3488" w:rsidRDefault="007E1576" w:rsidP="007E1576">
      <w:r w:rsidRPr="002C3488">
        <w:t xml:space="preserve">The </w:t>
      </w:r>
      <w:r w:rsidRPr="002C3488">
        <w:rPr>
          <w:spacing w:val="-1"/>
        </w:rPr>
        <w:t>types</w:t>
      </w:r>
      <w:r w:rsidRPr="002C3488">
        <w:t xml:space="preserve"> of baseline covariates used to fit the propensity</w:t>
      </w:r>
      <w:r w:rsidRPr="002C3488">
        <w:rPr>
          <w:spacing w:val="-5"/>
        </w:rPr>
        <w:t xml:space="preserve"> </w:t>
      </w:r>
      <w:r w:rsidRPr="002C3488">
        <w:t>score model will be:</w:t>
      </w:r>
    </w:p>
    <w:p w14:paraId="3E5CF2ED" w14:textId="77777777" w:rsidR="007E1576" w:rsidRPr="002C3488" w:rsidRDefault="007E1576" w:rsidP="007E1576">
      <w:pPr>
        <w:pStyle w:val="ListParagraph"/>
        <w:numPr>
          <w:ilvl w:val="0"/>
          <w:numId w:val="24"/>
        </w:numPr>
      </w:pPr>
      <w:r w:rsidRPr="002C3488">
        <w:rPr>
          <w:spacing w:val="-1"/>
        </w:rPr>
        <w:t>Demographics</w:t>
      </w:r>
    </w:p>
    <w:p w14:paraId="208399E3" w14:textId="3C51A59B" w:rsidR="007E1576" w:rsidRPr="002C3488" w:rsidRDefault="007E1576" w:rsidP="007E1576">
      <w:pPr>
        <w:pStyle w:val="ListParagraph"/>
        <w:numPr>
          <w:ilvl w:val="1"/>
          <w:numId w:val="24"/>
        </w:numPr>
      </w:pPr>
      <w:r w:rsidRPr="002C3488">
        <w:t>Gender</w:t>
      </w:r>
    </w:p>
    <w:p w14:paraId="0EE03728" w14:textId="234B0440" w:rsidR="007E1576" w:rsidRPr="002C3488" w:rsidRDefault="007E1576" w:rsidP="007E1576">
      <w:pPr>
        <w:pStyle w:val="ListParagraph"/>
        <w:numPr>
          <w:ilvl w:val="1"/>
          <w:numId w:val="24"/>
        </w:numPr>
      </w:pPr>
      <w:r w:rsidRPr="002C3488">
        <w:rPr>
          <w:spacing w:val="-1"/>
        </w:rPr>
        <w:t xml:space="preserve">Age group </w:t>
      </w:r>
      <w:r w:rsidRPr="002C3488">
        <w:t>(5-year</w:t>
      </w:r>
      <w:r w:rsidRPr="002C3488">
        <w:rPr>
          <w:spacing w:val="-1"/>
        </w:rPr>
        <w:t xml:space="preserve"> bands)</w:t>
      </w:r>
    </w:p>
    <w:p w14:paraId="4AB0B0D4" w14:textId="77777777" w:rsidR="007E1576" w:rsidRPr="002C3488" w:rsidRDefault="007E1576" w:rsidP="007E1576">
      <w:pPr>
        <w:pStyle w:val="ListParagraph"/>
        <w:numPr>
          <w:ilvl w:val="1"/>
          <w:numId w:val="24"/>
        </w:numPr>
      </w:pPr>
      <w:r w:rsidRPr="002C3488">
        <w:t>Index</w:t>
      </w:r>
      <w:r w:rsidRPr="002C3488">
        <w:rPr>
          <w:spacing w:val="1"/>
        </w:rPr>
        <w:t xml:space="preserve"> </w:t>
      </w:r>
      <w:r w:rsidRPr="002C3488">
        <w:rPr>
          <w:spacing w:val="-2"/>
        </w:rPr>
        <w:t>year</w:t>
      </w:r>
    </w:p>
    <w:p w14:paraId="777C90CD" w14:textId="77777777" w:rsidR="007E1576" w:rsidRPr="002C3488" w:rsidRDefault="007E1576" w:rsidP="007E1576">
      <w:pPr>
        <w:pStyle w:val="ListParagraph"/>
        <w:numPr>
          <w:ilvl w:val="1"/>
          <w:numId w:val="24"/>
        </w:numPr>
      </w:pPr>
      <w:r w:rsidRPr="002C3488">
        <w:t>Index month</w:t>
      </w:r>
    </w:p>
    <w:p w14:paraId="6DC1163E" w14:textId="76AF08FC" w:rsidR="007E1576" w:rsidRPr="002C3488" w:rsidRDefault="007E1576" w:rsidP="007E1576">
      <w:pPr>
        <w:pStyle w:val="ListParagraph"/>
        <w:numPr>
          <w:ilvl w:val="0"/>
          <w:numId w:val="24"/>
        </w:numPr>
      </w:pPr>
      <w:r w:rsidRPr="002C3488">
        <w:t>Time Bound Era Covariates</w:t>
      </w:r>
    </w:p>
    <w:p w14:paraId="33F898C9" w14:textId="59873063" w:rsidR="007E1576" w:rsidRDefault="007E1576" w:rsidP="007E1576">
      <w:pPr>
        <w:pStyle w:val="ListParagraph"/>
        <w:numPr>
          <w:ilvl w:val="1"/>
          <w:numId w:val="24"/>
        </w:numPr>
      </w:pPr>
      <w:r w:rsidRPr="002C3488">
        <w:t>Condition group</w:t>
      </w:r>
      <w:r w:rsidR="00350557" w:rsidRPr="002C3488">
        <w:t xml:space="preserve"> concepts </w:t>
      </w:r>
      <w:r w:rsidRPr="002C3488">
        <w:t>both</w:t>
      </w:r>
      <w:r>
        <w:t xml:space="preserve"> 365 days and 30 days on or prior to cohort index</w:t>
      </w:r>
    </w:p>
    <w:p w14:paraId="60E3430D" w14:textId="7227EBB0" w:rsidR="007E1576" w:rsidRDefault="00350557" w:rsidP="007E1576">
      <w:pPr>
        <w:pStyle w:val="ListParagraph"/>
        <w:numPr>
          <w:ilvl w:val="1"/>
          <w:numId w:val="24"/>
        </w:numPr>
      </w:pPr>
      <w:r>
        <w:t xml:space="preserve">Ingredients </w:t>
      </w:r>
      <w:r w:rsidR="007E1576">
        <w:t>both 365 days and 30 days on or prior to cohort index</w:t>
      </w:r>
    </w:p>
    <w:p w14:paraId="4D1ED0ED" w14:textId="7E06F89D" w:rsidR="007E1576" w:rsidRDefault="007E1576" w:rsidP="007E1576">
      <w:pPr>
        <w:pStyle w:val="ListParagraph"/>
        <w:numPr>
          <w:ilvl w:val="1"/>
          <w:numId w:val="24"/>
        </w:numPr>
      </w:pPr>
      <w:r>
        <w:t>Drug groups both 365 days and 30 days on or prior to cohort index</w:t>
      </w:r>
    </w:p>
    <w:p w14:paraId="0603C152" w14:textId="1D295528" w:rsidR="007E1576" w:rsidRDefault="007E1576" w:rsidP="007E1576">
      <w:pPr>
        <w:pStyle w:val="ListParagraph"/>
        <w:numPr>
          <w:ilvl w:val="0"/>
          <w:numId w:val="24"/>
        </w:numPr>
      </w:pPr>
      <w:r>
        <w:t>Time Bound Covariates</w:t>
      </w:r>
    </w:p>
    <w:p w14:paraId="58EAFDC7" w14:textId="358CD7F0" w:rsidR="007E1576" w:rsidRDefault="007E1576" w:rsidP="007E1576">
      <w:pPr>
        <w:pStyle w:val="ListParagraph"/>
        <w:numPr>
          <w:ilvl w:val="1"/>
          <w:numId w:val="24"/>
        </w:numPr>
      </w:pPr>
      <w:r>
        <w:t>Procedure occurrence concept and any of its descendants both 365 days and 30 days on or prior to cohort index</w:t>
      </w:r>
    </w:p>
    <w:p w14:paraId="5F332D38" w14:textId="253F6238" w:rsidR="007E1576" w:rsidRDefault="007E1576" w:rsidP="007E1576">
      <w:pPr>
        <w:pStyle w:val="ListParagraph"/>
        <w:numPr>
          <w:ilvl w:val="1"/>
          <w:numId w:val="24"/>
        </w:numPr>
      </w:pPr>
      <w:r>
        <w:t>The occurrence of a measurement concept and any of its descendants both 365 days and 30 days on or prior to cohort index</w:t>
      </w:r>
    </w:p>
    <w:p w14:paraId="15FD6EBE" w14:textId="15575717" w:rsidR="007E1576" w:rsidRDefault="007E1576" w:rsidP="007E1576">
      <w:pPr>
        <w:pStyle w:val="ListParagraph"/>
        <w:numPr>
          <w:ilvl w:val="1"/>
          <w:numId w:val="24"/>
        </w:numPr>
      </w:pPr>
      <w:r>
        <w:t>The occurrence of a</w:t>
      </w:r>
      <w:r w:rsidR="00350557">
        <w:t>n</w:t>
      </w:r>
      <w:r>
        <w:t xml:space="preserve"> observation concept and any of its descendants both 365 days and 30 days on or prior to cohort index</w:t>
      </w:r>
    </w:p>
    <w:p w14:paraId="55B4B27A" w14:textId="0089AF1C" w:rsidR="007E1576" w:rsidRDefault="00350557" w:rsidP="00350557">
      <w:pPr>
        <w:pStyle w:val="ListParagraph"/>
        <w:numPr>
          <w:ilvl w:val="1"/>
          <w:numId w:val="24"/>
        </w:numPr>
      </w:pPr>
      <w:r>
        <w:t>Device concept and any of its descendants both 365 days and 30 days on or prior to cohort index</w:t>
      </w:r>
    </w:p>
    <w:p w14:paraId="155A0C74" w14:textId="29DCB067" w:rsidR="00A659F3" w:rsidRDefault="00350557" w:rsidP="00A659F3">
      <w:pPr>
        <w:pStyle w:val="ListParagraph"/>
        <w:numPr>
          <w:ilvl w:val="1"/>
          <w:numId w:val="24"/>
        </w:numPr>
      </w:pPr>
      <w:r>
        <w:t>Number of visits observed both 365 days and 30 days on or prior to cohort index</w:t>
      </w:r>
      <w:r w:rsidR="00A659F3">
        <w:t xml:space="preserve"> (visits are spans of time a person continuously receives medical services from one or more providers typically classified into outpatient care, inpatient confinement, emergency room, and long</w:t>
      </w:r>
      <w:r w:rsidR="00CD4F9C">
        <w:t>-</w:t>
      </w:r>
      <w:r w:rsidR="00A659F3">
        <w:t>term care)</w:t>
      </w:r>
    </w:p>
    <w:p w14:paraId="3D0F7580" w14:textId="4FFC1047" w:rsidR="00350557" w:rsidRDefault="00350557" w:rsidP="00350557">
      <w:pPr>
        <w:pStyle w:val="ListParagraph"/>
        <w:numPr>
          <w:ilvl w:val="1"/>
          <w:numId w:val="24"/>
        </w:numPr>
      </w:pPr>
      <w:r>
        <w:t>Number of visits by type (i.e. emergency room, inpatient, outpatient) observed both 365 days and 30 days on or prior to cohort index</w:t>
      </w:r>
    </w:p>
    <w:p w14:paraId="6D205B9B" w14:textId="466A6E6E" w:rsidR="00350557" w:rsidRDefault="00350557" w:rsidP="00350557">
      <w:pPr>
        <w:pStyle w:val="ListParagraph"/>
        <w:numPr>
          <w:ilvl w:val="0"/>
          <w:numId w:val="24"/>
        </w:numPr>
      </w:pPr>
      <w:r>
        <w:t>Index Score Covariates</w:t>
      </w:r>
    </w:p>
    <w:p w14:paraId="4A24C5DB" w14:textId="77777777" w:rsidR="00350557" w:rsidRDefault="00350557" w:rsidP="00350557">
      <w:pPr>
        <w:pStyle w:val="ListParagraph"/>
        <w:numPr>
          <w:ilvl w:val="1"/>
          <w:numId w:val="24"/>
        </w:numPr>
      </w:pPr>
      <w:r w:rsidRPr="00683256">
        <w:t>CHA2DS2-VASc</w:t>
      </w:r>
      <w:r>
        <w:t xml:space="preserve"> - using conditions all time on or prior to cohort index</w:t>
      </w:r>
    </w:p>
    <w:p w14:paraId="7C1B44FA" w14:textId="30B0959A" w:rsidR="00350557" w:rsidRDefault="00350557" w:rsidP="00350557">
      <w:pPr>
        <w:pStyle w:val="ListParagraph"/>
        <w:numPr>
          <w:ilvl w:val="1"/>
          <w:numId w:val="24"/>
        </w:numPr>
      </w:pPr>
      <w:r w:rsidRPr="00350557">
        <w:t>Charlson Index - Romano adaptation, using conditions all time on or prior to cohort index</w:t>
      </w:r>
    </w:p>
    <w:p w14:paraId="34D140A0" w14:textId="4CCC42DC" w:rsidR="007E1576" w:rsidRPr="00383A3B" w:rsidRDefault="007E1576" w:rsidP="007E1576">
      <w:r>
        <w:t>Specific</w:t>
      </w:r>
      <w:r>
        <w:rPr>
          <w:spacing w:val="18"/>
        </w:rPr>
        <w:t xml:space="preserve"> </w:t>
      </w:r>
      <w:r>
        <w:t>drug</w:t>
      </w:r>
      <w:r>
        <w:rPr>
          <w:spacing w:val="19"/>
        </w:rPr>
        <w:t xml:space="preserve"> </w:t>
      </w:r>
      <w:r>
        <w:t>exposure</w:t>
      </w:r>
      <w:r>
        <w:rPr>
          <w:spacing w:val="19"/>
        </w:rPr>
        <w:t xml:space="preserve"> </w:t>
      </w:r>
      <w:r>
        <w:t>concepts</w:t>
      </w:r>
      <w:r>
        <w:rPr>
          <w:spacing w:val="18"/>
        </w:rPr>
        <w:t xml:space="preserve"> </w:t>
      </w:r>
      <w:r>
        <w:t>that</w:t>
      </w:r>
      <w:r>
        <w:rPr>
          <w:spacing w:val="19"/>
        </w:rPr>
        <w:t xml:space="preserve"> </w:t>
      </w:r>
      <w:r>
        <w:t>define</w:t>
      </w:r>
      <w:r>
        <w:rPr>
          <w:spacing w:val="18"/>
        </w:rPr>
        <w:t xml:space="preserve"> </w:t>
      </w:r>
      <w:r>
        <w:t>the</w:t>
      </w:r>
      <w:r>
        <w:rPr>
          <w:spacing w:val="18"/>
        </w:rPr>
        <w:t xml:space="preserve"> </w:t>
      </w:r>
      <w:r>
        <w:t>target</w:t>
      </w:r>
      <w:r>
        <w:rPr>
          <w:spacing w:val="18"/>
        </w:rPr>
        <w:t xml:space="preserve"> </w:t>
      </w:r>
      <w:r>
        <w:t>and</w:t>
      </w:r>
      <w:r>
        <w:rPr>
          <w:spacing w:val="18"/>
        </w:rPr>
        <w:t xml:space="preserve"> </w:t>
      </w:r>
      <w:r>
        <w:t>comparator</w:t>
      </w:r>
      <w:r>
        <w:rPr>
          <w:spacing w:val="18"/>
        </w:rPr>
        <w:t xml:space="preserve"> </w:t>
      </w:r>
      <w:r>
        <w:t>cohorts</w:t>
      </w:r>
      <w:r>
        <w:rPr>
          <w:spacing w:val="19"/>
        </w:rPr>
        <w:t xml:space="preserve"> </w:t>
      </w:r>
      <w:r>
        <w:t>will</w:t>
      </w:r>
      <w:r>
        <w:rPr>
          <w:spacing w:val="19"/>
        </w:rPr>
        <w:t xml:space="preserve"> </w:t>
      </w:r>
      <w:r>
        <w:t>be</w:t>
      </w:r>
      <w:r>
        <w:rPr>
          <w:spacing w:val="18"/>
        </w:rPr>
        <w:t xml:space="preserve"> </w:t>
      </w:r>
      <w:r>
        <w:t>excluded</w:t>
      </w:r>
      <w:r>
        <w:rPr>
          <w:spacing w:val="29"/>
        </w:rPr>
        <w:t xml:space="preserve"> </w:t>
      </w:r>
      <w:r>
        <w:t>from</w:t>
      </w:r>
      <w:r>
        <w:rPr>
          <w:spacing w:val="38"/>
        </w:rPr>
        <w:t xml:space="preserve"> </w:t>
      </w:r>
      <w:r>
        <w:t>the</w:t>
      </w:r>
      <w:r>
        <w:rPr>
          <w:spacing w:val="38"/>
        </w:rPr>
        <w:t xml:space="preserve"> </w:t>
      </w:r>
      <w:r>
        <w:t>propensity</w:t>
      </w:r>
      <w:r>
        <w:rPr>
          <w:spacing w:val="31"/>
        </w:rPr>
        <w:t xml:space="preserve"> </w:t>
      </w:r>
      <w:r>
        <w:t>score</w:t>
      </w:r>
      <w:r>
        <w:rPr>
          <w:spacing w:val="38"/>
        </w:rPr>
        <w:t xml:space="preserve"> </w:t>
      </w:r>
      <w:r>
        <w:t>model</w:t>
      </w:r>
      <w:r>
        <w:rPr>
          <w:spacing w:val="38"/>
        </w:rPr>
        <w:t xml:space="preserve"> </w:t>
      </w:r>
      <w:r>
        <w:t>fitting.</w:t>
      </w:r>
      <w:r>
        <w:rPr>
          <w:spacing w:val="16"/>
        </w:rPr>
        <w:t xml:space="preserve"> </w:t>
      </w:r>
      <w:r>
        <w:t>This</w:t>
      </w:r>
      <w:r>
        <w:rPr>
          <w:spacing w:val="28"/>
        </w:rPr>
        <w:t xml:space="preserve"> </w:t>
      </w:r>
      <w:r>
        <w:t>large-scale</w:t>
      </w:r>
      <w:r>
        <w:rPr>
          <w:spacing w:val="29"/>
        </w:rPr>
        <w:t xml:space="preserve"> </w:t>
      </w:r>
      <w:r>
        <w:t>empirical</w:t>
      </w:r>
      <w:r>
        <w:rPr>
          <w:spacing w:val="28"/>
        </w:rPr>
        <w:t xml:space="preserve"> </w:t>
      </w:r>
      <w:r>
        <w:t>adjustment</w:t>
      </w:r>
      <w:r>
        <w:rPr>
          <w:spacing w:val="28"/>
        </w:rPr>
        <w:t xml:space="preserve"> </w:t>
      </w:r>
      <w:r>
        <w:t>strategy</w:t>
      </w:r>
      <w:r>
        <w:rPr>
          <w:spacing w:val="24"/>
        </w:rPr>
        <w:t xml:space="preserve"> </w:t>
      </w:r>
      <w:r>
        <w:t>should</w:t>
      </w:r>
      <w:r>
        <w:rPr>
          <w:spacing w:val="28"/>
        </w:rPr>
        <w:t xml:space="preserve"> </w:t>
      </w:r>
      <w:r>
        <w:t>address</w:t>
      </w:r>
      <w:r>
        <w:rPr>
          <w:spacing w:val="28"/>
        </w:rPr>
        <w:t xml:space="preserve"> </w:t>
      </w:r>
      <w:r>
        <w:t>expected</w:t>
      </w:r>
      <w:r>
        <w:rPr>
          <w:spacing w:val="31"/>
        </w:rPr>
        <w:t xml:space="preserve"> </w:t>
      </w:r>
      <w:r>
        <w:t>confounders,</w:t>
      </w:r>
      <w:r>
        <w:rPr>
          <w:spacing w:val="28"/>
        </w:rPr>
        <w:t xml:space="preserve"> </w:t>
      </w:r>
      <w:r>
        <w:t>including</w:t>
      </w:r>
      <w:r>
        <w:rPr>
          <w:spacing w:val="27"/>
        </w:rPr>
        <w:t xml:space="preserve"> </w:t>
      </w:r>
      <w:r>
        <w:t>demographics,</w:t>
      </w:r>
      <w:r>
        <w:rPr>
          <w:spacing w:val="49"/>
        </w:rPr>
        <w:t xml:space="preserve"> </w:t>
      </w:r>
      <w:r>
        <w:t>outcome</w:t>
      </w:r>
      <w:r>
        <w:rPr>
          <w:spacing w:val="50"/>
        </w:rPr>
        <w:t xml:space="preserve"> </w:t>
      </w:r>
      <w:r>
        <w:t>risk</w:t>
      </w:r>
      <w:r>
        <w:rPr>
          <w:spacing w:val="52"/>
        </w:rPr>
        <w:t xml:space="preserve"> </w:t>
      </w:r>
      <w:r>
        <w:t>factors,</w:t>
      </w:r>
      <w:r>
        <w:rPr>
          <w:spacing w:val="50"/>
        </w:rPr>
        <w:t xml:space="preserve"> </w:t>
      </w:r>
      <w:r>
        <w:t>comorbidities</w:t>
      </w:r>
      <w:r>
        <w:rPr>
          <w:spacing w:val="50"/>
        </w:rPr>
        <w:t xml:space="preserve"> </w:t>
      </w:r>
      <w:r>
        <w:t>associated</w:t>
      </w:r>
      <w:r>
        <w:rPr>
          <w:spacing w:val="50"/>
        </w:rPr>
        <w:t xml:space="preserve"> </w:t>
      </w:r>
      <w:r>
        <w:t>with</w:t>
      </w:r>
      <w:r>
        <w:rPr>
          <w:spacing w:val="50"/>
        </w:rPr>
        <w:t xml:space="preserve"> </w:t>
      </w:r>
      <w:r>
        <w:t>mortality,</w:t>
      </w:r>
      <w:r>
        <w:rPr>
          <w:spacing w:val="50"/>
        </w:rPr>
        <w:t xml:space="preserve"> </w:t>
      </w:r>
      <w:r>
        <w:t>and health</w:t>
      </w:r>
      <w:r>
        <w:rPr>
          <w:spacing w:val="57"/>
        </w:rPr>
        <w:t xml:space="preserve"> </w:t>
      </w:r>
      <w:r>
        <w:t>service</w:t>
      </w:r>
      <w:r>
        <w:rPr>
          <w:spacing w:val="57"/>
        </w:rPr>
        <w:t xml:space="preserve"> </w:t>
      </w:r>
      <w:r>
        <w:t>utilization</w:t>
      </w:r>
      <w:r>
        <w:rPr>
          <w:spacing w:val="57"/>
        </w:rPr>
        <w:t xml:space="preserve"> </w:t>
      </w:r>
      <w:r>
        <w:t>behavior.</w:t>
      </w:r>
      <w:r>
        <w:rPr>
          <w:spacing w:val="54"/>
        </w:rPr>
        <w:t xml:space="preserve"> </w:t>
      </w:r>
      <w:r>
        <w:t>The</w:t>
      </w:r>
      <w:r>
        <w:rPr>
          <w:spacing w:val="57"/>
        </w:rPr>
        <w:t xml:space="preserve"> </w:t>
      </w:r>
      <w:r>
        <w:t>study</w:t>
      </w:r>
      <w:r>
        <w:rPr>
          <w:spacing w:val="55"/>
        </w:rPr>
        <w:t xml:space="preserve"> </w:t>
      </w:r>
      <w:r>
        <w:t>will</w:t>
      </w:r>
      <w:r>
        <w:rPr>
          <w:spacing w:val="58"/>
        </w:rPr>
        <w:t xml:space="preserve"> </w:t>
      </w:r>
      <w:r>
        <w:t>be</w:t>
      </w:r>
      <w:r>
        <w:rPr>
          <w:spacing w:val="57"/>
        </w:rPr>
        <w:t xml:space="preserve"> </w:t>
      </w:r>
      <w:r>
        <w:t>subject</w:t>
      </w:r>
      <w:r>
        <w:rPr>
          <w:spacing w:val="57"/>
        </w:rPr>
        <w:t xml:space="preserve"> </w:t>
      </w:r>
      <w:r>
        <w:t>to</w:t>
      </w:r>
      <w:r>
        <w:rPr>
          <w:spacing w:val="57"/>
        </w:rPr>
        <w:t xml:space="preserve"> </w:t>
      </w:r>
      <w:r>
        <w:t>the</w:t>
      </w:r>
      <w:r>
        <w:rPr>
          <w:spacing w:val="58"/>
        </w:rPr>
        <w:t xml:space="preserve"> </w:t>
      </w:r>
      <w:r>
        <w:t>limitation</w:t>
      </w:r>
      <w:r>
        <w:rPr>
          <w:spacing w:val="57"/>
        </w:rPr>
        <w:t xml:space="preserve"> </w:t>
      </w:r>
      <w:r>
        <w:t>that</w:t>
      </w:r>
      <w:r>
        <w:rPr>
          <w:spacing w:val="57"/>
        </w:rPr>
        <w:t xml:space="preserve"> </w:t>
      </w:r>
      <w:r>
        <w:lastRenderedPageBreak/>
        <w:t>some</w:t>
      </w:r>
      <w:r>
        <w:rPr>
          <w:spacing w:val="28"/>
        </w:rPr>
        <w:t xml:space="preserve"> </w:t>
      </w:r>
      <w:r>
        <w:t>confounders</w:t>
      </w:r>
      <w:r>
        <w:rPr>
          <w:spacing w:val="2"/>
        </w:rPr>
        <w:t xml:space="preserve"> </w:t>
      </w:r>
      <w:r>
        <w:rPr>
          <w:spacing w:val="1"/>
        </w:rPr>
        <w:t>may</w:t>
      </w:r>
      <w:r>
        <w:rPr>
          <w:spacing w:val="57"/>
        </w:rPr>
        <w:t xml:space="preserve"> </w:t>
      </w:r>
      <w:r>
        <w:rPr>
          <w:spacing w:val="1"/>
        </w:rPr>
        <w:t xml:space="preserve">be </w:t>
      </w:r>
      <w:r>
        <w:t>unmeasured</w:t>
      </w:r>
      <w:r>
        <w:rPr>
          <w:spacing w:val="2"/>
        </w:rPr>
        <w:t xml:space="preserve"> </w:t>
      </w:r>
      <w:r>
        <w:t>or</w:t>
      </w:r>
      <w:r>
        <w:rPr>
          <w:spacing w:val="2"/>
        </w:rPr>
        <w:t xml:space="preserve"> </w:t>
      </w:r>
      <w:r>
        <w:t>inadequately</w:t>
      </w:r>
      <w:r>
        <w:rPr>
          <w:spacing w:val="57"/>
        </w:rPr>
        <w:t xml:space="preserve"> </w:t>
      </w:r>
      <w:r>
        <w:t>represented</w:t>
      </w:r>
      <w:r>
        <w:rPr>
          <w:spacing w:val="2"/>
        </w:rPr>
        <w:t xml:space="preserve"> </w:t>
      </w:r>
      <w:r>
        <w:t>in</w:t>
      </w:r>
      <w:r>
        <w:rPr>
          <w:spacing w:val="3"/>
        </w:rPr>
        <w:t xml:space="preserve"> </w:t>
      </w:r>
      <w:r w:rsidR="00350557">
        <w:t>observational data</w:t>
      </w:r>
      <w:r>
        <w:t>,</w:t>
      </w:r>
      <w:r>
        <w:rPr>
          <w:spacing w:val="2"/>
        </w:rPr>
        <w:t xml:space="preserve"> </w:t>
      </w:r>
      <w:r>
        <w:t>including</w:t>
      </w:r>
      <w:r>
        <w:rPr>
          <w:spacing w:val="30"/>
        </w:rPr>
        <w:t xml:space="preserve"> </w:t>
      </w:r>
      <w:r>
        <w:t>weight,</w:t>
      </w:r>
      <w:r>
        <w:rPr>
          <w:spacing w:val="18"/>
        </w:rPr>
        <w:t xml:space="preserve"> </w:t>
      </w:r>
      <w:r>
        <w:t>smoking</w:t>
      </w:r>
      <w:r>
        <w:rPr>
          <w:spacing w:val="19"/>
        </w:rPr>
        <w:t xml:space="preserve"> </w:t>
      </w:r>
      <w:r>
        <w:t>status,</w:t>
      </w:r>
      <w:r>
        <w:rPr>
          <w:spacing w:val="19"/>
        </w:rPr>
        <w:t xml:space="preserve"> </w:t>
      </w:r>
      <w:r>
        <w:t>and</w:t>
      </w:r>
      <w:r>
        <w:rPr>
          <w:spacing w:val="18"/>
        </w:rPr>
        <w:t xml:space="preserve"> </w:t>
      </w:r>
      <w:r>
        <w:t>lifestyle</w:t>
      </w:r>
      <w:r>
        <w:rPr>
          <w:spacing w:val="18"/>
        </w:rPr>
        <w:t xml:space="preserve"> </w:t>
      </w:r>
      <w:r>
        <w:t>behaviors.</w:t>
      </w:r>
    </w:p>
    <w:p w14:paraId="155775FB" w14:textId="6BD0E3BE" w:rsidR="009050F0" w:rsidRDefault="009050F0" w:rsidP="00D350F5">
      <w:pPr>
        <w:pStyle w:val="Heading2"/>
      </w:pPr>
      <w:bookmarkStart w:id="24" w:name="_Toc43971117"/>
      <w:r>
        <w:t>Tools</w:t>
      </w:r>
      <w:bookmarkEnd w:id="24"/>
    </w:p>
    <w:p w14:paraId="002B39DD" w14:textId="374AA868" w:rsidR="009050F0" w:rsidRPr="00E05F32" w:rsidRDefault="009050F0" w:rsidP="00E05F32">
      <w:r w:rsidRPr="009050F0">
        <w:t>This study will be designed using OHDSI tools</w:t>
      </w:r>
      <w:r w:rsidR="00F815F6">
        <w:t xml:space="preserve"> </w:t>
      </w:r>
      <w:r w:rsidR="00F815F6">
        <w:fldChar w:fldCharType="begin"/>
      </w:r>
      <w:r w:rsidR="00A659F3">
        <w:instrText xml:space="preserve"> ADDIN EN.CITE &lt;EndNote&gt;&lt;Cite&gt;&lt;RecNum&gt;62&lt;/RecNum&gt;&lt;DisplayText&gt;[18]&lt;/DisplayText&gt;&lt;record&gt;&lt;rec-number&gt;62&lt;/rec-number&gt;&lt;foreign-keys&gt;&lt;key app="EN" db-id="ssfaftvw0fxsp8esz9q5pwe3rx9f2vsr2vfv" timestamp="1570129631"&gt;62&lt;/key&gt;&lt;/foreign-keys&gt;&lt;ref-type name="Web Page"&gt;12&lt;/ref-type&gt;&lt;contributors&gt;&lt;/contributors&gt;&lt;titles&gt;&lt;title&gt;The Book of OHDSI&lt;/title&gt;&lt;/titles&gt;&lt;dates&gt;&lt;pub-dates&gt;&lt;date&gt;2019-09-26&lt;/date&gt;&lt;/pub-dates&gt;&lt;/dates&gt;&lt;publisher&gt;Observational Health Data Sciences and Informatics&lt;/publisher&gt;&lt;isbn&gt;1088855199&lt;/isbn&gt;&lt;urls&gt;&lt;related-urls&gt;&lt;url&gt;https://ohdsi.github.io/TheBookOfOhdsi/&lt;/url&gt;&lt;/related-urls&gt;&lt;/urls&gt;&lt;/record&gt;&lt;/Cite&gt;&lt;/EndNote&gt;</w:instrText>
      </w:r>
      <w:r w:rsidR="00F815F6">
        <w:fldChar w:fldCharType="separate"/>
      </w:r>
      <w:r w:rsidR="00A659F3">
        <w:rPr>
          <w:noProof/>
        </w:rPr>
        <w:t>[18]</w:t>
      </w:r>
      <w:r w:rsidR="00F815F6">
        <w:fldChar w:fldCharType="end"/>
      </w:r>
      <w:r w:rsidRPr="009050F0">
        <w:t xml:space="preserve"> </w:t>
      </w:r>
      <w:r w:rsidR="00F815F6">
        <w:t xml:space="preserve">(specifically the Population-Level Estimation tools) </w:t>
      </w:r>
      <w:r w:rsidRPr="009050F0">
        <w:t>and run with R</w:t>
      </w:r>
      <w:r w:rsidR="00F815F6">
        <w:t xml:space="preserve"> </w:t>
      </w:r>
      <w:r w:rsidR="00F815F6">
        <w:fldChar w:fldCharType="begin"/>
      </w:r>
      <w:r w:rsidR="00A659F3">
        <w:instrText xml:space="preserve"> ADDIN EN.CITE &lt;EndNote&gt;&lt;Cite&gt;&lt;Year&gt;2019&lt;/Year&gt;&lt;RecNum&gt;14&lt;/RecNum&gt;&lt;DisplayText&gt;[19]&lt;/DisplayText&gt;&lt;record&gt;&lt;rec-number&gt;14&lt;/rec-number&gt;&lt;foreign-keys&gt;&lt;key app="EN" db-id="frzpazxz3txefzeerpuv5pztp2vzw99dvwsd" timestamp="1582664672"&gt;14&lt;/key&gt;&lt;/foreign-keys&gt;&lt;ref-type name="Computer Program"&gt;9&lt;/ref-type&gt;&lt;contribut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00F815F6">
        <w:fldChar w:fldCharType="separate"/>
      </w:r>
      <w:r w:rsidR="00A659F3">
        <w:rPr>
          <w:noProof/>
        </w:rPr>
        <w:t>[19]</w:t>
      </w:r>
      <w:r w:rsidR="00F815F6">
        <w:fldChar w:fldCharType="end"/>
      </w:r>
      <w:r w:rsidRPr="009050F0">
        <w:t>.</w:t>
      </w:r>
    </w:p>
    <w:p w14:paraId="0C60CBD5" w14:textId="7963EDD1" w:rsidR="002C2061" w:rsidRDefault="005514F7" w:rsidP="005514F7">
      <w:pPr>
        <w:pStyle w:val="Heading1"/>
      </w:pPr>
      <w:bookmarkStart w:id="25" w:name="_Toc43971118"/>
      <w:r>
        <w:t>Sample Size and Study Power</w:t>
      </w:r>
      <w:bookmarkEnd w:id="25"/>
    </w:p>
    <w:p w14:paraId="3EAC7599" w14:textId="1C0B0F95" w:rsidR="002C2061" w:rsidRDefault="006D1686" w:rsidP="005514F7">
      <w:r>
        <w:t xml:space="preserve">The sample size of the </w:t>
      </w:r>
      <w:r w:rsidRPr="002C3488">
        <w:t>cohorts is reported in Table 9</w:t>
      </w:r>
      <w:r w:rsidR="002A799C" w:rsidRPr="002C3488">
        <w:t xml:space="preserve">. </w:t>
      </w:r>
      <w:r w:rsidRPr="002C3488">
        <w:t>These patient counts represent the initial population, prior to statistical adjustment, so provide an upper bound of exposure available for each analysis. For population-level effect estimation, where our aim is to produce an unbiased estimate of the average treatment effect, the precision we will achieve will vary by the incidence rate of each outcome. Because our focus is to estimate the magnitude of the effect, it is acceptable to be underpowered for the analyses, recognizing that this will manifest as wider confidence intervals that account for the random sampling error inherent to the analysis. Smaller</w:t>
      </w:r>
      <w:r w:rsidRPr="006D1686">
        <w:t xml:space="preserve"> sample size for specific comparisons may be associated with larger statistical uncertainty. Small samples may also limit the ability to fit adequate propensity models and thus limit our ability to control confounding. Note that we will not pool the raw data across the 4</w:t>
      </w:r>
      <w:r w:rsidR="00582E9C">
        <w:t xml:space="preserve"> </w:t>
      </w:r>
      <w:r w:rsidRPr="006D1686">
        <w:t>databases for analysis.</w:t>
      </w:r>
    </w:p>
    <w:p w14:paraId="64389578" w14:textId="69E1394F" w:rsidR="006D1686" w:rsidRPr="005514F7" w:rsidRDefault="006D1686" w:rsidP="005514F7">
      <w:r w:rsidRPr="006D1686">
        <w:t>There is no a priori hypothesis testing for this study, therefore there is no prespecified requirement of sample sizes for the comparative analyses. After all design specifications have been implemented for each pairwise comparison, the minimum detectable hazard ratio will be calculated. The calculation includes a targeted type I error rate (alpha) of 0.05 (2-sided) and a type II error rate (beta) of 0.20 (power=80%) and reports the minimum hazard ratio detectable given the final target and comparator patient count, outcome event count, and TAR</w:t>
      </w:r>
      <w:r>
        <w:t xml:space="preserve"> </w:t>
      </w:r>
      <w:r>
        <w:fldChar w:fldCharType="begin"/>
      </w:r>
      <w:r w:rsidR="00A659F3">
        <w:instrText xml:space="preserve"> ADDIN EN.CITE &lt;EndNote&gt;&lt;Cite&gt;&lt;Author&gt;Schoenfeld&lt;/Author&gt;&lt;Year&gt;1983&lt;/Year&gt;&lt;RecNum&gt;22&lt;/RecNum&gt;&lt;DisplayText&gt;[20]&lt;/DisplayText&gt;&lt;record&gt;&lt;rec-number&gt;22&lt;/rec-number&gt;&lt;foreign-keys&gt;&lt;key app="EN" db-id="frzpazxz3txefzeerpuv5pztp2vzw99dvwsd" timestamp="1587061579"&gt;22&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lt;/isbn&gt;&lt;accession-num&gt;6354290&lt;/accession-num&gt;&lt;urls&gt;&lt;/urls&gt;&lt;remote-database-provider&gt;NLM&lt;/remote-database-provider&gt;&lt;language&gt;eng&lt;/language&gt;&lt;/record&gt;&lt;/Cite&gt;&lt;/EndNote&gt;</w:instrText>
      </w:r>
      <w:r>
        <w:fldChar w:fldCharType="separate"/>
      </w:r>
      <w:r w:rsidR="00A659F3">
        <w:rPr>
          <w:noProof/>
        </w:rPr>
        <w:t>[20]</w:t>
      </w:r>
      <w:r>
        <w:fldChar w:fldCharType="end"/>
      </w:r>
      <w:r w:rsidRPr="006D1686">
        <w:t>.</w:t>
      </w:r>
    </w:p>
    <w:tbl>
      <w:tblPr>
        <w:tblStyle w:val="TableGrid"/>
        <w:tblW w:w="9535" w:type="dxa"/>
        <w:tblLayout w:type="fixed"/>
        <w:tblLook w:val="04A0" w:firstRow="1" w:lastRow="0" w:firstColumn="1" w:lastColumn="0" w:noHBand="0" w:noVBand="1"/>
      </w:tblPr>
      <w:tblGrid>
        <w:gridCol w:w="3775"/>
        <w:gridCol w:w="1440"/>
        <w:gridCol w:w="1440"/>
        <w:gridCol w:w="1440"/>
        <w:gridCol w:w="1440"/>
      </w:tblGrid>
      <w:tr w:rsidR="001C6339" w14:paraId="4A03598A" w14:textId="77777777" w:rsidTr="006D1686">
        <w:tc>
          <w:tcPr>
            <w:tcW w:w="9535" w:type="dxa"/>
            <w:gridSpan w:val="5"/>
            <w:shd w:val="clear" w:color="auto" w:fill="BFBFBF" w:themeFill="background1" w:themeFillShade="BF"/>
          </w:tcPr>
          <w:p w14:paraId="0E96CB56" w14:textId="750BFF3E" w:rsidR="001C6339" w:rsidRPr="006D1686" w:rsidRDefault="001C6339" w:rsidP="005514F7">
            <w:pPr>
              <w:rPr>
                <w:b/>
                <w:bCs/>
              </w:rPr>
            </w:pPr>
            <w:r w:rsidRPr="006D1686">
              <w:rPr>
                <w:b/>
                <w:bCs/>
              </w:rPr>
              <w:t>TABLE 9 – Number of Subjects in Target and Comparator Cohorts</w:t>
            </w:r>
            <w:r w:rsidR="002C2061" w:rsidRPr="006D1686">
              <w:rPr>
                <w:b/>
                <w:bCs/>
              </w:rPr>
              <w:t xml:space="preserve"> Before Matching</w:t>
            </w:r>
          </w:p>
        </w:tc>
      </w:tr>
      <w:tr w:rsidR="006D1686" w14:paraId="22668585" w14:textId="77777777" w:rsidTr="006D1686">
        <w:tc>
          <w:tcPr>
            <w:tcW w:w="3775" w:type="dxa"/>
            <w:shd w:val="clear" w:color="auto" w:fill="D9D9D9" w:themeFill="background1" w:themeFillShade="D9"/>
          </w:tcPr>
          <w:p w14:paraId="05EA69C0" w14:textId="7612287A" w:rsidR="005514F7" w:rsidRPr="006D1686" w:rsidRDefault="005514F7" w:rsidP="005514F7">
            <w:pPr>
              <w:rPr>
                <w:b/>
                <w:bCs/>
                <w:sz w:val="20"/>
                <w:szCs w:val="20"/>
              </w:rPr>
            </w:pPr>
            <w:r w:rsidRPr="006D1686">
              <w:rPr>
                <w:b/>
                <w:bCs/>
                <w:sz w:val="20"/>
                <w:szCs w:val="20"/>
              </w:rPr>
              <w:t>Cohort</w:t>
            </w:r>
          </w:p>
        </w:tc>
        <w:tc>
          <w:tcPr>
            <w:tcW w:w="1440" w:type="dxa"/>
            <w:shd w:val="clear" w:color="auto" w:fill="D9D9D9" w:themeFill="background1" w:themeFillShade="D9"/>
          </w:tcPr>
          <w:p w14:paraId="0CE7AB1E" w14:textId="4D6825A3" w:rsidR="005514F7" w:rsidRPr="006D1686" w:rsidRDefault="005514F7" w:rsidP="005514F7">
            <w:pPr>
              <w:rPr>
                <w:b/>
                <w:bCs/>
                <w:sz w:val="20"/>
                <w:szCs w:val="20"/>
              </w:rPr>
            </w:pPr>
            <w:r w:rsidRPr="006D1686">
              <w:rPr>
                <w:b/>
                <w:bCs/>
                <w:sz w:val="20"/>
                <w:szCs w:val="20"/>
              </w:rPr>
              <w:t>CPRD</w:t>
            </w:r>
          </w:p>
        </w:tc>
        <w:tc>
          <w:tcPr>
            <w:tcW w:w="1440" w:type="dxa"/>
            <w:shd w:val="clear" w:color="auto" w:fill="D9D9D9" w:themeFill="background1" w:themeFillShade="D9"/>
          </w:tcPr>
          <w:p w14:paraId="2E9C5280" w14:textId="11B98DA1" w:rsidR="005514F7" w:rsidRPr="006D1686" w:rsidRDefault="005514F7" w:rsidP="005514F7">
            <w:pPr>
              <w:rPr>
                <w:b/>
                <w:bCs/>
                <w:sz w:val="20"/>
                <w:szCs w:val="20"/>
              </w:rPr>
            </w:pPr>
            <w:r w:rsidRPr="006D1686">
              <w:rPr>
                <w:b/>
                <w:bCs/>
                <w:sz w:val="20"/>
                <w:szCs w:val="20"/>
              </w:rPr>
              <w:t>MDCR</w:t>
            </w:r>
          </w:p>
        </w:tc>
        <w:tc>
          <w:tcPr>
            <w:tcW w:w="1440" w:type="dxa"/>
            <w:shd w:val="clear" w:color="auto" w:fill="D9D9D9" w:themeFill="background1" w:themeFillShade="D9"/>
          </w:tcPr>
          <w:p w14:paraId="3E15BF9B" w14:textId="016A61CB" w:rsidR="005514F7" w:rsidRPr="006D1686" w:rsidRDefault="005514F7" w:rsidP="005514F7">
            <w:pPr>
              <w:rPr>
                <w:b/>
                <w:bCs/>
                <w:sz w:val="20"/>
                <w:szCs w:val="20"/>
              </w:rPr>
            </w:pPr>
            <w:r w:rsidRPr="006D1686">
              <w:rPr>
                <w:b/>
                <w:bCs/>
                <w:sz w:val="20"/>
                <w:szCs w:val="20"/>
              </w:rPr>
              <w:t>MDCD</w:t>
            </w:r>
          </w:p>
        </w:tc>
        <w:tc>
          <w:tcPr>
            <w:tcW w:w="1440" w:type="dxa"/>
            <w:shd w:val="clear" w:color="auto" w:fill="D9D9D9" w:themeFill="background1" w:themeFillShade="D9"/>
          </w:tcPr>
          <w:p w14:paraId="6364859B" w14:textId="6183A3AD" w:rsidR="005514F7" w:rsidRPr="006D1686" w:rsidRDefault="005514F7" w:rsidP="005514F7">
            <w:pPr>
              <w:rPr>
                <w:b/>
                <w:bCs/>
                <w:sz w:val="20"/>
                <w:szCs w:val="20"/>
              </w:rPr>
            </w:pPr>
            <w:r w:rsidRPr="006D1686">
              <w:rPr>
                <w:b/>
                <w:bCs/>
                <w:sz w:val="20"/>
                <w:szCs w:val="20"/>
              </w:rPr>
              <w:t>OPTUM_DOD</w:t>
            </w:r>
          </w:p>
        </w:tc>
      </w:tr>
      <w:tr w:rsidR="006D1686" w14:paraId="41C40BAF" w14:textId="77777777" w:rsidTr="006D1686">
        <w:tc>
          <w:tcPr>
            <w:tcW w:w="3775" w:type="dxa"/>
          </w:tcPr>
          <w:p w14:paraId="521CFC9B" w14:textId="281EB222" w:rsidR="006D1686" w:rsidRPr="006D1686" w:rsidRDefault="006D1686" w:rsidP="006D1686">
            <w:pPr>
              <w:rPr>
                <w:sz w:val="16"/>
                <w:szCs w:val="16"/>
              </w:rPr>
            </w:pPr>
            <w:r w:rsidRPr="006D1686">
              <w:rPr>
                <w:sz w:val="16"/>
                <w:szCs w:val="16"/>
              </w:rPr>
              <w:t>Target Cohort 1:  Tramadol</w:t>
            </w:r>
          </w:p>
        </w:tc>
        <w:tc>
          <w:tcPr>
            <w:tcW w:w="1440" w:type="dxa"/>
            <w:vAlign w:val="center"/>
          </w:tcPr>
          <w:p w14:paraId="3D13B67A" w14:textId="6509B32E" w:rsidR="006D1686" w:rsidRPr="006D1686" w:rsidRDefault="006D1686" w:rsidP="006D1686">
            <w:pPr>
              <w:jc w:val="center"/>
              <w:rPr>
                <w:sz w:val="16"/>
                <w:szCs w:val="16"/>
              </w:rPr>
            </w:pPr>
            <w:r w:rsidRPr="006D1686">
              <w:rPr>
                <w:rFonts w:ascii="Calibri" w:hAnsi="Calibri" w:cs="Calibri"/>
                <w:color w:val="000000"/>
                <w:sz w:val="16"/>
                <w:szCs w:val="16"/>
              </w:rPr>
              <w:t>166,884</w:t>
            </w:r>
          </w:p>
        </w:tc>
        <w:tc>
          <w:tcPr>
            <w:tcW w:w="1440" w:type="dxa"/>
            <w:vAlign w:val="center"/>
          </w:tcPr>
          <w:p w14:paraId="384C3CF0" w14:textId="6C90E982" w:rsidR="006D1686" w:rsidRPr="006D1686" w:rsidRDefault="006D1686" w:rsidP="006D1686">
            <w:pPr>
              <w:jc w:val="center"/>
              <w:rPr>
                <w:sz w:val="16"/>
                <w:szCs w:val="16"/>
              </w:rPr>
            </w:pPr>
            <w:r w:rsidRPr="006D1686">
              <w:rPr>
                <w:rFonts w:ascii="Calibri" w:hAnsi="Calibri" w:cs="Calibri"/>
                <w:color w:val="000000"/>
                <w:sz w:val="16"/>
                <w:szCs w:val="16"/>
              </w:rPr>
              <w:t>381,096</w:t>
            </w:r>
          </w:p>
        </w:tc>
        <w:tc>
          <w:tcPr>
            <w:tcW w:w="1440" w:type="dxa"/>
            <w:vAlign w:val="center"/>
          </w:tcPr>
          <w:p w14:paraId="5FCA9C20" w14:textId="596528CB" w:rsidR="006D1686" w:rsidRPr="006D1686" w:rsidRDefault="006D1686" w:rsidP="006D1686">
            <w:pPr>
              <w:jc w:val="center"/>
              <w:rPr>
                <w:sz w:val="16"/>
                <w:szCs w:val="16"/>
              </w:rPr>
            </w:pPr>
            <w:r w:rsidRPr="006D1686">
              <w:rPr>
                <w:rFonts w:ascii="Calibri" w:hAnsi="Calibri" w:cs="Calibri"/>
                <w:color w:val="000000"/>
                <w:sz w:val="16"/>
                <w:szCs w:val="16"/>
              </w:rPr>
              <w:t>111,716</w:t>
            </w:r>
          </w:p>
        </w:tc>
        <w:tc>
          <w:tcPr>
            <w:tcW w:w="1440" w:type="dxa"/>
            <w:vAlign w:val="center"/>
          </w:tcPr>
          <w:p w14:paraId="7AD468C3" w14:textId="1D8F1F59" w:rsidR="006D1686" w:rsidRPr="006D1686" w:rsidRDefault="006D1686" w:rsidP="006D1686">
            <w:pPr>
              <w:jc w:val="center"/>
              <w:rPr>
                <w:sz w:val="16"/>
                <w:szCs w:val="16"/>
              </w:rPr>
            </w:pPr>
            <w:r w:rsidRPr="006D1686">
              <w:rPr>
                <w:rFonts w:ascii="Calibri" w:hAnsi="Calibri" w:cs="Calibri"/>
                <w:color w:val="000000"/>
                <w:sz w:val="16"/>
                <w:szCs w:val="16"/>
              </w:rPr>
              <w:t>948,214</w:t>
            </w:r>
          </w:p>
        </w:tc>
      </w:tr>
      <w:tr w:rsidR="006D1686" w14:paraId="356FEB29" w14:textId="77777777" w:rsidTr="006D1686">
        <w:tc>
          <w:tcPr>
            <w:tcW w:w="3775" w:type="dxa"/>
          </w:tcPr>
          <w:p w14:paraId="19010262" w14:textId="4CB41403" w:rsidR="006D1686" w:rsidRPr="006D1686" w:rsidRDefault="006D1686" w:rsidP="006D1686">
            <w:pPr>
              <w:rPr>
                <w:sz w:val="16"/>
                <w:szCs w:val="16"/>
              </w:rPr>
            </w:pPr>
            <w:r w:rsidRPr="006D1686">
              <w:rPr>
                <w:sz w:val="16"/>
                <w:szCs w:val="16"/>
              </w:rPr>
              <w:t>Target Cohort 2:  Tramadol (exclude cough, antibiotic, cold and cough medications, and antihistamines in last 30 days)</w:t>
            </w:r>
          </w:p>
        </w:tc>
        <w:tc>
          <w:tcPr>
            <w:tcW w:w="1440" w:type="dxa"/>
            <w:vAlign w:val="center"/>
          </w:tcPr>
          <w:p w14:paraId="56C519DB" w14:textId="521C88A7" w:rsidR="006D1686" w:rsidRPr="006D1686" w:rsidRDefault="006D1686" w:rsidP="006D1686">
            <w:pPr>
              <w:jc w:val="center"/>
              <w:rPr>
                <w:sz w:val="16"/>
                <w:szCs w:val="16"/>
              </w:rPr>
            </w:pPr>
            <w:r w:rsidRPr="006D1686">
              <w:rPr>
                <w:rFonts w:ascii="Calibri" w:hAnsi="Calibri" w:cs="Calibri"/>
                <w:color w:val="000000"/>
                <w:sz w:val="16"/>
                <w:szCs w:val="16"/>
              </w:rPr>
              <w:t>139,015</w:t>
            </w:r>
          </w:p>
        </w:tc>
        <w:tc>
          <w:tcPr>
            <w:tcW w:w="1440" w:type="dxa"/>
            <w:vAlign w:val="center"/>
          </w:tcPr>
          <w:p w14:paraId="627DBF7F" w14:textId="1AD433AA" w:rsidR="006D1686" w:rsidRPr="006D1686" w:rsidRDefault="006D1686" w:rsidP="006D1686">
            <w:pPr>
              <w:jc w:val="center"/>
              <w:rPr>
                <w:sz w:val="16"/>
                <w:szCs w:val="16"/>
              </w:rPr>
            </w:pPr>
            <w:r w:rsidRPr="006D1686">
              <w:rPr>
                <w:rFonts w:ascii="Calibri" w:hAnsi="Calibri" w:cs="Calibri"/>
                <w:color w:val="000000"/>
                <w:sz w:val="16"/>
                <w:szCs w:val="16"/>
              </w:rPr>
              <w:t>283,036</w:t>
            </w:r>
          </w:p>
        </w:tc>
        <w:tc>
          <w:tcPr>
            <w:tcW w:w="1440" w:type="dxa"/>
            <w:vAlign w:val="center"/>
          </w:tcPr>
          <w:p w14:paraId="0D285C48" w14:textId="6C15BA3F" w:rsidR="006D1686" w:rsidRPr="006D1686" w:rsidRDefault="006D1686" w:rsidP="006D1686">
            <w:pPr>
              <w:jc w:val="center"/>
              <w:rPr>
                <w:sz w:val="16"/>
                <w:szCs w:val="16"/>
              </w:rPr>
            </w:pPr>
            <w:r w:rsidRPr="006D1686">
              <w:rPr>
                <w:rFonts w:ascii="Calibri" w:hAnsi="Calibri" w:cs="Calibri"/>
                <w:color w:val="000000"/>
                <w:sz w:val="16"/>
                <w:szCs w:val="16"/>
              </w:rPr>
              <w:t>72,113</w:t>
            </w:r>
          </w:p>
        </w:tc>
        <w:tc>
          <w:tcPr>
            <w:tcW w:w="1440" w:type="dxa"/>
            <w:vAlign w:val="center"/>
          </w:tcPr>
          <w:p w14:paraId="6068F445" w14:textId="749AB84F" w:rsidR="006D1686" w:rsidRPr="006D1686" w:rsidRDefault="006D1686" w:rsidP="006D1686">
            <w:pPr>
              <w:jc w:val="center"/>
              <w:rPr>
                <w:sz w:val="16"/>
                <w:szCs w:val="16"/>
              </w:rPr>
            </w:pPr>
            <w:r w:rsidRPr="006D1686">
              <w:rPr>
                <w:rFonts w:ascii="Calibri" w:hAnsi="Calibri" w:cs="Calibri"/>
                <w:color w:val="000000"/>
                <w:sz w:val="16"/>
                <w:szCs w:val="16"/>
              </w:rPr>
              <w:t>684,406</w:t>
            </w:r>
          </w:p>
        </w:tc>
      </w:tr>
      <w:tr w:rsidR="006D1686" w14:paraId="085640C7" w14:textId="77777777" w:rsidTr="006D1686">
        <w:tc>
          <w:tcPr>
            <w:tcW w:w="3775" w:type="dxa"/>
          </w:tcPr>
          <w:p w14:paraId="219D538C" w14:textId="10A92E7E" w:rsidR="006D1686" w:rsidRPr="006D1686" w:rsidRDefault="006D1686" w:rsidP="006D1686">
            <w:pPr>
              <w:rPr>
                <w:sz w:val="16"/>
                <w:szCs w:val="16"/>
              </w:rPr>
            </w:pPr>
            <w:r w:rsidRPr="006D1686">
              <w:rPr>
                <w:sz w:val="16"/>
                <w:szCs w:val="16"/>
              </w:rPr>
              <w:t>Comparator Cohort 1:  Codeine</w:t>
            </w:r>
          </w:p>
        </w:tc>
        <w:tc>
          <w:tcPr>
            <w:tcW w:w="1440" w:type="dxa"/>
            <w:vAlign w:val="center"/>
          </w:tcPr>
          <w:p w14:paraId="2B9AD88F" w14:textId="30C1D775" w:rsidR="006D1686" w:rsidRPr="006D1686" w:rsidRDefault="006D1686" w:rsidP="006D1686">
            <w:pPr>
              <w:jc w:val="center"/>
              <w:rPr>
                <w:sz w:val="16"/>
                <w:szCs w:val="16"/>
              </w:rPr>
            </w:pPr>
            <w:r w:rsidRPr="006D1686">
              <w:rPr>
                <w:rFonts w:ascii="Calibri" w:hAnsi="Calibri" w:cs="Calibri"/>
                <w:color w:val="000000"/>
                <w:sz w:val="16"/>
                <w:szCs w:val="16"/>
              </w:rPr>
              <w:t>1,116,400</w:t>
            </w:r>
          </w:p>
        </w:tc>
        <w:tc>
          <w:tcPr>
            <w:tcW w:w="1440" w:type="dxa"/>
            <w:vAlign w:val="center"/>
          </w:tcPr>
          <w:p w14:paraId="6E72B05A" w14:textId="4503E5FC" w:rsidR="006D1686" w:rsidRPr="006D1686" w:rsidRDefault="006D1686" w:rsidP="006D1686">
            <w:pPr>
              <w:jc w:val="center"/>
              <w:rPr>
                <w:sz w:val="16"/>
                <w:szCs w:val="16"/>
              </w:rPr>
            </w:pPr>
            <w:r w:rsidRPr="006D1686">
              <w:rPr>
                <w:rFonts w:ascii="Calibri" w:hAnsi="Calibri" w:cs="Calibri"/>
                <w:color w:val="000000"/>
                <w:sz w:val="16"/>
                <w:szCs w:val="16"/>
              </w:rPr>
              <w:t>551,519</w:t>
            </w:r>
          </w:p>
        </w:tc>
        <w:tc>
          <w:tcPr>
            <w:tcW w:w="1440" w:type="dxa"/>
            <w:vAlign w:val="center"/>
          </w:tcPr>
          <w:p w14:paraId="40E454B2" w14:textId="6B9EB59E" w:rsidR="006D1686" w:rsidRPr="006D1686" w:rsidRDefault="006D1686" w:rsidP="006D1686">
            <w:pPr>
              <w:jc w:val="center"/>
              <w:rPr>
                <w:sz w:val="16"/>
                <w:szCs w:val="16"/>
              </w:rPr>
            </w:pPr>
            <w:r w:rsidRPr="006D1686">
              <w:rPr>
                <w:rFonts w:ascii="Calibri" w:hAnsi="Calibri" w:cs="Calibri"/>
                <w:color w:val="000000"/>
                <w:sz w:val="16"/>
                <w:szCs w:val="16"/>
              </w:rPr>
              <w:t>69,065</w:t>
            </w:r>
          </w:p>
        </w:tc>
        <w:tc>
          <w:tcPr>
            <w:tcW w:w="1440" w:type="dxa"/>
            <w:vAlign w:val="center"/>
          </w:tcPr>
          <w:p w14:paraId="12920F00" w14:textId="1B85082F" w:rsidR="006D1686" w:rsidRPr="006D1686" w:rsidRDefault="006D1686" w:rsidP="006D1686">
            <w:pPr>
              <w:jc w:val="center"/>
              <w:rPr>
                <w:sz w:val="16"/>
                <w:szCs w:val="16"/>
              </w:rPr>
            </w:pPr>
            <w:r w:rsidRPr="006D1686">
              <w:rPr>
                <w:rFonts w:ascii="Calibri" w:hAnsi="Calibri" w:cs="Calibri"/>
                <w:color w:val="000000"/>
                <w:sz w:val="16"/>
                <w:szCs w:val="16"/>
              </w:rPr>
              <w:t>1,215,785</w:t>
            </w:r>
          </w:p>
        </w:tc>
      </w:tr>
      <w:tr w:rsidR="006D1686" w14:paraId="7255605F" w14:textId="77777777" w:rsidTr="006D1686">
        <w:tc>
          <w:tcPr>
            <w:tcW w:w="3775" w:type="dxa"/>
          </w:tcPr>
          <w:p w14:paraId="6FFFDA99" w14:textId="5F943869" w:rsidR="006D1686" w:rsidRPr="006D1686" w:rsidRDefault="006D1686" w:rsidP="006D1686">
            <w:pPr>
              <w:rPr>
                <w:sz w:val="16"/>
                <w:szCs w:val="16"/>
              </w:rPr>
            </w:pPr>
            <w:r w:rsidRPr="006D1686">
              <w:rPr>
                <w:sz w:val="16"/>
                <w:szCs w:val="16"/>
              </w:rPr>
              <w:t>Comparator Cohort 2:  Codeine (exclude cough, antibiotic, cold and cough medications, and antihistamines in last 30 days)</w:t>
            </w:r>
            <w:r w:rsidR="00081A66">
              <w:rPr>
                <w:sz w:val="16"/>
                <w:szCs w:val="16"/>
              </w:rPr>
              <w:t xml:space="preserve"> *</w:t>
            </w:r>
          </w:p>
        </w:tc>
        <w:tc>
          <w:tcPr>
            <w:tcW w:w="1440" w:type="dxa"/>
            <w:vAlign w:val="center"/>
          </w:tcPr>
          <w:p w14:paraId="45720449" w14:textId="2A9258C0" w:rsidR="006D1686" w:rsidRPr="006D1686" w:rsidRDefault="006D1686" w:rsidP="006D1686">
            <w:pPr>
              <w:jc w:val="center"/>
              <w:rPr>
                <w:sz w:val="16"/>
                <w:szCs w:val="16"/>
              </w:rPr>
            </w:pPr>
            <w:r w:rsidRPr="006D1686">
              <w:rPr>
                <w:rFonts w:ascii="Calibri" w:hAnsi="Calibri" w:cs="Calibri"/>
                <w:color w:val="000000"/>
                <w:sz w:val="16"/>
                <w:szCs w:val="16"/>
              </w:rPr>
              <w:t>894,883</w:t>
            </w:r>
          </w:p>
        </w:tc>
        <w:tc>
          <w:tcPr>
            <w:tcW w:w="1440" w:type="dxa"/>
            <w:vAlign w:val="center"/>
          </w:tcPr>
          <w:p w14:paraId="421B4327" w14:textId="42406121" w:rsidR="006D1686" w:rsidRPr="006D1686" w:rsidRDefault="006D1686" w:rsidP="006D1686">
            <w:pPr>
              <w:jc w:val="center"/>
              <w:rPr>
                <w:sz w:val="16"/>
                <w:szCs w:val="16"/>
              </w:rPr>
            </w:pPr>
            <w:r w:rsidRPr="006D1686">
              <w:rPr>
                <w:rFonts w:ascii="Calibri" w:hAnsi="Calibri" w:cs="Calibri"/>
                <w:color w:val="000000"/>
                <w:sz w:val="16"/>
                <w:szCs w:val="16"/>
              </w:rPr>
              <w:t>182,930</w:t>
            </w:r>
          </w:p>
        </w:tc>
        <w:tc>
          <w:tcPr>
            <w:tcW w:w="1440" w:type="dxa"/>
            <w:vAlign w:val="center"/>
          </w:tcPr>
          <w:p w14:paraId="2AEC18D2" w14:textId="7F1128A4" w:rsidR="006D1686" w:rsidRPr="006D1686" w:rsidRDefault="006D1686" w:rsidP="006D1686">
            <w:pPr>
              <w:jc w:val="center"/>
              <w:rPr>
                <w:sz w:val="16"/>
                <w:szCs w:val="16"/>
              </w:rPr>
            </w:pPr>
            <w:r w:rsidRPr="006D1686">
              <w:rPr>
                <w:rFonts w:ascii="Calibri" w:hAnsi="Calibri" w:cs="Calibri"/>
                <w:color w:val="000000"/>
                <w:sz w:val="16"/>
                <w:szCs w:val="16"/>
              </w:rPr>
              <w:t>22,720</w:t>
            </w:r>
          </w:p>
        </w:tc>
        <w:tc>
          <w:tcPr>
            <w:tcW w:w="1440" w:type="dxa"/>
            <w:vAlign w:val="center"/>
          </w:tcPr>
          <w:p w14:paraId="3E80E81C" w14:textId="5421E820" w:rsidR="006D1686" w:rsidRPr="006D1686" w:rsidRDefault="006D1686" w:rsidP="006D1686">
            <w:pPr>
              <w:jc w:val="center"/>
              <w:rPr>
                <w:sz w:val="16"/>
                <w:szCs w:val="16"/>
              </w:rPr>
            </w:pPr>
            <w:r w:rsidRPr="006D1686">
              <w:rPr>
                <w:rFonts w:ascii="Calibri" w:hAnsi="Calibri" w:cs="Calibri"/>
                <w:color w:val="000000"/>
                <w:sz w:val="16"/>
                <w:szCs w:val="16"/>
              </w:rPr>
              <w:t>356,804</w:t>
            </w:r>
          </w:p>
        </w:tc>
      </w:tr>
      <w:tr w:rsidR="006D1686" w14:paraId="3C157FDF" w14:textId="77777777" w:rsidTr="006D1686">
        <w:tc>
          <w:tcPr>
            <w:tcW w:w="3775" w:type="dxa"/>
          </w:tcPr>
          <w:p w14:paraId="41FE408D" w14:textId="7C03F09C" w:rsidR="006D1686" w:rsidRPr="006D1686" w:rsidRDefault="006D1686" w:rsidP="006D1686">
            <w:pPr>
              <w:rPr>
                <w:sz w:val="16"/>
                <w:szCs w:val="16"/>
              </w:rPr>
            </w:pPr>
            <w:r w:rsidRPr="006D1686">
              <w:rPr>
                <w:sz w:val="16"/>
                <w:szCs w:val="16"/>
              </w:rPr>
              <w:t>Outcome Cohort 1:  Primary Hip Fracture (READ Codes for CPRD)</w:t>
            </w:r>
          </w:p>
        </w:tc>
        <w:tc>
          <w:tcPr>
            <w:tcW w:w="1440" w:type="dxa"/>
            <w:vAlign w:val="center"/>
          </w:tcPr>
          <w:p w14:paraId="51FF26FB" w14:textId="41F4B179" w:rsidR="006D1686" w:rsidRPr="006D1686" w:rsidRDefault="006D1686" w:rsidP="006D1686">
            <w:pPr>
              <w:jc w:val="center"/>
              <w:rPr>
                <w:sz w:val="16"/>
                <w:szCs w:val="16"/>
              </w:rPr>
            </w:pPr>
            <w:r w:rsidRPr="006D1686">
              <w:rPr>
                <w:rFonts w:ascii="Calibri" w:hAnsi="Calibri" w:cs="Calibri"/>
                <w:color w:val="000000"/>
                <w:sz w:val="16"/>
                <w:szCs w:val="16"/>
              </w:rPr>
              <w:t>57,584</w:t>
            </w:r>
          </w:p>
        </w:tc>
        <w:tc>
          <w:tcPr>
            <w:tcW w:w="1440" w:type="dxa"/>
            <w:vAlign w:val="center"/>
          </w:tcPr>
          <w:p w14:paraId="44874925" w14:textId="0FEA4FB9" w:rsidR="006D1686" w:rsidRPr="006D1686" w:rsidRDefault="006D1686" w:rsidP="006D1686">
            <w:pPr>
              <w:jc w:val="center"/>
              <w:rPr>
                <w:sz w:val="16"/>
                <w:szCs w:val="16"/>
              </w:rPr>
            </w:pPr>
            <w:r w:rsidRPr="006D1686">
              <w:rPr>
                <w:rFonts w:ascii="Calibri" w:hAnsi="Calibri" w:cs="Calibri"/>
                <w:color w:val="000000"/>
                <w:sz w:val="16"/>
                <w:szCs w:val="16"/>
              </w:rPr>
              <w:t>-</w:t>
            </w:r>
          </w:p>
        </w:tc>
        <w:tc>
          <w:tcPr>
            <w:tcW w:w="1440" w:type="dxa"/>
            <w:vAlign w:val="center"/>
          </w:tcPr>
          <w:p w14:paraId="150DE1BE" w14:textId="634F0395" w:rsidR="006D1686" w:rsidRPr="006D1686" w:rsidRDefault="006D1686" w:rsidP="006D1686">
            <w:pPr>
              <w:jc w:val="center"/>
              <w:rPr>
                <w:sz w:val="16"/>
                <w:szCs w:val="16"/>
              </w:rPr>
            </w:pPr>
            <w:r w:rsidRPr="006D1686">
              <w:rPr>
                <w:rFonts w:ascii="Calibri" w:hAnsi="Calibri" w:cs="Calibri"/>
                <w:color w:val="000000"/>
                <w:sz w:val="16"/>
                <w:szCs w:val="16"/>
              </w:rPr>
              <w:t>-</w:t>
            </w:r>
          </w:p>
        </w:tc>
        <w:tc>
          <w:tcPr>
            <w:tcW w:w="1440" w:type="dxa"/>
            <w:vAlign w:val="center"/>
          </w:tcPr>
          <w:p w14:paraId="5099EC92" w14:textId="3F00E090" w:rsidR="006D1686" w:rsidRPr="006D1686" w:rsidRDefault="006D1686" w:rsidP="006D1686">
            <w:pPr>
              <w:jc w:val="center"/>
              <w:rPr>
                <w:sz w:val="16"/>
                <w:szCs w:val="16"/>
              </w:rPr>
            </w:pPr>
            <w:r w:rsidRPr="006D1686">
              <w:rPr>
                <w:rFonts w:ascii="Calibri" w:hAnsi="Calibri" w:cs="Calibri"/>
                <w:color w:val="000000"/>
                <w:sz w:val="16"/>
                <w:szCs w:val="16"/>
              </w:rPr>
              <w:t>-</w:t>
            </w:r>
          </w:p>
        </w:tc>
      </w:tr>
      <w:tr w:rsidR="006D1686" w14:paraId="4DE2B3D2" w14:textId="77777777" w:rsidTr="006D1686">
        <w:tc>
          <w:tcPr>
            <w:tcW w:w="3775" w:type="dxa"/>
          </w:tcPr>
          <w:p w14:paraId="529D17AB" w14:textId="2C6F986B" w:rsidR="006D1686" w:rsidRPr="006D1686" w:rsidRDefault="006D1686" w:rsidP="006D1686">
            <w:pPr>
              <w:rPr>
                <w:sz w:val="16"/>
                <w:szCs w:val="16"/>
              </w:rPr>
            </w:pPr>
            <w:r w:rsidRPr="006D1686">
              <w:rPr>
                <w:sz w:val="16"/>
                <w:szCs w:val="16"/>
              </w:rPr>
              <w:t>Outcome Cohort 2:  (Primary Hip Fracture ER/IP Dx with Hip Fracture procedures +/- 7 days) OR (Primary Hip Fracture procedures with Hip Fracture ER/IP +/- 7 days)</w:t>
            </w:r>
          </w:p>
        </w:tc>
        <w:tc>
          <w:tcPr>
            <w:tcW w:w="1440" w:type="dxa"/>
            <w:vAlign w:val="center"/>
          </w:tcPr>
          <w:p w14:paraId="6FA1D196" w14:textId="4EB3AE74" w:rsidR="006D1686" w:rsidRPr="006D1686" w:rsidRDefault="006D1686" w:rsidP="006D1686">
            <w:pPr>
              <w:jc w:val="center"/>
              <w:rPr>
                <w:sz w:val="16"/>
                <w:szCs w:val="16"/>
              </w:rPr>
            </w:pPr>
            <w:r w:rsidRPr="006D1686">
              <w:rPr>
                <w:rFonts w:ascii="Calibri" w:hAnsi="Calibri" w:cs="Calibri"/>
                <w:color w:val="000000"/>
                <w:sz w:val="16"/>
                <w:szCs w:val="16"/>
              </w:rPr>
              <w:t>10,286</w:t>
            </w:r>
          </w:p>
        </w:tc>
        <w:tc>
          <w:tcPr>
            <w:tcW w:w="1440" w:type="dxa"/>
            <w:vAlign w:val="center"/>
          </w:tcPr>
          <w:p w14:paraId="2DF258DC" w14:textId="37345373" w:rsidR="006D1686" w:rsidRPr="006D1686" w:rsidRDefault="006D1686" w:rsidP="006D1686">
            <w:pPr>
              <w:jc w:val="center"/>
              <w:rPr>
                <w:sz w:val="16"/>
                <w:szCs w:val="16"/>
              </w:rPr>
            </w:pPr>
            <w:r w:rsidRPr="006D1686">
              <w:rPr>
                <w:rFonts w:ascii="Calibri" w:hAnsi="Calibri" w:cs="Calibri"/>
                <w:color w:val="000000"/>
                <w:sz w:val="16"/>
                <w:szCs w:val="16"/>
              </w:rPr>
              <w:t>138,466</w:t>
            </w:r>
          </w:p>
        </w:tc>
        <w:tc>
          <w:tcPr>
            <w:tcW w:w="1440" w:type="dxa"/>
            <w:vAlign w:val="center"/>
          </w:tcPr>
          <w:p w14:paraId="4547C304" w14:textId="5294EAAE" w:rsidR="006D1686" w:rsidRPr="006D1686" w:rsidRDefault="006D1686" w:rsidP="006D1686">
            <w:pPr>
              <w:jc w:val="center"/>
              <w:rPr>
                <w:sz w:val="16"/>
                <w:szCs w:val="16"/>
              </w:rPr>
            </w:pPr>
            <w:r w:rsidRPr="006D1686">
              <w:rPr>
                <w:rFonts w:ascii="Calibri" w:hAnsi="Calibri" w:cs="Calibri"/>
                <w:color w:val="000000"/>
                <w:sz w:val="16"/>
                <w:szCs w:val="16"/>
              </w:rPr>
              <w:t>33,759</w:t>
            </w:r>
          </w:p>
        </w:tc>
        <w:tc>
          <w:tcPr>
            <w:tcW w:w="1440" w:type="dxa"/>
            <w:vAlign w:val="center"/>
          </w:tcPr>
          <w:p w14:paraId="6D115B26" w14:textId="20E5AB2B" w:rsidR="006D1686" w:rsidRPr="006D1686" w:rsidRDefault="006D1686" w:rsidP="006D1686">
            <w:pPr>
              <w:jc w:val="center"/>
              <w:rPr>
                <w:sz w:val="16"/>
                <w:szCs w:val="16"/>
              </w:rPr>
            </w:pPr>
            <w:r w:rsidRPr="006D1686">
              <w:rPr>
                <w:rFonts w:ascii="Calibri" w:hAnsi="Calibri" w:cs="Calibri"/>
                <w:color w:val="000000"/>
                <w:sz w:val="16"/>
                <w:szCs w:val="16"/>
              </w:rPr>
              <w:t>148,889</w:t>
            </w:r>
          </w:p>
        </w:tc>
      </w:tr>
      <w:tr w:rsidR="00783942" w14:paraId="7D24137F" w14:textId="77777777" w:rsidTr="00783942">
        <w:tc>
          <w:tcPr>
            <w:tcW w:w="9535" w:type="dxa"/>
            <w:gridSpan w:val="5"/>
            <w:vAlign w:val="center"/>
          </w:tcPr>
          <w:p w14:paraId="37B1281E" w14:textId="225CCFF5" w:rsidR="00783942" w:rsidRDefault="00783942" w:rsidP="00783942">
            <w:pPr>
              <w:rPr>
                <w:rFonts w:ascii="Calibri" w:hAnsi="Calibri" w:cs="Calibri"/>
                <w:color w:val="000000"/>
                <w:sz w:val="16"/>
                <w:szCs w:val="16"/>
              </w:rPr>
            </w:pPr>
          </w:p>
          <w:p w14:paraId="5DA2A14D" w14:textId="3B16DD6B" w:rsidR="00783942" w:rsidRPr="0004005B" w:rsidRDefault="00783942" w:rsidP="00783942">
            <w:pPr>
              <w:rPr>
                <w:sz w:val="16"/>
                <w:szCs w:val="16"/>
              </w:rPr>
            </w:pPr>
            <w:r w:rsidRPr="0004005B">
              <w:rPr>
                <w:sz w:val="16"/>
                <w:szCs w:val="16"/>
              </w:rPr>
              <w:t>CPRD = Clinical Practice Research Datalink, MDCR = IBM MarketScan® Medicare Supplemental Database, MDCD = IBM MarketScan® Multi-State Medicaid Database, DOD = Optum© De-Identified Clinformatics® Data Mart Database –  Date of Death</w:t>
            </w:r>
          </w:p>
          <w:p w14:paraId="773916CD" w14:textId="642CBADE" w:rsidR="00081A66" w:rsidRPr="0004005B" w:rsidRDefault="00081A66" w:rsidP="00783942">
            <w:pPr>
              <w:rPr>
                <w:sz w:val="16"/>
                <w:szCs w:val="16"/>
              </w:rPr>
            </w:pPr>
          </w:p>
          <w:p w14:paraId="2309D55B" w14:textId="628F856F" w:rsidR="00081A66" w:rsidRPr="0004005B" w:rsidRDefault="00081A66" w:rsidP="00783942">
            <w:pPr>
              <w:rPr>
                <w:rFonts w:ascii="Calibri" w:hAnsi="Calibri" w:cs="Calibri"/>
                <w:color w:val="000000"/>
                <w:sz w:val="14"/>
                <w:szCs w:val="14"/>
              </w:rPr>
            </w:pPr>
            <w:r w:rsidRPr="0004005B">
              <w:rPr>
                <w:rFonts w:ascii="Calibri" w:hAnsi="Calibri" w:cs="Calibri"/>
                <w:color w:val="000000"/>
                <w:sz w:val="14"/>
                <w:szCs w:val="14"/>
              </w:rPr>
              <w:t>* On the claims data sources (MDCR, MDCD, OPTUM_DOD) we see the implementation of the exclusion of cough, antibiotic, cold and cough medications, and antihistamines in the last 30 days on the codeine cohort has a different effect on the proportion removed as compared to the UK data source (CPRD).  The exclusion only reduces the CPRD cohort by 20% while in the claims database the exclusions reduces the cohort by 70%.</w:t>
            </w:r>
          </w:p>
          <w:p w14:paraId="68115CDA" w14:textId="4661F998" w:rsidR="00783942" w:rsidRPr="006D1686" w:rsidRDefault="00783942" w:rsidP="00783942">
            <w:pPr>
              <w:rPr>
                <w:rFonts w:ascii="Calibri" w:hAnsi="Calibri" w:cs="Calibri"/>
                <w:color w:val="000000"/>
                <w:sz w:val="16"/>
                <w:szCs w:val="16"/>
              </w:rPr>
            </w:pPr>
          </w:p>
        </w:tc>
      </w:tr>
    </w:tbl>
    <w:p w14:paraId="108682C3" w14:textId="77777777" w:rsidR="00EF628B" w:rsidRDefault="00EF628B" w:rsidP="00EF628B"/>
    <w:p w14:paraId="2AC43579" w14:textId="7808F4B7" w:rsidR="00B34641" w:rsidRDefault="00DF29D6" w:rsidP="00B34641">
      <w:pPr>
        <w:pStyle w:val="Heading1"/>
      </w:pPr>
      <w:bookmarkStart w:id="26" w:name="_Toc43971119"/>
      <w:r>
        <w:t>Data Analysis Plan</w:t>
      </w:r>
      <w:bookmarkEnd w:id="26"/>
    </w:p>
    <w:p w14:paraId="0AA104EC" w14:textId="42FB2CF6" w:rsidR="00B34641" w:rsidRPr="00B34641" w:rsidRDefault="00B34641" w:rsidP="00B34641">
      <w:r>
        <w:t xml:space="preserve">The analysis has been specified in ATLAS </w:t>
      </w:r>
      <w:r>
        <w:fldChar w:fldCharType="begin"/>
      </w:r>
      <w:r w:rsidR="00A659F3">
        <w:instrText xml:space="preserve"> ADDIN EN.CITE &lt;EndNote&gt;&lt;Cite&gt;&lt;RecNum&gt;28&lt;/RecNum&gt;&lt;DisplayText&gt;[21]&lt;/DisplayText&gt;&lt;record&gt;&lt;rec-number&gt;28&lt;/rec-number&gt;&lt;foreign-keys&gt;&lt;key app="EN" db-id="frzpazxz3txefzeerpuv5pztp2vzw99dvwsd" timestamp="1590432444"&gt;28&lt;/key&gt;&lt;/foreign-keys&gt;&lt;ref-type name="Web Page"&gt;12&lt;/ref-type&gt;&lt;contributors&gt;&lt;/contributors&gt;&lt;titles&gt;&lt;title&gt;ATLAS&lt;/title&gt;&lt;/titles&gt;&lt;volume&gt;2020&lt;/volume&gt;&lt;dates&gt;&lt;/dates&gt;&lt;publisher&gt;Observational Health Data Sciences and Informatics&lt;/publisher&gt;&lt;work-type&gt;web page&lt;/work-type&gt;&lt;urls&gt;&lt;related-urls&gt;&lt;url&gt;https://github.com/OHDSI/Atlas/wiki&lt;/url&gt;&lt;/related-urls&gt;&lt;/urls&gt;&lt;/record&gt;&lt;/Cite&gt;&lt;/EndNote&gt;</w:instrText>
      </w:r>
      <w:r>
        <w:fldChar w:fldCharType="separate"/>
      </w:r>
      <w:r w:rsidR="00A659F3">
        <w:rPr>
          <w:noProof/>
        </w:rPr>
        <w:t>[21]</w:t>
      </w:r>
      <w:r>
        <w:fldChar w:fldCharType="end"/>
      </w:r>
      <w:r>
        <w:t xml:space="preserve">, detail description of the </w:t>
      </w:r>
      <w:r w:rsidR="00045883">
        <w:t>are found in this section.</w:t>
      </w:r>
      <w:r w:rsidR="00086AEF">
        <w:t xml:space="preserve">  The code for this study can be found:  </w:t>
      </w:r>
      <w:hyperlink r:id="rId15" w:history="1">
        <w:r w:rsidR="00086AEF">
          <w:rPr>
            <w:rStyle w:val="Hyperlink"/>
          </w:rPr>
          <w:t>https://github.com/ohdsi-studies/TramadolVsCodeineForHipFracture</w:t>
        </w:r>
      </w:hyperlink>
    </w:p>
    <w:p w14:paraId="21C77325" w14:textId="77777777" w:rsidR="00CC5806" w:rsidRDefault="00CC5806" w:rsidP="00CC5806">
      <w:pPr>
        <w:pStyle w:val="Heading2"/>
      </w:pPr>
      <w:bookmarkStart w:id="27" w:name="_Toc43971120"/>
      <w:r>
        <w:t>Calculation of Time-at-Risk</w:t>
      </w:r>
      <w:bookmarkEnd w:id="27"/>
    </w:p>
    <w:p w14:paraId="7B99064A" w14:textId="77777777" w:rsidR="00CC5806" w:rsidRDefault="00CC5806" w:rsidP="00CC5806">
      <w:pPr>
        <w:pStyle w:val="BodyText12"/>
      </w:pPr>
      <w:r w:rsidRPr="00B53C82">
        <w:t xml:space="preserve">Two time-at-risk (TAR) </w:t>
      </w:r>
      <w:r>
        <w:t>definitions</w:t>
      </w:r>
      <w:r w:rsidRPr="00B53C82">
        <w:t xml:space="preserve"> will be used for follow-up of outcome of interest in this study: </w:t>
      </w:r>
    </w:p>
    <w:p w14:paraId="38933966" w14:textId="77777777" w:rsidR="00CC5806" w:rsidRDefault="00CC5806" w:rsidP="00CC5806">
      <w:pPr>
        <w:pStyle w:val="Heading3"/>
      </w:pPr>
      <w:bookmarkStart w:id="28" w:name="_Toc43971121"/>
      <w:r>
        <w:t>Primary TAR - TAR 1 – On-Treatment</w:t>
      </w:r>
      <w:bookmarkEnd w:id="28"/>
    </w:p>
    <w:p w14:paraId="7079287C" w14:textId="77777777" w:rsidR="00906485" w:rsidRDefault="00CC5806" w:rsidP="00CC5806">
      <w:r>
        <w:t>The on-treatment TAR starts on index and will append 7 days to the last exposure date.</w:t>
      </w:r>
      <w:r w:rsidR="001E4F4E">
        <w:t xml:space="preserve">  The e</w:t>
      </w:r>
      <w:r w:rsidR="001E4F4E" w:rsidRPr="001E4F4E">
        <w:t xml:space="preserve">nd of drug exposure </w:t>
      </w:r>
      <w:r w:rsidR="001E4F4E">
        <w:t xml:space="preserve">defined </w:t>
      </w:r>
      <w:r w:rsidR="001E4F4E" w:rsidRPr="001E4F4E">
        <w:t>with 30-day persistence window</w:t>
      </w:r>
      <w:r w:rsidR="001E4F4E">
        <w:t xml:space="preserve"> and</w:t>
      </w:r>
      <w:r w:rsidR="001E4F4E" w:rsidRPr="001E4F4E">
        <w:t xml:space="preserve"> 0-day surveillance window</w:t>
      </w:r>
      <w:r w:rsidR="001E4F4E">
        <w:t xml:space="preserve"> across drug exposures.</w:t>
      </w:r>
    </w:p>
    <w:p w14:paraId="030DC2EB" w14:textId="2AFBBC84" w:rsidR="00CC5806" w:rsidRPr="005B5EE8" w:rsidRDefault="006F0F56" w:rsidP="00CC5806">
      <w:r>
        <w:t xml:space="preserve">Persistence window is a period of tolerance that is allowed when constructing periods of persistence exposure. </w:t>
      </w:r>
      <w:r w:rsidR="00906485">
        <w:rPr>
          <w:rStyle w:val="normaltextrun"/>
          <w:rFonts w:ascii="Calibri" w:hAnsi="Calibri" w:cs="Calibri"/>
          <w:color w:val="000000"/>
        </w:rPr>
        <w:t>For example, a 30-day </w:t>
      </w:r>
      <w:r w:rsidR="00906485">
        <w:rPr>
          <w:rStyle w:val="findhit"/>
          <w:rFonts w:ascii="Calibri" w:hAnsi="Calibri" w:cs="Calibri"/>
          <w:color w:val="000000"/>
        </w:rPr>
        <w:t>persis</w:t>
      </w:r>
      <w:r w:rsidR="00906485">
        <w:rPr>
          <w:rStyle w:val="normaltextrun"/>
          <w:rFonts w:ascii="Calibri" w:hAnsi="Calibri" w:cs="Calibri"/>
          <w:color w:val="000000"/>
        </w:rPr>
        <w:t xml:space="preserve">tence window would allow for a gap between two prescriptions not exceeding 30 days over the number of days supplied or prescribed. </w:t>
      </w:r>
      <w:r>
        <w:t>Surveillance window represents the number of days added to the end of the persistence exposure to a drug as an addition period of surveillance prior to the cohort exit.</w:t>
      </w:r>
      <w:r w:rsidR="00906485" w:rsidRPr="00906485">
        <w:rPr>
          <w:rFonts w:ascii="Calibri" w:hAnsi="Calibri" w:cs="Calibri"/>
          <w:color w:val="000000"/>
        </w:rPr>
        <w:t xml:space="preserve"> </w:t>
      </w:r>
      <w:r w:rsidR="00906485">
        <w:rPr>
          <w:rStyle w:val="normaltextrun"/>
          <w:rFonts w:ascii="Calibri" w:hAnsi="Calibri" w:cs="Calibri"/>
          <w:color w:val="000000"/>
        </w:rPr>
        <w:t>Example, if you have a drug exposure that ends on January 1 and your </w:t>
      </w:r>
      <w:r w:rsidR="00906485">
        <w:rPr>
          <w:rStyle w:val="findhit"/>
          <w:rFonts w:ascii="Calibri" w:hAnsi="Calibri" w:cs="Calibri"/>
          <w:color w:val="000000"/>
        </w:rPr>
        <w:t>surveillance</w:t>
      </w:r>
      <w:r w:rsidR="00906485">
        <w:rPr>
          <w:rStyle w:val="normaltextrun"/>
          <w:rFonts w:ascii="Calibri" w:hAnsi="Calibri" w:cs="Calibri"/>
          <w:color w:val="000000"/>
        </w:rPr>
        <w:t> window is 30 days, if another drug exposure for that same drug occurs during the </w:t>
      </w:r>
      <w:r w:rsidR="00906485">
        <w:rPr>
          <w:rStyle w:val="findhit"/>
          <w:rFonts w:ascii="Calibri" w:hAnsi="Calibri" w:cs="Calibri"/>
          <w:color w:val="000000"/>
        </w:rPr>
        <w:t>surveillance</w:t>
      </w:r>
      <w:r w:rsidR="00906485">
        <w:rPr>
          <w:rStyle w:val="normaltextrun"/>
          <w:rFonts w:ascii="Calibri" w:hAnsi="Calibri" w:cs="Calibri"/>
          <w:color w:val="000000"/>
        </w:rPr>
        <w:t> window you will consider the exposure to continue without stop. </w:t>
      </w:r>
    </w:p>
    <w:p w14:paraId="41FB6213" w14:textId="77777777" w:rsidR="00CC5806" w:rsidRDefault="00CC5806" w:rsidP="00CC5806">
      <w:pPr>
        <w:pStyle w:val="Heading3"/>
      </w:pPr>
      <w:bookmarkStart w:id="29" w:name="_Toc43971122"/>
      <w:r>
        <w:t>Sensitivity TAR - TAR 2 – Intent-to-Treat</w:t>
      </w:r>
      <w:bookmarkEnd w:id="29"/>
    </w:p>
    <w:p w14:paraId="1BDB2903" w14:textId="5FA21580" w:rsidR="00090811" w:rsidRPr="005B5EE8" w:rsidRDefault="00CC5806" w:rsidP="00CC5806">
      <w:r w:rsidRPr="006B59F8">
        <w:t xml:space="preserve">The intent-to-treat (ITT) TAR </w:t>
      </w:r>
      <w:r>
        <w:t xml:space="preserve">starts on index </w:t>
      </w:r>
      <w:r w:rsidRPr="006B59F8">
        <w:t>until</w:t>
      </w:r>
      <w:r>
        <w:t xml:space="preserve"> target or comparator </w:t>
      </w:r>
      <w:r w:rsidR="00090811">
        <w:t>ends observable time within the data.</w:t>
      </w:r>
    </w:p>
    <w:p w14:paraId="10C51658" w14:textId="4F35F009" w:rsidR="005B328B" w:rsidRDefault="005B328B" w:rsidP="005B328B">
      <w:pPr>
        <w:pStyle w:val="Heading2"/>
      </w:pPr>
      <w:bookmarkStart w:id="30" w:name="_Toc43971123"/>
      <w:r>
        <w:t>Patient Characteristics Summary</w:t>
      </w:r>
      <w:bookmarkEnd w:id="30"/>
    </w:p>
    <w:p w14:paraId="6D4E3393" w14:textId="3CB53F72" w:rsidR="005B328B" w:rsidRPr="005B328B" w:rsidRDefault="005B328B" w:rsidP="005B328B">
      <w:pPr>
        <w:pStyle w:val="Heading3"/>
      </w:pPr>
      <w:bookmarkStart w:id="31" w:name="_Toc43971124"/>
      <w:r>
        <w:t>Descriptive Characterizations</w:t>
      </w:r>
      <w:bookmarkEnd w:id="31"/>
    </w:p>
    <w:p w14:paraId="73F6F48C" w14:textId="7845668B" w:rsidR="005B328B" w:rsidRDefault="005B328B" w:rsidP="005B328B">
      <w:r w:rsidRPr="00C57023">
        <w:t xml:space="preserve">A descriptive </w:t>
      </w:r>
      <w:r>
        <w:t xml:space="preserve">characterization of </w:t>
      </w:r>
      <w:r w:rsidR="00C73919">
        <w:t>subject</w:t>
      </w:r>
      <w:r>
        <w:t>s included in each exposure cohort</w:t>
      </w:r>
      <w:r w:rsidRPr="00C8439F">
        <w:t xml:space="preserve">. Continuous variables will be summarized using mean (± standard deviation) and median. Counts and proportions will be used to summarize categorical variables. Clinical characterization results will be reported in covariate balance tables for the target and comparator cohort in each pairwise comparison. Covariate balance between the comparison cohorts will be summarized by showing the proportions and mean values for all baseline covariates with the associated standardized mean difference computed for each covariate. Attrition tables will report the loss of </w:t>
      </w:r>
      <w:r w:rsidR="00C73919">
        <w:t>subjects</w:t>
      </w:r>
      <w:r w:rsidRPr="00C8439F">
        <w:t xml:space="preserve"> from the original target and comparator cohorts to the subpopulations that remain after all design considerations have been applied</w:t>
      </w:r>
      <w:r w:rsidR="00E07CF9">
        <w:t xml:space="preserve">. </w:t>
      </w:r>
    </w:p>
    <w:p w14:paraId="0278261D" w14:textId="1C0C72A4" w:rsidR="00076859" w:rsidRDefault="00076859" w:rsidP="005B328B">
      <w:pPr>
        <w:pStyle w:val="Heading3"/>
      </w:pPr>
      <w:bookmarkStart w:id="32" w:name="_Toc43971125"/>
      <w:r>
        <w:t>D</w:t>
      </w:r>
      <w:r w:rsidR="00B07FA1">
        <w:t>escription of Initial Dose</w:t>
      </w:r>
      <w:bookmarkEnd w:id="32"/>
    </w:p>
    <w:p w14:paraId="2496B70D" w14:textId="737A97B9" w:rsidR="00B07FA1" w:rsidRPr="00B07FA1" w:rsidRDefault="00B07FA1" w:rsidP="00B07FA1">
      <w:r>
        <w:t>The original study did not document whether the extent of the exposure to tramadol was similar to the extent of exposure to codeine</w:t>
      </w:r>
      <w:r w:rsidR="00382638">
        <w:t xml:space="preserve"> as estimated in morphine equivalents</w:t>
      </w:r>
      <w:r w:rsidR="002A799C">
        <w:t xml:space="preserve">. </w:t>
      </w:r>
      <w:r>
        <w:t xml:space="preserve">We will characterize the initial </w:t>
      </w:r>
      <w:r>
        <w:lastRenderedPageBreak/>
        <w:t>dose to understand if there are differences.</w:t>
      </w:r>
      <w:r w:rsidR="00A45F29">
        <w:t xml:space="preserve">  If there are differences we will address them within our analysis.  </w:t>
      </w:r>
    </w:p>
    <w:p w14:paraId="789AE5DE" w14:textId="36269D95" w:rsidR="00C8439F" w:rsidRDefault="00C8439F" w:rsidP="005B328B">
      <w:pPr>
        <w:pStyle w:val="Heading3"/>
      </w:pPr>
      <w:bookmarkStart w:id="33" w:name="_Toc43971126"/>
      <w:r>
        <w:t>Incidence Analysis</w:t>
      </w:r>
      <w:bookmarkEnd w:id="33"/>
    </w:p>
    <w:p w14:paraId="770E0944" w14:textId="24F73270" w:rsidR="00C8439F" w:rsidRDefault="00C8439F" w:rsidP="00C8439F">
      <w:r w:rsidRPr="00D01D83">
        <w:t xml:space="preserve">The </w:t>
      </w:r>
      <w:r w:rsidRPr="002C3488">
        <w:t xml:space="preserve">unadjusted incidence of hip fracture will be calculated for all exposure cohorts during two time-at-risk periods (see Section </w:t>
      </w:r>
      <w:r w:rsidR="00EF628B" w:rsidRPr="002C3488">
        <w:t>9.1</w:t>
      </w:r>
      <w:r w:rsidRPr="002C3488">
        <w:t>) to establish the base rate of event occurrence which will provide context to the subsequent population-level effect estimates. The number of persons, number of events during the time-at-risk period, the incidence proportion per 1</w:t>
      </w:r>
      <w:r w:rsidR="00B7015D" w:rsidRPr="002C3488">
        <w:t>,</w:t>
      </w:r>
      <w:r w:rsidRPr="002C3488">
        <w:t>000 persons, and the incidence rate per 1</w:t>
      </w:r>
      <w:r w:rsidR="00B7015D" w:rsidRPr="002C3488">
        <w:t>,</w:t>
      </w:r>
      <w:r w:rsidRPr="002C3488">
        <w:t>000 person-years will be computed for both outcomes</w:t>
      </w:r>
      <w:r w:rsidRPr="00D01D83">
        <w:t xml:space="preserve">, during both time-at-risk periods. The incidence analyses involve direct observation of the experience of </w:t>
      </w:r>
      <w:r w:rsidR="00C73919">
        <w:t>subject</w:t>
      </w:r>
      <w:r w:rsidRPr="00D01D83">
        <w:t>s, which can provide context about the real-world patterns of event occurrence in different populations but cannot be used for causal inference</w:t>
      </w:r>
      <w:r w:rsidR="00C61EEF">
        <w:t xml:space="preserve">, </w:t>
      </w:r>
      <w:r w:rsidRPr="00D01D83">
        <w:t xml:space="preserve">to draw comparative conclusions about the effects of any </w:t>
      </w:r>
      <w:r w:rsidR="00CD4F9C" w:rsidRPr="00D01D83">
        <w:t>treatment</w:t>
      </w:r>
      <w:r w:rsidR="00CD4F9C">
        <w:t xml:space="preserve"> or</w:t>
      </w:r>
      <w:r w:rsidR="00C61EEF">
        <w:t xml:space="preserve"> extrapolate to the general population</w:t>
      </w:r>
      <w:r w:rsidRPr="00D01D83">
        <w:t>.</w:t>
      </w:r>
    </w:p>
    <w:p w14:paraId="4B4BCCC8" w14:textId="4EE2A818" w:rsidR="008605A9" w:rsidRDefault="008605A9" w:rsidP="00D350F5">
      <w:pPr>
        <w:pStyle w:val="Heading2"/>
      </w:pPr>
      <w:bookmarkStart w:id="34" w:name="_Toc43971127"/>
      <w:r>
        <w:t>Model Specification</w:t>
      </w:r>
      <w:bookmarkEnd w:id="34"/>
    </w:p>
    <w:p w14:paraId="6C312B97" w14:textId="0579A5FE" w:rsidR="008605A9" w:rsidRDefault="008605A9" w:rsidP="007A29FD">
      <w:pPr>
        <w:rPr>
          <w:rFonts w:eastAsia="TimesNewRoman"/>
        </w:rPr>
      </w:pPr>
      <w:r w:rsidRPr="00FC16B4">
        <w:t>In this study, we compare the target cohort with the comparator cohort for the hazards of outcome during the time-at-risk by applying a Cox proportional hazards model.</w:t>
      </w:r>
      <w:r w:rsidR="007A29FD">
        <w:t xml:space="preserve"> </w:t>
      </w:r>
      <w:r w:rsidR="007A29FD" w:rsidRPr="00B877CF">
        <w:t xml:space="preserve">Estimates of risk will be generated as </w:t>
      </w:r>
      <w:r w:rsidR="007A29FD">
        <w:t xml:space="preserve">the empirically calibrated </w:t>
      </w:r>
      <w:r w:rsidR="007A29FD" w:rsidRPr="00B877CF">
        <w:t>hazard ratios (HR)</w:t>
      </w:r>
      <w:r w:rsidR="007A29FD">
        <w:t>,</w:t>
      </w:r>
      <w:r w:rsidR="007A29FD" w:rsidRPr="00B877CF">
        <w:t xml:space="preserve"> 95% confidence intervals (CI)</w:t>
      </w:r>
      <w:r w:rsidR="007A29FD">
        <w:t>, and p-values.</w:t>
      </w:r>
      <w:r w:rsidR="007A29FD" w:rsidRPr="00B877CF">
        <w:t xml:space="preserve"> </w:t>
      </w:r>
      <w:r w:rsidR="007A29FD">
        <w:t>The uncalibrated</w:t>
      </w:r>
      <w:r w:rsidR="007A29FD" w:rsidRPr="00B877CF">
        <w:t xml:space="preserve"> HR, CI, and p-value will also be reported. </w:t>
      </w:r>
      <w:r w:rsidR="007A29FD" w:rsidRPr="00B877CF">
        <w:rPr>
          <w:rFonts w:eastAsia="TimesNewRoman"/>
        </w:rPr>
        <w:t>The number of persons, days amount of time-at-risk, and number of outcome events in each cohort in each pairwise comparison</w:t>
      </w:r>
      <w:r w:rsidR="007A29FD">
        <w:rPr>
          <w:rFonts w:eastAsia="TimesNewRoman"/>
        </w:rPr>
        <w:t xml:space="preserve"> after PS adjustment</w:t>
      </w:r>
      <w:r w:rsidR="007A29FD" w:rsidRPr="00B877CF">
        <w:rPr>
          <w:rFonts w:eastAsia="TimesNewRoman"/>
        </w:rPr>
        <w:t xml:space="preserve"> will also be reported.</w:t>
      </w:r>
    </w:p>
    <w:p w14:paraId="11244088" w14:textId="7B50A32A" w:rsidR="008605A9" w:rsidRPr="00FC16B4" w:rsidRDefault="008605A9" w:rsidP="007A29FD">
      <w:r w:rsidRPr="00FC16B4">
        <w:t xml:space="preserve">The time-to-event of outcome among </w:t>
      </w:r>
      <w:r w:rsidR="00C73919">
        <w:t>subject</w:t>
      </w:r>
      <w:r w:rsidRPr="00FC16B4">
        <w:t>s in the target and comparator cohorts is determined by calculating the number of days from the start of the time-at-risk win</w:t>
      </w:r>
      <w:r>
        <w:t>dow (index date)</w:t>
      </w:r>
      <w:r w:rsidRPr="00FC16B4">
        <w:t>, until the earliest event among 1) the first occurrence of the outcome</w:t>
      </w:r>
      <w:r w:rsidR="007A29FD">
        <w:t xml:space="preserve"> or</w:t>
      </w:r>
      <w:r w:rsidRPr="00FC16B4">
        <w:t xml:space="preserve"> 2) the end of the time-at-risk window</w:t>
      </w:r>
      <w:r w:rsidR="007A29FD">
        <w:t xml:space="preserve"> as defined by the cohort</w:t>
      </w:r>
      <w:r w:rsidRPr="00FC16B4">
        <w:t>.</w:t>
      </w:r>
    </w:p>
    <w:p w14:paraId="04C58A3B" w14:textId="20EBAE95" w:rsidR="00C73919" w:rsidRPr="006B59F8" w:rsidRDefault="00C73919" w:rsidP="00C73919">
      <w:pPr>
        <w:pStyle w:val="Heading3"/>
      </w:pPr>
      <w:bookmarkStart w:id="35" w:name="_Toc43971128"/>
      <w:bookmarkStart w:id="36" w:name="_Toc508614965"/>
      <w:r w:rsidRPr="006B59F8">
        <w:t>Propensity Score Model</w:t>
      </w:r>
      <w:r w:rsidR="007D38AA">
        <w:t xml:space="preserve"> Specification</w:t>
      </w:r>
      <w:bookmarkEnd w:id="35"/>
    </w:p>
    <w:p w14:paraId="29549BC1" w14:textId="139607F9" w:rsidR="00C73919" w:rsidRDefault="00C73919" w:rsidP="00C73919">
      <w:r w:rsidRPr="00D01D83">
        <w:t>Propensity scores (PS) will be used as an analytic strategy to reduce potential confounding due to imbalance</w:t>
      </w:r>
      <w:r>
        <w:t xml:space="preserve"> of subject </w:t>
      </w:r>
      <w:r w:rsidRPr="00D01D83">
        <w:t>characteristic</w:t>
      </w:r>
      <w:r>
        <w:t>s at</w:t>
      </w:r>
      <w:r w:rsidRPr="00D01D83">
        <w:t xml:space="preserve"> </w:t>
      </w:r>
      <w:r>
        <w:t xml:space="preserve">baseline </w:t>
      </w:r>
      <w:r w:rsidRPr="00D01D83">
        <w:t xml:space="preserve">between </w:t>
      </w:r>
      <w:r>
        <w:t>the</w:t>
      </w:r>
      <w:r w:rsidRPr="00D01D83">
        <w:t xml:space="preserve"> target and comparator cohort </w:t>
      </w:r>
      <w:r>
        <w:t xml:space="preserve">in a </w:t>
      </w:r>
      <w:r w:rsidRPr="00D01D83">
        <w:t xml:space="preserve">pairwise comparison. The PS is the probability of a </w:t>
      </w:r>
      <w:r>
        <w:t>subject</w:t>
      </w:r>
      <w:r w:rsidRPr="00D01D83">
        <w:t xml:space="preserve"> being classified in the target cohort </w:t>
      </w:r>
      <w:r>
        <w:t xml:space="preserve">versus </w:t>
      </w:r>
      <w:r w:rsidRPr="00D01D83">
        <w:t xml:space="preserve">the comparator cohort, given a set of observed covariates. The PS will be estimated for each </w:t>
      </w:r>
      <w:r>
        <w:t>subject</w:t>
      </w:r>
      <w:r w:rsidRPr="00D01D83">
        <w:t xml:space="preserve"> using the predicted probability from a regularized logistic regression model, fit with a Laplace prior (LASSO) and the regularization hyperparameter selected by optimizing the likelihood in a 10-fold cross validation, using a starting variance of 0.01 and a tolerance of 2e-7. Covariates that occur in fewer than 0.1% of the combined target and comparator </w:t>
      </w:r>
      <w:r>
        <w:t>cohort</w:t>
      </w:r>
      <w:r w:rsidRPr="00D01D83">
        <w:t xml:space="preserve"> in a pairwise comparison will be excluded prior to model fitting. </w:t>
      </w:r>
      <w:r>
        <w:t>Subject</w:t>
      </w:r>
      <w:r w:rsidRPr="00D01D83">
        <w:t xml:space="preserve">s will be matched on </w:t>
      </w:r>
      <w:r w:rsidRPr="0080142E">
        <w:t>1:1 ratio matching</w:t>
      </w:r>
      <w:r w:rsidRPr="007A7D52">
        <w:t xml:space="preserve"> of target to comparator </w:t>
      </w:r>
      <w:r>
        <w:t>subject</w:t>
      </w:r>
      <w:r w:rsidRPr="007A7D52">
        <w:t>s</w:t>
      </w:r>
      <w:r>
        <w:t>. This</w:t>
      </w:r>
      <w:r w:rsidRPr="007A7D52">
        <w:t xml:space="preserve"> approach will use a greedy matching algorithm by applying a caliper of 0.2 of the standard deviation </w:t>
      </w:r>
      <w:r>
        <w:t xml:space="preserve">on the logit scale </w:t>
      </w:r>
      <w:r w:rsidRPr="007A7D52">
        <w:t>of the PS distribution</w:t>
      </w:r>
      <w:r>
        <w:t>.</w:t>
      </w:r>
    </w:p>
    <w:p w14:paraId="426055BA" w14:textId="3CE84721" w:rsidR="00C73919" w:rsidRDefault="00C73919" w:rsidP="00C73919">
      <w:pPr>
        <w:pStyle w:val="Heading3"/>
      </w:pPr>
      <w:bookmarkStart w:id="37" w:name="_Toc43971129"/>
      <w:r>
        <w:lastRenderedPageBreak/>
        <w:t>Outcome Model Specification</w:t>
      </w:r>
      <w:bookmarkEnd w:id="37"/>
    </w:p>
    <w:p w14:paraId="35FD9EEC" w14:textId="3ED1E226" w:rsidR="00C73919" w:rsidRPr="002C3488" w:rsidRDefault="004D2364" w:rsidP="00C73919">
      <w:r w:rsidRPr="004D2364">
        <w:t xml:space="preserve">A Cox proportional hazards regression model will be used to model the time to the first outcome occurrence for the target </w:t>
      </w:r>
      <w:r w:rsidRPr="002C3488">
        <w:t>group relative to the comparator group while accounting for the PS matching. Estimates of risk will be generated as the empirically calibrated hazard ratios (HR), 95% confidence intervals (CI), and p-values (see Section 7.</w:t>
      </w:r>
      <w:r w:rsidR="00EF628B" w:rsidRPr="002C3488">
        <w:t>4.2</w:t>
      </w:r>
      <w:r w:rsidRPr="002C3488">
        <w:t>).The uncalibrated HR, CI, and p-value will also be reported. The number of persons, days amount of time-at-risk, and number of outcome events in each cohort in each pairwise comparison after PS adjustment will also be reported.</w:t>
      </w:r>
    </w:p>
    <w:p w14:paraId="14DD972F" w14:textId="5DC49E58" w:rsidR="00B93AA6" w:rsidRDefault="00B93AA6" w:rsidP="00C73919">
      <w:r w:rsidRPr="002C3488">
        <w:t>For each target-comparator-outcome-analysis combination, heterogeneity</w:t>
      </w:r>
      <w:r w:rsidRPr="00B93AA6">
        <w:t xml:space="preserve"> of the hazards ratios will be</w:t>
      </w:r>
      <w:r w:rsidR="00C3499E">
        <w:t xml:space="preserve"> </w:t>
      </w:r>
      <w:r w:rsidRPr="00B93AA6">
        <w:t>estimated, using I</w:t>
      </w:r>
      <w:r w:rsidRPr="00C3499E">
        <w:rPr>
          <w:vertAlign w:val="superscript"/>
        </w:rPr>
        <w:t>2</w:t>
      </w:r>
      <w:r w:rsidR="00C3499E">
        <w:t xml:space="preserve"> a</w:t>
      </w:r>
      <w:r w:rsidRPr="00B93AA6">
        <w:t>s a metric</w:t>
      </w:r>
      <w:r w:rsidR="00C3499E">
        <w:t xml:space="preserve"> </w:t>
      </w:r>
      <w:r w:rsidR="00C3499E">
        <w:fldChar w:fldCharType="begin"/>
      </w:r>
      <w:r w:rsidR="00A659F3">
        <w:instrText xml:space="preserve"> ADDIN EN.CITE &lt;EndNote&gt;&lt;Cite&gt;&lt;Author&gt;Higgins&lt;/Author&gt;&lt;Year&gt;2003&lt;/Year&gt;&lt;RecNum&gt;34&lt;/RecNum&gt;&lt;DisplayText&gt;[22]&lt;/DisplayText&gt;&lt;record&gt;&lt;rec-number&gt;34&lt;/rec-number&gt;&lt;foreign-keys&gt;&lt;key app="EN" db-id="frzpazxz3txefzeerpuv5pztp2vzw99dvwsd" timestamp="1591042658"&gt;34&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abbr-1&gt;BMJ (Clinical research ed.)&lt;/abbr-1&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C3499E">
        <w:fldChar w:fldCharType="separate"/>
      </w:r>
      <w:r w:rsidR="00A659F3">
        <w:rPr>
          <w:noProof/>
        </w:rPr>
        <w:t>[22]</w:t>
      </w:r>
      <w:r w:rsidR="00C3499E">
        <w:fldChar w:fldCharType="end"/>
      </w:r>
      <w:r w:rsidRPr="00B93AA6">
        <w:t>. If there is sufficient homogeneity across sources (I</w:t>
      </w:r>
      <w:r w:rsidRPr="00C3499E">
        <w:rPr>
          <w:vertAlign w:val="superscript"/>
        </w:rPr>
        <w:t>2</w:t>
      </w:r>
      <w:r w:rsidRPr="00B93AA6">
        <w:t>&lt;40%)</w:t>
      </w:r>
      <w:r w:rsidR="00C3499E">
        <w:t xml:space="preserve"> </w:t>
      </w:r>
      <w:r w:rsidR="00C3499E">
        <w:fldChar w:fldCharType="begin"/>
      </w:r>
      <w:r w:rsidR="00A659F3">
        <w:instrText xml:space="preserve"> ADDIN EN.CITE &lt;EndNote&gt;&lt;Cite&gt;&lt;Year&gt;2011&lt;/Year&gt;&lt;RecNum&gt;45&lt;/RecNum&gt;&lt;DisplayText&gt;[23]&lt;/DisplayText&gt;&lt;record&gt;&lt;rec-number&gt;45&lt;/rec-number&gt;&lt;foreign-keys&gt;&lt;key app="EN" db-id="frzpazxz3txefzeerpuv5pztp2vzw99dvwsd" timestamp="1591042967"&gt;45&lt;/key&gt;&lt;/foreign-keys&gt;&lt;ref-type name="Book Section"&gt;5&lt;/ref-type&gt;&lt;contributors&gt;&lt;/contributors&gt;&lt;titles&gt;&lt;title&gt;Cochrane Handbook for Systematic Reviews of Interventions: 9.5.2 Identifying and measuring heterogeneity&lt;/title&gt;&lt;/titles&gt;&lt;dates&gt;&lt;year&gt;2011&lt;/year&gt;&lt;/dates&gt;&lt;publisher&gt;Cochrane Reviews&lt;/publisher&gt;&lt;urls&gt;&lt;related-urls&gt;&lt;url&gt;http://handbook.cochrane.org/chapter_9/9_5_2_identifying_and_measuring_heterogeneity.htm&lt;/url&gt;&lt;/related-urls&gt;&lt;/urls&gt;&lt;/record&gt;&lt;/Cite&gt;&lt;/EndNote&gt;</w:instrText>
      </w:r>
      <w:r w:rsidR="00C3499E">
        <w:fldChar w:fldCharType="separate"/>
      </w:r>
      <w:r w:rsidR="00A659F3">
        <w:rPr>
          <w:noProof/>
        </w:rPr>
        <w:t>[23]</w:t>
      </w:r>
      <w:r w:rsidR="00C3499E">
        <w:fldChar w:fldCharType="end"/>
      </w:r>
      <w:r w:rsidRPr="00B93AA6">
        <w:t>, database-specific estimates will be pooled through random effect meta-analysis using the Hartung-Knapp-Sidik-Jonkman inverse-variance method</w:t>
      </w:r>
      <w:r w:rsidR="00C3499E">
        <w:t xml:space="preserve"> </w:t>
      </w:r>
      <w:r w:rsidR="00C3499E">
        <w:fldChar w:fldCharType="begin">
          <w:fldData xml:space="preserve">PEVuZE5vdGU+PENpdGU+PEF1dGhvcj5JbnRIb3V0PC9BdXRob3I+PFllYXI+MjAxNDwvWWVhcj48
UmVjTnVtPjQ2PC9SZWNOdW0+PERpc3BsYXlUZXh0PlsyNF08L0Rpc3BsYXlUZXh0PjxyZWNvcmQ+
PHJlYy1udW1iZXI+NDY8L3JlYy1udW1iZXI+PGZvcmVpZ24ta2V5cz48a2V5IGFwcD0iRU4iIGRi
LWlkPSJmcnpwYXp4ejN0eGVmemVlcnB1djVwenRwMnZ6dzk5ZHZ3c2QiIHRpbWVzdGFtcD0iMTU5
MTA0Mjk2OCI+NDY8L2tleT48L2ZvcmVpZ24ta2V5cz48cmVmLXR5cGUgbmFtZT0iSm91cm5hbCBB
cnRpY2xlIj4xNzwvcmVmLXR5cGU+PGNvbnRyaWJ1dG9ycz48YXV0aG9ycz48YXV0aG9yPkludEhv
dXQsIEouPC9hdXRob3I+PGF1dGhvcj5Jb2FubmlkaXMsIEouIFAuPC9hdXRob3I+PGF1dGhvcj5C
b3JtLCBHLiBGLjwvYXV0aG9yPjwvYXV0aG9ycz48L2NvbnRyaWJ1dG9ycz48YXV0aC1hZGRyZXNz
PkRlcGFydG1lbnQgZm9yIEhlYWx0aCBFdmlkZW5jZSAoSEVWKSwgUmFkYm91ZCBVbml2ZXJzaXR5
IE1lZGljYWwgQ2VudGVyLCBIdWlzcG9zdCAxMzMsIFAsTywgYm94IDkxMDEsIE5pam1lZ2VuLCBI
QiA2NTAwLCBUaGUgTmV0aGVybGFuZHMuIEpvYW5uYS5pbnRIb3V0QHJhZGJvdWR1bWMubmwuPC9h
dXRoLWFkZHJlc3M+PHRpdGxlcz48dGl0bGU+VGhlIEhhcnR1bmctS25hcHAtU2lkaWstSm9ua21h
biBtZXRob2QgZm9yIHJhbmRvbSBlZmZlY3RzIG1ldGEtYW5hbHlzaXMgaXMgc3RyYWlnaHRmb3J3
YXJkIGFuZCBjb25zaWRlcmFibHkgb3V0cGVyZm9ybXMgdGhlIHN0YW5kYXJkIERlclNpbW9uaWFu
LUxhaXJkIG1ldGhvZDwvdGl0bGU+PHNlY29uZGFyeS10aXRsZT5CTUMgTWVkIFJlcyBNZXRob2Rv
bDwvc2Vjb25kYXJ5LXRpdGxlPjxhbHQtdGl0bGU+Qk1DIG1lZGljYWwgcmVzZWFyY2ggbWV0aG9k
b2xvZ3k8L2FsdC10aXRsZT48L3RpdGxlcz48cGVyaW9kaWNhbD48ZnVsbC10aXRsZT5CTUMgTWVk
IFJlcyBNZXRob2RvbDwvZnVsbC10aXRsZT48YWJici0xPkJNQyBtZWRpY2FsIHJlc2VhcmNoIG1l
dGhvZG9sb2d5PC9hYmJyLTE+PC9wZXJpb2RpY2FsPjxhbHQtcGVyaW9kaWNhbD48ZnVsbC10aXRs
ZT5CTUMgTWVkIFJlcyBNZXRob2RvbDwvZnVsbC10aXRsZT48YWJici0xPkJNQyBtZWRpY2FsIHJl
c2VhcmNoIG1ldGhvZG9sb2d5PC9hYmJyLTE+PC9hbHQtcGVyaW9kaWNhbD48cGFnZXM+MjU8L3Bh
Z2VzPjx2b2x1bWU+MTQ8L3ZvbHVtZT48ZWRpdGlvbj4yMDE0LzAyLzIwPC9lZGl0aW9uPjxrZXl3
b3Jkcz48a2V5d29yZD5DbGluaWNhbCBUcmlhbHMgYXMgVG9waWMvKm1ldGhvZHMvKnN0YXRpc3Rp
Y3MgJmFtcDsgbnVtZXJpY2FsIGRhdGE8L2tleXdvcmQ+PGtleXdvcmQ+Q29tbW9uIENvbGQvZHJ1
ZyB0aGVyYXB5PC9rZXl3b3JkPjxrZXl3b3JkPkRhdGEgSW50ZXJwcmV0YXRpb24sIFN0YXRpc3Rp
Y2FsPC9rZXl3b3JkPjxrZXl3b3JkPkh1bWFuczwva2V5d29yZD48a2V5d29yZD5PZGRzIFJhdGlv
PC9rZXl3b3JkPjxrZXl3b3JkPlByZWN1cnNvciBDZWxsIEx5bXBob2JsYXN0aWMgTGV1a2VtaWEt
THltcGhvbWEvZHJ1ZyB0aGVyYXB5L21vcnRhbGl0eTwva2V5d29yZD48a2V5d29yZD5Qcm9wb3J0
aW9uYWwgSGF6YXJkcyBNb2RlbHM8L2tleXdvcmQ+PGtleXdvcmQ+U2FtcGxlIFNpemU8L2tleXdv
cmQ+PGtleXdvcmQ+WmluYy90aGVyYXBldXRpYyB1c2U8L2tleXdvcmQ+PC9rZXl3b3Jkcz48ZGF0
ZXM+PHllYXI+MjAxNDwveWVhcj48cHViLWRhdGVzPjxkYXRlPkZlYiAxODwvZGF0ZT48L3B1Yi1k
YXRlcz48L2RhdGVzPjxpc2JuPjE0NzEtMjI4ODwvaXNibj48YWNjZXNzaW9uLW51bT4yNDU0ODU3
MTwvYWNjZXNzaW9uLW51bT48dXJscz48L3VybHM+PGN1c3RvbTI+UE1DNDAxNTcyMTwvY3VzdG9t
Mj48ZWxlY3Ryb25pYy1yZXNvdXJjZS1udW0+MTAuMTE4Ni8xNDcxLTIyODgtMTQtMjU8L2VsZWN0
cm9uaWMtcmVzb3VyY2UtbnVtPjxyZW1vdGUtZGF0YWJhc2UtcHJvdmlkZXI+TkxNPC9yZW1vdGUt
ZGF0YWJhc2UtcHJvdmlkZXI+PGxhbmd1YWdlPmVuZzwvbGFuZ3VhZ2U+PC9yZWNvcmQ+PC9DaXRl
PjwvRW5kTm90ZT4A
</w:fldData>
        </w:fldChar>
      </w:r>
      <w:r w:rsidR="00A659F3">
        <w:instrText xml:space="preserve"> ADDIN EN.CITE </w:instrText>
      </w:r>
      <w:r w:rsidR="00A659F3">
        <w:fldChar w:fldCharType="begin">
          <w:fldData xml:space="preserve">PEVuZE5vdGU+PENpdGU+PEF1dGhvcj5JbnRIb3V0PC9BdXRob3I+PFllYXI+MjAxNDwvWWVhcj48
UmVjTnVtPjQ2PC9SZWNOdW0+PERpc3BsYXlUZXh0PlsyNF08L0Rpc3BsYXlUZXh0PjxyZWNvcmQ+
PHJlYy1udW1iZXI+NDY8L3JlYy1udW1iZXI+PGZvcmVpZ24ta2V5cz48a2V5IGFwcD0iRU4iIGRi
LWlkPSJmcnpwYXp4ejN0eGVmemVlcnB1djVwenRwMnZ6dzk5ZHZ3c2QiIHRpbWVzdGFtcD0iMTU5
MTA0Mjk2OCI+NDY8L2tleT48L2ZvcmVpZ24ta2V5cz48cmVmLXR5cGUgbmFtZT0iSm91cm5hbCBB
cnRpY2xlIj4xNzwvcmVmLXR5cGU+PGNvbnRyaWJ1dG9ycz48YXV0aG9ycz48YXV0aG9yPkludEhv
dXQsIEouPC9hdXRob3I+PGF1dGhvcj5Jb2FubmlkaXMsIEouIFAuPC9hdXRob3I+PGF1dGhvcj5C
b3JtLCBHLiBGLjwvYXV0aG9yPjwvYXV0aG9ycz48L2NvbnRyaWJ1dG9ycz48YXV0aC1hZGRyZXNz
PkRlcGFydG1lbnQgZm9yIEhlYWx0aCBFdmlkZW5jZSAoSEVWKSwgUmFkYm91ZCBVbml2ZXJzaXR5
IE1lZGljYWwgQ2VudGVyLCBIdWlzcG9zdCAxMzMsIFAsTywgYm94IDkxMDEsIE5pam1lZ2VuLCBI
QiA2NTAwLCBUaGUgTmV0aGVybGFuZHMuIEpvYW5uYS5pbnRIb3V0QHJhZGJvdWR1bWMubmwuPC9h
dXRoLWFkZHJlc3M+PHRpdGxlcz48dGl0bGU+VGhlIEhhcnR1bmctS25hcHAtU2lkaWstSm9ua21h
biBtZXRob2QgZm9yIHJhbmRvbSBlZmZlY3RzIG1ldGEtYW5hbHlzaXMgaXMgc3RyYWlnaHRmb3J3
YXJkIGFuZCBjb25zaWRlcmFibHkgb3V0cGVyZm9ybXMgdGhlIHN0YW5kYXJkIERlclNpbW9uaWFu
LUxhaXJkIG1ldGhvZDwvdGl0bGU+PHNlY29uZGFyeS10aXRsZT5CTUMgTWVkIFJlcyBNZXRob2Rv
bDwvc2Vjb25kYXJ5LXRpdGxlPjxhbHQtdGl0bGU+Qk1DIG1lZGljYWwgcmVzZWFyY2ggbWV0aG9k
b2xvZ3k8L2FsdC10aXRsZT48L3RpdGxlcz48cGVyaW9kaWNhbD48ZnVsbC10aXRsZT5CTUMgTWVk
IFJlcyBNZXRob2RvbDwvZnVsbC10aXRsZT48YWJici0xPkJNQyBtZWRpY2FsIHJlc2VhcmNoIG1l
dGhvZG9sb2d5PC9hYmJyLTE+PC9wZXJpb2RpY2FsPjxhbHQtcGVyaW9kaWNhbD48ZnVsbC10aXRs
ZT5CTUMgTWVkIFJlcyBNZXRob2RvbDwvZnVsbC10aXRsZT48YWJici0xPkJNQyBtZWRpY2FsIHJl
c2VhcmNoIG1ldGhvZG9sb2d5PC9hYmJyLTE+PC9hbHQtcGVyaW9kaWNhbD48cGFnZXM+MjU8L3Bh
Z2VzPjx2b2x1bWU+MTQ8L3ZvbHVtZT48ZWRpdGlvbj4yMDE0LzAyLzIwPC9lZGl0aW9uPjxrZXl3
b3Jkcz48a2V5d29yZD5DbGluaWNhbCBUcmlhbHMgYXMgVG9waWMvKm1ldGhvZHMvKnN0YXRpc3Rp
Y3MgJmFtcDsgbnVtZXJpY2FsIGRhdGE8L2tleXdvcmQ+PGtleXdvcmQ+Q29tbW9uIENvbGQvZHJ1
ZyB0aGVyYXB5PC9rZXl3b3JkPjxrZXl3b3JkPkRhdGEgSW50ZXJwcmV0YXRpb24sIFN0YXRpc3Rp
Y2FsPC9rZXl3b3JkPjxrZXl3b3JkPkh1bWFuczwva2V5d29yZD48a2V5d29yZD5PZGRzIFJhdGlv
PC9rZXl3b3JkPjxrZXl3b3JkPlByZWN1cnNvciBDZWxsIEx5bXBob2JsYXN0aWMgTGV1a2VtaWEt
THltcGhvbWEvZHJ1ZyB0aGVyYXB5L21vcnRhbGl0eTwva2V5d29yZD48a2V5d29yZD5Qcm9wb3J0
aW9uYWwgSGF6YXJkcyBNb2RlbHM8L2tleXdvcmQ+PGtleXdvcmQ+U2FtcGxlIFNpemU8L2tleXdv
cmQ+PGtleXdvcmQ+WmluYy90aGVyYXBldXRpYyB1c2U8L2tleXdvcmQ+PC9rZXl3b3Jkcz48ZGF0
ZXM+PHllYXI+MjAxNDwveWVhcj48cHViLWRhdGVzPjxkYXRlPkZlYiAxODwvZGF0ZT48L3B1Yi1k
YXRlcz48L2RhdGVzPjxpc2JuPjE0NzEtMjI4ODwvaXNibj48YWNjZXNzaW9uLW51bT4yNDU0ODU3
MTwvYWNjZXNzaW9uLW51bT48dXJscz48L3VybHM+PGN1c3RvbTI+UE1DNDAxNTcyMTwvY3VzdG9t
Mj48ZWxlY3Ryb25pYy1yZXNvdXJjZS1udW0+MTAuMTE4Ni8xNDcxLTIyODgtMTQtMjU8L2VsZWN0
cm9uaWMtcmVzb3VyY2UtbnVtPjxyZW1vdGUtZGF0YWJhc2UtcHJvdmlkZXI+TkxNPC9yZW1vdGUt
ZGF0YWJhc2UtcHJvdmlkZXI+PGxhbmd1YWdlPmVuZzwvbGFuZ3VhZ2U+PC9yZWNvcmQ+PC9DaXRl
PjwvRW5kTm90ZT4A
</w:fldData>
        </w:fldChar>
      </w:r>
      <w:r w:rsidR="00A659F3">
        <w:instrText xml:space="preserve"> ADDIN EN.CITE.DATA </w:instrText>
      </w:r>
      <w:r w:rsidR="00A659F3">
        <w:fldChar w:fldCharType="end"/>
      </w:r>
      <w:r w:rsidR="00C3499E">
        <w:fldChar w:fldCharType="separate"/>
      </w:r>
      <w:r w:rsidR="00A659F3">
        <w:rPr>
          <w:noProof/>
        </w:rPr>
        <w:t>[24]</w:t>
      </w:r>
      <w:r w:rsidR="00C3499E">
        <w:fldChar w:fldCharType="end"/>
      </w:r>
      <w:r w:rsidRPr="00B93AA6">
        <w:t>. Pooled results will include p-values corrected for multiple testing using Hochberg’s step-up procedure. Where observed heterogeneity across sources is greater than I</w:t>
      </w:r>
      <w:r w:rsidRPr="00C3499E">
        <w:rPr>
          <w:vertAlign w:val="superscript"/>
        </w:rPr>
        <w:t>2</w:t>
      </w:r>
      <w:r w:rsidRPr="00B93AA6">
        <w:t>≥40%, pooled estimates will not be generated.</w:t>
      </w:r>
    </w:p>
    <w:p w14:paraId="410B4B77" w14:textId="77777777" w:rsidR="00CC5806" w:rsidRDefault="00CC5806" w:rsidP="00CC5806">
      <w:pPr>
        <w:pStyle w:val="Heading2"/>
      </w:pPr>
      <w:bookmarkStart w:id="38" w:name="_Toc43971130"/>
      <w:r>
        <w:t>Evidence Evaluation</w:t>
      </w:r>
      <w:bookmarkEnd w:id="38"/>
    </w:p>
    <w:p w14:paraId="695AF20A" w14:textId="77777777" w:rsidR="00CC5806" w:rsidRDefault="00CC5806" w:rsidP="00CC5806">
      <w:r w:rsidRPr="00F851E2">
        <w:t xml:space="preserve">For each population-level effect estimate generated by the study, i.e. each target-comparator-outcome-analysis-database combination, we will report diagnostics to assess its potential for bias and threats to its valid interpretation. </w:t>
      </w:r>
      <w:r>
        <w:t>The diagnostics include both propensity score distribution and covariate balance before and after propensity score matching.</w:t>
      </w:r>
    </w:p>
    <w:p w14:paraId="61046A5C" w14:textId="77777777" w:rsidR="00CC5806" w:rsidRDefault="00CC5806" w:rsidP="00CC5806">
      <w:pPr>
        <w:pStyle w:val="Heading3"/>
      </w:pPr>
      <w:bookmarkStart w:id="39" w:name="_Toc43971131"/>
      <w:r>
        <w:t>Propensity Score Distribution</w:t>
      </w:r>
      <w:bookmarkEnd w:id="39"/>
    </w:p>
    <w:p w14:paraId="01712783" w14:textId="77777777" w:rsidR="00CC5806" w:rsidRPr="007D38AA" w:rsidRDefault="00CC5806" w:rsidP="00CC5806">
      <w:r>
        <w:t>Once the PS model is fit for each pairwise comparison, the PS distribution for the target and comparator cohort will be plotted to evaluate the comparability, as a proxy for exchange ability, of the two cohorts before matching. The plot will be scaled to the preference score, which normalizes for initial cohort size imbalance. If the proportion of subjects in clinical equipoise, i.e. the patients with a preference score between 0.3 and 0.718, is less than 50%, then the estimate will not be reported.</w:t>
      </w:r>
    </w:p>
    <w:p w14:paraId="6D058921" w14:textId="77777777" w:rsidR="00CC5806" w:rsidRDefault="00CC5806" w:rsidP="00CC5806">
      <w:pPr>
        <w:pStyle w:val="Heading3"/>
      </w:pPr>
      <w:bookmarkStart w:id="40" w:name="_Toc43971132"/>
      <w:r>
        <w:t>Covariate balance before and after propensity score matching</w:t>
      </w:r>
      <w:bookmarkEnd w:id="40"/>
    </w:p>
    <w:p w14:paraId="02C4555C" w14:textId="7FA9BF9A" w:rsidR="00CC5806" w:rsidRDefault="00CC5806" w:rsidP="00CC5806">
      <w:r>
        <w:t>Covariate balance will be evaluated by plotting the standardized mean difference (SMD) of each covariate before against the SMD after propensity score matching. After matching SMDs with values of &lt;0.1 are asserted to indicate negligible group differences [19].</w:t>
      </w:r>
    </w:p>
    <w:p w14:paraId="5F1236DC" w14:textId="77777777" w:rsidR="00DA7025" w:rsidRDefault="00DA7025">
      <w:pPr>
        <w:rPr>
          <w:rFonts w:asciiTheme="majorHAnsi" w:eastAsiaTheme="majorEastAsia" w:hAnsiTheme="majorHAnsi" w:cstheme="majorBidi"/>
          <w:color w:val="365F91" w:themeColor="accent1" w:themeShade="BF"/>
          <w:sz w:val="28"/>
          <w:szCs w:val="28"/>
        </w:rPr>
      </w:pPr>
      <w:r>
        <w:br w:type="page"/>
      </w:r>
    </w:p>
    <w:p w14:paraId="42E1CD17" w14:textId="01561938" w:rsidR="009741C0" w:rsidRDefault="009741C0" w:rsidP="009741C0">
      <w:pPr>
        <w:pStyle w:val="Heading2"/>
      </w:pPr>
      <w:bookmarkStart w:id="41" w:name="_Toc43971133"/>
      <w:r w:rsidRPr="00D350F5">
        <w:lastRenderedPageBreak/>
        <w:t>Analyses</w:t>
      </w:r>
      <w:r>
        <w:t xml:space="preserve"> to Perform</w:t>
      </w:r>
      <w:bookmarkEnd w:id="41"/>
    </w:p>
    <w:p w14:paraId="6B85BF1F" w14:textId="48B4DB6E" w:rsidR="009741C0" w:rsidRDefault="009741C0" w:rsidP="009741C0">
      <w:r w:rsidRPr="002C3488">
        <w:t xml:space="preserve">Total number of population-level effect estimates that will be generated by this study </w:t>
      </w:r>
      <w:r w:rsidR="0057325A" w:rsidRPr="002C3488">
        <w:t xml:space="preserve">can be found in Table </w:t>
      </w:r>
      <w:r w:rsidR="00783942" w:rsidRPr="002C3488">
        <w:t>10</w:t>
      </w:r>
      <w:r w:rsidR="0057325A" w:rsidRPr="002C3488">
        <w:t xml:space="preserve">. Note that the total number of estimates generated does not necessarily mean the number of estimates that will be reported. The number of estimates reported depends on diagnostic assessment (see Section </w:t>
      </w:r>
      <w:r w:rsidR="00EF628B" w:rsidRPr="002C3488">
        <w:t>9.4</w:t>
      </w:r>
      <w:r w:rsidR="0057325A" w:rsidRPr="002C3488">
        <w:t>).</w:t>
      </w:r>
    </w:p>
    <w:tbl>
      <w:tblPr>
        <w:tblStyle w:val="TableGrid"/>
        <w:tblW w:w="9352" w:type="dxa"/>
        <w:tblLook w:val="04A0" w:firstRow="1" w:lastRow="0" w:firstColumn="1" w:lastColumn="0" w:noHBand="0" w:noVBand="1"/>
      </w:tblPr>
      <w:tblGrid>
        <w:gridCol w:w="1975"/>
        <w:gridCol w:w="5130"/>
        <w:gridCol w:w="2247"/>
      </w:tblGrid>
      <w:tr w:rsidR="0057325A" w:rsidRPr="00F56516" w14:paraId="22354AE6" w14:textId="77777777" w:rsidTr="0057325A">
        <w:trPr>
          <w:cantSplit/>
          <w:tblHeader/>
        </w:trPr>
        <w:tc>
          <w:tcPr>
            <w:tcW w:w="9352" w:type="dxa"/>
            <w:gridSpan w:val="3"/>
            <w:shd w:val="clear" w:color="auto" w:fill="BFBFBF" w:themeFill="background1" w:themeFillShade="BF"/>
          </w:tcPr>
          <w:p w14:paraId="435EAD90" w14:textId="08FC21EB" w:rsidR="0057325A" w:rsidRPr="00F56516" w:rsidRDefault="0057325A" w:rsidP="006F6957">
            <w:pPr>
              <w:rPr>
                <w:b/>
                <w:bCs/>
              </w:rPr>
            </w:pPr>
            <w:r>
              <w:rPr>
                <w:b/>
                <w:bCs/>
              </w:rPr>
              <w:t xml:space="preserve">TABLE </w:t>
            </w:r>
            <w:r w:rsidR="00783942">
              <w:rPr>
                <w:b/>
                <w:bCs/>
              </w:rPr>
              <w:t>10</w:t>
            </w:r>
            <w:r>
              <w:rPr>
                <w:b/>
                <w:bCs/>
              </w:rPr>
              <w:t xml:space="preserve"> – Analysis to Perform</w:t>
            </w:r>
          </w:p>
        </w:tc>
      </w:tr>
      <w:tr w:rsidR="006F6957" w:rsidRPr="00F56516" w14:paraId="5181BDAF" w14:textId="77777777" w:rsidTr="006F6957">
        <w:trPr>
          <w:cantSplit/>
          <w:tblHeader/>
        </w:trPr>
        <w:tc>
          <w:tcPr>
            <w:tcW w:w="1975" w:type="dxa"/>
            <w:shd w:val="clear" w:color="auto" w:fill="D9D9D9" w:themeFill="background1" w:themeFillShade="D9"/>
          </w:tcPr>
          <w:p w14:paraId="169A6755" w14:textId="505BABCA" w:rsidR="006F6957" w:rsidRPr="00F56516" w:rsidRDefault="006F6957" w:rsidP="006F6957">
            <w:pPr>
              <w:rPr>
                <w:b/>
                <w:bCs/>
              </w:rPr>
            </w:pPr>
            <w:r>
              <w:rPr>
                <w:b/>
                <w:bCs/>
              </w:rPr>
              <w:t>Analysis</w:t>
            </w:r>
          </w:p>
        </w:tc>
        <w:tc>
          <w:tcPr>
            <w:tcW w:w="5130" w:type="dxa"/>
            <w:shd w:val="clear" w:color="auto" w:fill="D9D9D9" w:themeFill="background1" w:themeFillShade="D9"/>
          </w:tcPr>
          <w:p w14:paraId="17EDBEAF" w14:textId="27738AA3" w:rsidR="006F6957" w:rsidRPr="00F56516" w:rsidRDefault="006F6957" w:rsidP="006F6957">
            <w:pPr>
              <w:rPr>
                <w:b/>
                <w:bCs/>
              </w:rPr>
            </w:pPr>
            <w:r w:rsidRPr="00F56516">
              <w:rPr>
                <w:b/>
                <w:bCs/>
              </w:rPr>
              <w:t>Analysis Specifications</w:t>
            </w:r>
          </w:p>
        </w:tc>
        <w:tc>
          <w:tcPr>
            <w:tcW w:w="2247" w:type="dxa"/>
            <w:shd w:val="clear" w:color="auto" w:fill="D9D9D9" w:themeFill="background1" w:themeFillShade="D9"/>
          </w:tcPr>
          <w:p w14:paraId="16B8FAFF" w14:textId="77777777" w:rsidR="006F6957" w:rsidRPr="00F56516" w:rsidRDefault="006F6957" w:rsidP="006F6957">
            <w:pPr>
              <w:rPr>
                <w:b/>
                <w:bCs/>
              </w:rPr>
            </w:pPr>
            <w:r w:rsidRPr="00F56516">
              <w:rPr>
                <w:b/>
                <w:bCs/>
              </w:rPr>
              <w:t>Number of Analysis</w:t>
            </w:r>
          </w:p>
        </w:tc>
      </w:tr>
      <w:tr w:rsidR="006F6957" w14:paraId="75D62492" w14:textId="77777777" w:rsidTr="006F6957">
        <w:trPr>
          <w:cantSplit/>
          <w:trHeight w:val="878"/>
        </w:trPr>
        <w:tc>
          <w:tcPr>
            <w:tcW w:w="1975" w:type="dxa"/>
            <w:vMerge w:val="restart"/>
            <w:vAlign w:val="center"/>
          </w:tcPr>
          <w:p w14:paraId="53BEDB61" w14:textId="58787027" w:rsidR="006F6957" w:rsidRPr="007A29FD" w:rsidRDefault="006F6957" w:rsidP="006F6957">
            <w:pPr>
              <w:jc w:val="center"/>
            </w:pPr>
            <w:r>
              <w:t>Wei Replication</w:t>
            </w:r>
          </w:p>
        </w:tc>
        <w:tc>
          <w:tcPr>
            <w:tcW w:w="5130" w:type="dxa"/>
          </w:tcPr>
          <w:p w14:paraId="0F742D5F" w14:textId="64EBE7C8" w:rsidR="006F6957" w:rsidRDefault="006F6957" w:rsidP="006F6957">
            <w:pPr>
              <w:rPr>
                <w:b/>
                <w:bCs/>
                <w:i/>
                <w:iCs/>
              </w:rPr>
            </w:pPr>
            <w:r w:rsidRPr="006F6957">
              <w:rPr>
                <w:b/>
                <w:bCs/>
                <w:i/>
                <w:iCs/>
              </w:rPr>
              <w:t>Analysis 101</w:t>
            </w:r>
          </w:p>
          <w:p w14:paraId="7956D37D" w14:textId="509A7374" w:rsidR="006F6957" w:rsidRDefault="006F6957" w:rsidP="006F6957">
            <w:r w:rsidRPr="007A29FD">
              <w:t>Tramadol</w:t>
            </w:r>
            <w:r>
              <w:t xml:space="preserve"> (T1)</w:t>
            </w:r>
            <w:r w:rsidRPr="007A29FD">
              <w:t xml:space="preserve"> vs Codeine</w:t>
            </w:r>
            <w:r>
              <w:t xml:space="preserve"> (C1)</w:t>
            </w:r>
            <w:r w:rsidRPr="007A29FD">
              <w:t xml:space="preserve"> for Hip Fracture</w:t>
            </w:r>
            <w:r>
              <w:t xml:space="preserve"> (O1)</w:t>
            </w:r>
            <w:r w:rsidRPr="007A29FD">
              <w:t xml:space="preserve"> </w:t>
            </w:r>
            <w:r>
              <w:br/>
              <w:t>[2 TAR specifications * 1 databases (CPRD)]</w:t>
            </w:r>
          </w:p>
        </w:tc>
        <w:tc>
          <w:tcPr>
            <w:tcW w:w="2247" w:type="dxa"/>
            <w:vAlign w:val="center"/>
          </w:tcPr>
          <w:p w14:paraId="12FC585A" w14:textId="77777777" w:rsidR="006F6957" w:rsidRDefault="006F6957" w:rsidP="006F6957">
            <w:pPr>
              <w:jc w:val="center"/>
            </w:pPr>
            <w:r>
              <w:t>2</w:t>
            </w:r>
          </w:p>
        </w:tc>
      </w:tr>
      <w:tr w:rsidR="006F6957" w14:paraId="123F09D1" w14:textId="77777777" w:rsidTr="006F6957">
        <w:trPr>
          <w:cantSplit/>
          <w:trHeight w:val="878"/>
        </w:trPr>
        <w:tc>
          <w:tcPr>
            <w:tcW w:w="1975" w:type="dxa"/>
            <w:vMerge/>
            <w:vAlign w:val="center"/>
          </w:tcPr>
          <w:p w14:paraId="185BE577" w14:textId="77777777" w:rsidR="006F6957" w:rsidRDefault="006F6957" w:rsidP="006F6957">
            <w:pPr>
              <w:jc w:val="center"/>
            </w:pPr>
          </w:p>
        </w:tc>
        <w:tc>
          <w:tcPr>
            <w:tcW w:w="5130" w:type="dxa"/>
          </w:tcPr>
          <w:p w14:paraId="2AA12055" w14:textId="38F9C92A" w:rsidR="006F6957" w:rsidRDefault="006F6957" w:rsidP="006F6957">
            <w:pPr>
              <w:rPr>
                <w:b/>
                <w:bCs/>
                <w:i/>
                <w:iCs/>
              </w:rPr>
            </w:pPr>
            <w:r>
              <w:rPr>
                <w:b/>
                <w:bCs/>
                <w:i/>
                <w:iCs/>
              </w:rPr>
              <w:t>Analysis 102</w:t>
            </w:r>
          </w:p>
          <w:p w14:paraId="187EB24B" w14:textId="4843843F" w:rsidR="006F6957" w:rsidRPr="006F6957" w:rsidRDefault="006F6957" w:rsidP="006F6957">
            <w:r w:rsidRPr="007A29FD">
              <w:t>Tramadol</w:t>
            </w:r>
            <w:r>
              <w:t xml:space="preserve"> (T1)</w:t>
            </w:r>
            <w:r w:rsidRPr="007A29FD">
              <w:t xml:space="preserve"> vs Codeine</w:t>
            </w:r>
            <w:r>
              <w:t xml:space="preserve"> (C1)</w:t>
            </w:r>
            <w:r w:rsidRPr="007A29FD">
              <w:t xml:space="preserve"> for Hip Fracture</w:t>
            </w:r>
            <w:r>
              <w:t xml:space="preserve"> (O2)</w:t>
            </w:r>
            <w:r w:rsidRPr="007A29FD">
              <w:t xml:space="preserve"> </w:t>
            </w:r>
            <w:r>
              <w:br/>
              <w:t xml:space="preserve">[2 TAR specifications * </w:t>
            </w:r>
            <w:r w:rsidR="00341F5A">
              <w:t>3</w:t>
            </w:r>
            <w:r>
              <w:t xml:space="preserve"> databases (MDCR, MDCD, DOD)]</w:t>
            </w:r>
          </w:p>
        </w:tc>
        <w:tc>
          <w:tcPr>
            <w:tcW w:w="2247" w:type="dxa"/>
            <w:vAlign w:val="center"/>
          </w:tcPr>
          <w:p w14:paraId="4F8A933A" w14:textId="4A607131" w:rsidR="006F6957" w:rsidRDefault="00341F5A" w:rsidP="006F6957">
            <w:pPr>
              <w:jc w:val="center"/>
            </w:pPr>
            <w:r>
              <w:t>6</w:t>
            </w:r>
          </w:p>
        </w:tc>
      </w:tr>
      <w:tr w:rsidR="006F6957" w14:paraId="1AF835E9" w14:textId="77777777" w:rsidTr="006F6957">
        <w:trPr>
          <w:cantSplit/>
        </w:trPr>
        <w:tc>
          <w:tcPr>
            <w:tcW w:w="1975" w:type="dxa"/>
            <w:vMerge w:val="restart"/>
            <w:vAlign w:val="center"/>
          </w:tcPr>
          <w:p w14:paraId="6D6A53B4" w14:textId="466D185A" w:rsidR="006F6957" w:rsidRDefault="006F6957" w:rsidP="006F6957">
            <w:pPr>
              <w:jc w:val="center"/>
            </w:pPr>
            <w:r>
              <w:t>Wei Replication (assuming some model exclusions)</w:t>
            </w:r>
          </w:p>
        </w:tc>
        <w:tc>
          <w:tcPr>
            <w:tcW w:w="5130" w:type="dxa"/>
          </w:tcPr>
          <w:p w14:paraId="66637459" w14:textId="681F3934" w:rsidR="006F6957" w:rsidRDefault="006F6957" w:rsidP="006F6957">
            <w:pPr>
              <w:rPr>
                <w:b/>
                <w:bCs/>
                <w:i/>
                <w:iCs/>
              </w:rPr>
            </w:pPr>
            <w:r w:rsidRPr="006F6957">
              <w:rPr>
                <w:b/>
                <w:bCs/>
                <w:i/>
                <w:iCs/>
              </w:rPr>
              <w:t>Analysis 201</w:t>
            </w:r>
          </w:p>
          <w:p w14:paraId="231A0565" w14:textId="107357FF" w:rsidR="006F6957" w:rsidRPr="007A29FD" w:rsidRDefault="006F6957" w:rsidP="006F6957">
            <w:r w:rsidRPr="007A29FD">
              <w:t>Tramadol</w:t>
            </w:r>
            <w:r>
              <w:t xml:space="preserve"> (T1)</w:t>
            </w:r>
            <w:r w:rsidRPr="007A29FD">
              <w:t xml:space="preserve"> vs Codeine</w:t>
            </w:r>
            <w:r>
              <w:t xml:space="preserve"> (C1)</w:t>
            </w:r>
            <w:r w:rsidRPr="007A29FD">
              <w:t xml:space="preserve"> for Hip Fracture</w:t>
            </w:r>
            <w:r>
              <w:t xml:space="preserve"> (O1)</w:t>
            </w:r>
            <w:r w:rsidRPr="007A29FD">
              <w:t xml:space="preserve"> </w:t>
            </w:r>
            <w:r>
              <w:br/>
              <w:t>[2 TAR specifications * 1 databases (CPRD)]</w:t>
            </w:r>
          </w:p>
        </w:tc>
        <w:tc>
          <w:tcPr>
            <w:tcW w:w="2247" w:type="dxa"/>
            <w:vAlign w:val="center"/>
          </w:tcPr>
          <w:p w14:paraId="384DC7D6" w14:textId="34038710" w:rsidR="006F6957" w:rsidRDefault="006F6957" w:rsidP="006F6957">
            <w:pPr>
              <w:jc w:val="center"/>
            </w:pPr>
            <w:r>
              <w:t>2</w:t>
            </w:r>
          </w:p>
        </w:tc>
      </w:tr>
      <w:tr w:rsidR="006F6957" w14:paraId="243909FB" w14:textId="77777777" w:rsidTr="006F6957">
        <w:trPr>
          <w:cantSplit/>
        </w:trPr>
        <w:tc>
          <w:tcPr>
            <w:tcW w:w="1975" w:type="dxa"/>
            <w:vMerge/>
            <w:vAlign w:val="center"/>
          </w:tcPr>
          <w:p w14:paraId="64EDFD0F" w14:textId="77777777" w:rsidR="006F6957" w:rsidRDefault="006F6957" w:rsidP="006F6957">
            <w:pPr>
              <w:jc w:val="center"/>
            </w:pPr>
          </w:p>
        </w:tc>
        <w:tc>
          <w:tcPr>
            <w:tcW w:w="5130" w:type="dxa"/>
          </w:tcPr>
          <w:p w14:paraId="183885F8" w14:textId="5CC18B1F" w:rsidR="006F6957" w:rsidRDefault="006F6957" w:rsidP="006F6957">
            <w:pPr>
              <w:rPr>
                <w:b/>
                <w:bCs/>
                <w:i/>
                <w:iCs/>
              </w:rPr>
            </w:pPr>
            <w:r w:rsidRPr="006F6957">
              <w:rPr>
                <w:b/>
                <w:bCs/>
                <w:i/>
                <w:iCs/>
              </w:rPr>
              <w:t>Analysis 202</w:t>
            </w:r>
          </w:p>
          <w:p w14:paraId="191227FB" w14:textId="18363639" w:rsidR="006F6957" w:rsidRPr="007A29FD" w:rsidRDefault="006F6957" w:rsidP="006F6957">
            <w:r w:rsidRPr="007A29FD">
              <w:t>Tramadol</w:t>
            </w:r>
            <w:r>
              <w:t xml:space="preserve"> (T1)</w:t>
            </w:r>
            <w:r w:rsidRPr="007A29FD">
              <w:t xml:space="preserve"> vs Codeine</w:t>
            </w:r>
            <w:r>
              <w:t xml:space="preserve"> (C1)</w:t>
            </w:r>
            <w:r w:rsidRPr="007A29FD">
              <w:t xml:space="preserve"> for Hip Fracture</w:t>
            </w:r>
            <w:r>
              <w:t xml:space="preserve"> (O2)</w:t>
            </w:r>
            <w:r w:rsidRPr="007A29FD">
              <w:t xml:space="preserve"> </w:t>
            </w:r>
            <w:r>
              <w:br/>
              <w:t xml:space="preserve">[2 TAR specifications * </w:t>
            </w:r>
            <w:r w:rsidR="00341F5A">
              <w:t>3 databases (MDCR, MDCD, DOD)]</w:t>
            </w:r>
          </w:p>
        </w:tc>
        <w:tc>
          <w:tcPr>
            <w:tcW w:w="2247" w:type="dxa"/>
            <w:vAlign w:val="center"/>
          </w:tcPr>
          <w:p w14:paraId="68948180" w14:textId="57997A40" w:rsidR="006F6957" w:rsidRDefault="00341F5A" w:rsidP="006F6957">
            <w:pPr>
              <w:jc w:val="center"/>
            </w:pPr>
            <w:r>
              <w:t>6</w:t>
            </w:r>
          </w:p>
        </w:tc>
      </w:tr>
      <w:tr w:rsidR="006F6957" w14:paraId="2C66B881" w14:textId="77777777" w:rsidTr="006F6957">
        <w:trPr>
          <w:cantSplit/>
        </w:trPr>
        <w:tc>
          <w:tcPr>
            <w:tcW w:w="1975" w:type="dxa"/>
            <w:vMerge w:val="restart"/>
            <w:vAlign w:val="center"/>
          </w:tcPr>
          <w:p w14:paraId="2678FDAE" w14:textId="4E167C7C" w:rsidR="006F6957" w:rsidRDefault="006F6957" w:rsidP="006F6957">
            <w:pPr>
              <w:jc w:val="center"/>
            </w:pPr>
            <w:r>
              <w:t>Replication using Best Practices</w:t>
            </w:r>
          </w:p>
        </w:tc>
        <w:tc>
          <w:tcPr>
            <w:tcW w:w="5130" w:type="dxa"/>
          </w:tcPr>
          <w:p w14:paraId="7B56CA24" w14:textId="699CEE5D" w:rsidR="006F6957" w:rsidRDefault="006F6957" w:rsidP="006F6957">
            <w:pPr>
              <w:rPr>
                <w:b/>
                <w:bCs/>
                <w:i/>
                <w:iCs/>
              </w:rPr>
            </w:pPr>
            <w:r w:rsidRPr="006F6957">
              <w:rPr>
                <w:b/>
                <w:bCs/>
                <w:i/>
                <w:iCs/>
              </w:rPr>
              <w:t>Analysis 301</w:t>
            </w:r>
          </w:p>
          <w:p w14:paraId="0AA8B8FB" w14:textId="4735E6E2" w:rsidR="006F6957" w:rsidRPr="007A29FD" w:rsidRDefault="006F6957" w:rsidP="006F6957">
            <w:r w:rsidRPr="007A29FD">
              <w:t>Tramadol</w:t>
            </w:r>
            <w:r>
              <w:t xml:space="preserve"> (T2)</w:t>
            </w:r>
            <w:r w:rsidRPr="007A29FD">
              <w:t xml:space="preserve"> vs Codeine</w:t>
            </w:r>
            <w:r>
              <w:t xml:space="preserve"> (C2)</w:t>
            </w:r>
            <w:r w:rsidRPr="007A29FD">
              <w:t xml:space="preserve"> for Hip Fracture</w:t>
            </w:r>
            <w:r>
              <w:t xml:space="preserve"> (O1)</w:t>
            </w:r>
            <w:r w:rsidRPr="007A29FD">
              <w:t xml:space="preserve"> </w:t>
            </w:r>
            <w:r>
              <w:br/>
              <w:t>[2 TAR specifications * 1 databases (CPRD)]</w:t>
            </w:r>
          </w:p>
        </w:tc>
        <w:tc>
          <w:tcPr>
            <w:tcW w:w="2247" w:type="dxa"/>
            <w:vAlign w:val="center"/>
          </w:tcPr>
          <w:p w14:paraId="05CD3494" w14:textId="79E7579F" w:rsidR="006F6957" w:rsidRDefault="006F6957" w:rsidP="006F6957">
            <w:pPr>
              <w:jc w:val="center"/>
            </w:pPr>
            <w:r>
              <w:t>2</w:t>
            </w:r>
          </w:p>
        </w:tc>
      </w:tr>
      <w:tr w:rsidR="006F6957" w14:paraId="0867A3CA" w14:textId="77777777" w:rsidTr="006F6957">
        <w:trPr>
          <w:cantSplit/>
        </w:trPr>
        <w:tc>
          <w:tcPr>
            <w:tcW w:w="1975" w:type="dxa"/>
            <w:vMerge/>
          </w:tcPr>
          <w:p w14:paraId="24F48F81" w14:textId="77777777" w:rsidR="006F6957" w:rsidRDefault="006F6957" w:rsidP="006F6957"/>
        </w:tc>
        <w:tc>
          <w:tcPr>
            <w:tcW w:w="5130" w:type="dxa"/>
          </w:tcPr>
          <w:p w14:paraId="7ABBBE50" w14:textId="491752FB" w:rsidR="006F6957" w:rsidRDefault="006F6957" w:rsidP="006F6957">
            <w:pPr>
              <w:rPr>
                <w:b/>
                <w:bCs/>
                <w:i/>
                <w:iCs/>
              </w:rPr>
            </w:pPr>
            <w:r w:rsidRPr="006F6957">
              <w:rPr>
                <w:b/>
                <w:bCs/>
                <w:i/>
                <w:iCs/>
              </w:rPr>
              <w:t>Analysis 302</w:t>
            </w:r>
          </w:p>
          <w:p w14:paraId="55320B5F" w14:textId="6D5392E3" w:rsidR="006F6957" w:rsidRPr="007A29FD" w:rsidRDefault="006F6957" w:rsidP="006F6957">
            <w:r w:rsidRPr="007A29FD">
              <w:t>Tramadol</w:t>
            </w:r>
            <w:r>
              <w:t xml:space="preserve"> (T2)</w:t>
            </w:r>
            <w:r w:rsidRPr="007A29FD">
              <w:t xml:space="preserve"> vs Codeine</w:t>
            </w:r>
            <w:r>
              <w:t xml:space="preserve"> (C2)</w:t>
            </w:r>
            <w:r w:rsidRPr="007A29FD">
              <w:t xml:space="preserve"> for Hip Fracture</w:t>
            </w:r>
            <w:r>
              <w:t xml:space="preserve"> (O2)</w:t>
            </w:r>
            <w:r w:rsidRPr="007A29FD">
              <w:t xml:space="preserve"> </w:t>
            </w:r>
            <w:r>
              <w:br/>
              <w:t xml:space="preserve">[2 TAR specifications * </w:t>
            </w:r>
            <w:r w:rsidR="00341F5A">
              <w:t>3 databases (MDCR, MDCD, DOD)]</w:t>
            </w:r>
          </w:p>
        </w:tc>
        <w:tc>
          <w:tcPr>
            <w:tcW w:w="2247" w:type="dxa"/>
            <w:vAlign w:val="center"/>
          </w:tcPr>
          <w:p w14:paraId="7BEB2E99" w14:textId="662AFD06" w:rsidR="006F6957" w:rsidRDefault="00341F5A" w:rsidP="006F6957">
            <w:pPr>
              <w:jc w:val="center"/>
            </w:pPr>
            <w:r>
              <w:t>6</w:t>
            </w:r>
          </w:p>
        </w:tc>
      </w:tr>
      <w:tr w:rsidR="006D3547" w14:paraId="5DD7E5EA" w14:textId="77777777" w:rsidTr="006D3547">
        <w:trPr>
          <w:cantSplit/>
        </w:trPr>
        <w:tc>
          <w:tcPr>
            <w:tcW w:w="7105" w:type="dxa"/>
            <w:gridSpan w:val="2"/>
            <w:shd w:val="clear" w:color="auto" w:fill="F2F2F2" w:themeFill="background1" w:themeFillShade="F2"/>
            <w:vAlign w:val="center"/>
          </w:tcPr>
          <w:p w14:paraId="0E2D8746" w14:textId="3CD1E539" w:rsidR="006D3547" w:rsidRPr="006D3547" w:rsidRDefault="006D3547" w:rsidP="006D3547">
            <w:pPr>
              <w:jc w:val="right"/>
              <w:rPr>
                <w:b/>
                <w:bCs/>
                <w:i/>
                <w:iCs/>
              </w:rPr>
            </w:pPr>
            <w:r w:rsidRPr="006D3547">
              <w:rPr>
                <w:b/>
                <w:bCs/>
                <w:i/>
                <w:iCs/>
              </w:rPr>
              <w:t>Total Analysis</w:t>
            </w:r>
          </w:p>
        </w:tc>
        <w:tc>
          <w:tcPr>
            <w:tcW w:w="2247" w:type="dxa"/>
            <w:shd w:val="clear" w:color="auto" w:fill="F2F2F2" w:themeFill="background1" w:themeFillShade="F2"/>
            <w:vAlign w:val="center"/>
          </w:tcPr>
          <w:p w14:paraId="03AB4DE4" w14:textId="57F80315" w:rsidR="006D3547" w:rsidRPr="006D3547" w:rsidRDefault="00341F5A" w:rsidP="006F6957">
            <w:pPr>
              <w:jc w:val="center"/>
              <w:rPr>
                <w:b/>
                <w:bCs/>
                <w:i/>
                <w:iCs/>
              </w:rPr>
            </w:pPr>
            <w:r>
              <w:rPr>
                <w:b/>
                <w:bCs/>
                <w:i/>
                <w:iCs/>
              </w:rPr>
              <w:t>24</w:t>
            </w:r>
          </w:p>
        </w:tc>
      </w:tr>
    </w:tbl>
    <w:p w14:paraId="23120B06" w14:textId="063DABEA" w:rsidR="006F6957" w:rsidRDefault="006F6957" w:rsidP="009741C0"/>
    <w:p w14:paraId="18542A65" w14:textId="6E61AC74" w:rsidR="009741C0" w:rsidRDefault="009741C0" w:rsidP="009741C0">
      <w:r>
        <w:t xml:space="preserve">Small sample sizes of some exposure cohorts and subgroup exposure cohorts may limit the ability to generate population-level effect estimates for which valid inferences can be made. For example, small exposure cohort sample sizes may limit the ability of the PS adjustment strategy to achieve acceptable covariate balance in a pairwise comparison or in conjunction with outcome event occurrence may be underpowered to detect an estimate of a meaningful magnitude. Rather than deciding a priori to not make certain comparisons on this basis, this study will generate a full set of population-level effect estimation diagnostics, including empirical calibration, for all pre-specified pairwise comparisons; the estimates for target-comparator-outcome-analysis-databases combinations that acceptably pass all study diagnostics will be reported. Consistent application of pre-specified methods in high throughput observational studies may reduce results reproducibility problems observed when study design decisions are made on a study- or comparison-specific basis </w:t>
      </w:r>
      <w:r>
        <w:fldChar w:fldCharType="begin">
          <w:fldData xml:space="preserve">PEVuZE5vdGU+PENpdGU+PEF1dGhvcj5TY2h1ZW1pZTwvQXV0aG9yPjxZZWFyPjIwMTg8L1llYXI+
PFJlY051bT40NDwvUmVjTnVtPjxEaXNwbGF5VGV4dD5bMjVdPC9EaXNwbGF5VGV4dD48cmVjb3Jk
PjxyZWMtbnVtYmVyPjQ0PC9yZWMtbnVtYmVyPjxmb3JlaWduLWtleXM+PGtleSBhcHA9IkVOIiBk
Yi1pZD0iZnJ6cGF6eHozdHhlZnplZXJwdXY1cHp0cDJ2enc5OWR2d3NkIiB0aW1lc3RhbXA9IjE1
OTEwNDI5NjUiPjQ0PC9rZXk+PC9mb3JlaWduLWtleXM+PHJlZi10eXBlIG5hbWU9IkpvdXJuYWwg
QXJ0aWNsZSI+MTc8L3JlZi10eXBlPjxjb250cmlidXRvcnM+PGF1dGhvcnM+PGF1dGhvcj5TY2h1
ZW1pZSwgTS4gSi48L2F1dGhvcj48YXV0aG9yPlJ5YW4sIFAuIEIuPC9hdXRob3I+PGF1dGhvcj5I
cmlwY3NhaywgRy48L2F1dGhvcj48YXV0aG9yPk1hZGlnYW4sIEQuPC9hdXRob3I+PGF1dGhvcj5T
dWNoYXJkLCBNLiBBLjwvYXV0aG9yPjwvYXV0aG9ycz48L2NvbnRyaWJ1dG9ycz48YXV0aC1hZGRy
ZXNzPk9ic2VydmF0aW9uYWwgSGVhbHRoIERhdGEgU2NpZW5jZXMgYW5kIEluZm9ybWF0aWNzIChP
SERTSSksIE5ldyBZb3JrLCBOWSAxMDAzMiwgVVNBIHNjaHVlbWllQG9oZHNpLm9yZy4mI3hEO0Vw
aWRlbWlvbG9neSBBbmFseXRpY3MsIEphbnNzZW4gUmVzZWFyY2ggYW5kIERldmVsb3BtZW50LCBU
aXR1c3ZpbGxlLCBOSiAwODU2MCwgVVNBLiYjeEQ7T2JzZXJ2YXRpb25hbCBIZWFsdGggRGF0YSBT
Y2llbmNlcyBhbmQgSW5mb3JtYXRpY3MgKE9IRFNJKSwgTmV3IFlvcmssIE5ZIDEwMDMyLCBVU0Eu
JiN4RDtEZXBhcnRtZW50IG9mIEJpb21lZGljYWwgSW5mb3JtYXRpY3MsIENvbHVtYmlhIFVuaXZl
cnNpdHkgTWVkaWNhbCBDZW50ZXIsIE5ldyBZb3JrLCBOWSAxMDAzMiwgVVNBLiYjeEQ7TWVkaWNh
bCBJbmZvcm1hdGljcyBTZXJ2aWNlcywgTmV3IFlvcmstUHJlc2J5dGVyaWFuIEhvc3BpdGFsLCBO
ZXcgWW9yaywgTlkgMTAwMzIsIFVTQS4mI3hEO0RlcGFydG1lbnQgb2YgU3RhdGlzdGljcywgQ29s
dW1iaWEgVW5pdmVyc2l0eSwgTmV3IFlvcmssIE5ZIDEwMDI3LCBVU0EuJiN4RDtEZXBhcnRtZW50
IG9mIEJpb21hdGhlbWF0aWNzLCBVbml2ZXJzaXR5IG9mIENhbGlmb3JuaWEsIExvcyBBbmdlbGVz
LCBDQSA5MDA5NSwgVVNBLiYjeEQ7RGVwYXJ0bWVudCBvZiBCaW9zdGF0aXN0aWNzLCBVbml2ZXJz
aXR5IG9mIENhbGlmb3JuaWEsIExvcyBBbmdlbGVzLCBDQSA5MDA5NSwgVVNBLiYjeEQ7RGVwYXJ0
bWVudCBvZiBIdW1hbiBHZW5ldGljcywgVW5pdmVyc2l0eSBvZiBDYWxpZm9ybmlhLCBMb3MgQW5n
ZWxlcywgQ0EgOTAwOTUsIFVTQS48L2F1dGgtYWRkcmVzcz48dGl0bGVzPjx0aXRsZT5JbXByb3Zp
bmcgcmVwcm9kdWNpYmlsaXR5IGJ5IHVzaW5nIGhpZ2gtdGhyb3VnaHB1dCBvYnNlcnZhdGlvbmFs
IHN0dWRpZXMgd2l0aCBlbXBpcmljYWwgY2FsaWJyYXRpb248L3RpdGxlPjxzZWNvbmRhcnktdGl0
bGU+UGhpbG9zIFRyYW5zIEEgTWF0aCBQaHlzIEVuZyBTY2k8L3NlY29uZGFyeS10aXRsZT48YWx0
LXRpdGxlPlBoaWxvc29waGljYWwgdHJhbnNhY3Rpb25zLiBTZXJpZXMgQSwgTWF0aGVtYXRpY2Fs
LCBwaHlzaWNhbCwgYW5kIGVuZ2luZWVyaW5nIHNjaWVuY2VzPC9hbHQtdGl0bGU+PC90aXRsZXM+
PHBlcmlvZGljYWw+PGZ1bGwtdGl0bGU+UGhpbG9zIFRyYW5zIEEgTWF0aCBQaHlzIEVuZyBTY2k8
L2Z1bGwtdGl0bGU+PGFiYnItMT5QaGlsb3NvcGhpY2FsIHRyYW5zYWN0aW9ucy4gU2VyaWVzIEEs
IE1hdGhlbWF0aWNhbCwgcGh5c2ljYWwsIGFuZCBlbmdpbmVlcmluZyBzY2llbmNlczwvYWJici0x
PjwvcGVyaW9kaWNhbD48YWx0LXBlcmlvZGljYWw+PGZ1bGwtdGl0bGU+UGhpbG9zIFRyYW5zIEEg
TWF0aCBQaHlzIEVuZyBTY2k8L2Z1bGwtdGl0bGU+PGFiYnItMT5QaGlsb3NvcGhpY2FsIHRyYW5z
YWN0aW9ucy4gU2VyaWVzIEEsIE1hdGhlbWF0aWNhbCwgcGh5c2ljYWwsIGFuZCBlbmdpbmVlcmlu
ZyBzY2llbmNlczwvYWJici0xPjwvYWx0LXBlcmlvZGljYWw+PHZvbHVtZT4zNzY8L3ZvbHVtZT48
bnVtYmVyPjIxMjg8L251bWJlcj48ZWRpdGlvbj4yMDE4LzA4LzA4PC9lZGl0aW9uPjxrZXl3b3Jk
cz48a2V5d29yZD5tZWRpY2luZTwva2V5d29yZD48a2V5d29yZD5vYnNlcnZhdGlvbmFsIHJlc2Vh
cmNoPC9rZXl3b3JkPjxrZXl3b3JkPnB1YmxpY2F0aW9uIGJpYXM8L2tleXdvcmQ+PGtleXdvcmQ+
cmVwcm9kdWNpYmlsaXR5PC9rZXl3b3JkPjwva2V5d29yZHM+PGRhdGVzPjx5ZWFyPjIwMTg8L3ll
YXI+PHB1Yi1kYXRlcz48ZGF0ZT5TZXAgMTM8L2RhdGU+PC9wdWItZGF0ZXM+PC9kYXRlcz48aXNi
bj4xMzY0LTUwM3g8L2lzYm4+PGFjY2Vzc2lvbi1udW0+MzAwODIzMDI8L2FjY2Vzc2lvbi1udW0+
PHVybHM+PC91cmxzPjxjdXN0b20yPlBNQzYxMDc1NDI8L2N1c3RvbTI+PGVsZWN0cm9uaWMtcmVz
b3VyY2UtbnVtPjEwLjEwOTgvcnN0YS4yMDE3LjAzNTY8L2VsZWN0cm9uaWMtcmVzb3VyY2UtbnVt
PjxyZW1vdGUtZGF0YWJhc2UtcHJvdmlkZXI+TkxNPC9yZW1vdGUtZGF0YWJhc2UtcHJvdmlkZXI+
PGxhbmd1YWdlPmVuZzwvbGFuZ3VhZ2U+PC9yZWNvcmQ+PC9DaXRlPjwvRW5kTm90ZT4A
</w:fldData>
        </w:fldChar>
      </w:r>
      <w:r w:rsidR="00A659F3">
        <w:instrText xml:space="preserve"> ADDIN EN.CITE </w:instrText>
      </w:r>
      <w:r w:rsidR="00A659F3">
        <w:fldChar w:fldCharType="begin">
          <w:fldData xml:space="preserve">PEVuZE5vdGU+PENpdGU+PEF1dGhvcj5TY2h1ZW1pZTwvQXV0aG9yPjxZZWFyPjIwMTg8L1llYXI+
PFJlY051bT40NDwvUmVjTnVtPjxEaXNwbGF5VGV4dD5bMjVdPC9EaXNwbGF5VGV4dD48cmVjb3Jk
PjxyZWMtbnVtYmVyPjQ0PC9yZWMtbnVtYmVyPjxmb3JlaWduLWtleXM+PGtleSBhcHA9IkVOIiBk
Yi1pZD0iZnJ6cGF6eHozdHhlZnplZXJwdXY1cHp0cDJ2enc5OWR2d3NkIiB0aW1lc3RhbXA9IjE1
OTEwNDI5NjUiPjQ0PC9rZXk+PC9mb3JlaWduLWtleXM+PHJlZi10eXBlIG5hbWU9IkpvdXJuYWwg
QXJ0aWNsZSI+MTc8L3JlZi10eXBlPjxjb250cmlidXRvcnM+PGF1dGhvcnM+PGF1dGhvcj5TY2h1
ZW1pZSwgTS4gSi48L2F1dGhvcj48YXV0aG9yPlJ5YW4sIFAuIEIuPC9hdXRob3I+PGF1dGhvcj5I
cmlwY3NhaywgRy48L2F1dGhvcj48YXV0aG9yPk1hZGlnYW4sIEQuPC9hdXRob3I+PGF1dGhvcj5T
dWNoYXJkLCBNLiBBLjwvYXV0aG9yPjwvYXV0aG9ycz48L2NvbnRyaWJ1dG9ycz48YXV0aC1hZGRy
ZXNzPk9ic2VydmF0aW9uYWwgSGVhbHRoIERhdGEgU2NpZW5jZXMgYW5kIEluZm9ybWF0aWNzIChP
SERTSSksIE5ldyBZb3JrLCBOWSAxMDAzMiwgVVNBIHNjaHVlbWllQG9oZHNpLm9yZy4mI3hEO0Vw
aWRlbWlvbG9neSBBbmFseXRpY3MsIEphbnNzZW4gUmVzZWFyY2ggYW5kIERldmVsb3BtZW50LCBU
aXR1c3ZpbGxlLCBOSiAwODU2MCwgVVNBLiYjeEQ7T2JzZXJ2YXRpb25hbCBIZWFsdGggRGF0YSBT
Y2llbmNlcyBhbmQgSW5mb3JtYXRpY3MgKE9IRFNJKSwgTmV3IFlvcmssIE5ZIDEwMDMyLCBVU0Eu
JiN4RDtEZXBhcnRtZW50IG9mIEJpb21lZGljYWwgSW5mb3JtYXRpY3MsIENvbHVtYmlhIFVuaXZl
cnNpdHkgTWVkaWNhbCBDZW50ZXIsIE5ldyBZb3JrLCBOWSAxMDAzMiwgVVNBLiYjeEQ7TWVkaWNh
bCBJbmZvcm1hdGljcyBTZXJ2aWNlcywgTmV3IFlvcmstUHJlc2J5dGVyaWFuIEhvc3BpdGFsLCBO
ZXcgWW9yaywgTlkgMTAwMzIsIFVTQS4mI3hEO0RlcGFydG1lbnQgb2YgU3RhdGlzdGljcywgQ29s
dW1iaWEgVW5pdmVyc2l0eSwgTmV3IFlvcmssIE5ZIDEwMDI3LCBVU0EuJiN4RDtEZXBhcnRtZW50
IG9mIEJpb21hdGhlbWF0aWNzLCBVbml2ZXJzaXR5IG9mIENhbGlmb3JuaWEsIExvcyBBbmdlbGVz
LCBDQSA5MDA5NSwgVVNBLiYjeEQ7RGVwYXJ0bWVudCBvZiBCaW9zdGF0aXN0aWNzLCBVbml2ZXJz
aXR5IG9mIENhbGlmb3JuaWEsIExvcyBBbmdlbGVzLCBDQSA5MDA5NSwgVVNBLiYjeEQ7RGVwYXJ0
bWVudCBvZiBIdW1hbiBHZW5ldGljcywgVW5pdmVyc2l0eSBvZiBDYWxpZm9ybmlhLCBMb3MgQW5n
ZWxlcywgQ0EgOTAwOTUsIFVTQS48L2F1dGgtYWRkcmVzcz48dGl0bGVzPjx0aXRsZT5JbXByb3Zp
bmcgcmVwcm9kdWNpYmlsaXR5IGJ5IHVzaW5nIGhpZ2gtdGhyb3VnaHB1dCBvYnNlcnZhdGlvbmFs
IHN0dWRpZXMgd2l0aCBlbXBpcmljYWwgY2FsaWJyYXRpb248L3RpdGxlPjxzZWNvbmRhcnktdGl0
bGU+UGhpbG9zIFRyYW5zIEEgTWF0aCBQaHlzIEVuZyBTY2k8L3NlY29uZGFyeS10aXRsZT48YWx0
LXRpdGxlPlBoaWxvc29waGljYWwgdHJhbnNhY3Rpb25zLiBTZXJpZXMgQSwgTWF0aGVtYXRpY2Fs
LCBwaHlzaWNhbCwgYW5kIGVuZ2luZWVyaW5nIHNjaWVuY2VzPC9hbHQtdGl0bGU+PC90aXRsZXM+
PHBlcmlvZGljYWw+PGZ1bGwtdGl0bGU+UGhpbG9zIFRyYW5zIEEgTWF0aCBQaHlzIEVuZyBTY2k8
L2Z1bGwtdGl0bGU+PGFiYnItMT5QaGlsb3NvcGhpY2FsIHRyYW5zYWN0aW9ucy4gU2VyaWVzIEEs
IE1hdGhlbWF0aWNhbCwgcGh5c2ljYWwsIGFuZCBlbmdpbmVlcmluZyBzY2llbmNlczwvYWJici0x
PjwvcGVyaW9kaWNhbD48YWx0LXBlcmlvZGljYWw+PGZ1bGwtdGl0bGU+UGhpbG9zIFRyYW5zIEEg
TWF0aCBQaHlzIEVuZyBTY2k8L2Z1bGwtdGl0bGU+PGFiYnItMT5QaGlsb3NvcGhpY2FsIHRyYW5z
YWN0aW9ucy4gU2VyaWVzIEEsIE1hdGhlbWF0aWNhbCwgcGh5c2ljYWwsIGFuZCBlbmdpbmVlcmlu
ZyBzY2llbmNlczwvYWJici0xPjwvYWx0LXBlcmlvZGljYWw+PHZvbHVtZT4zNzY8L3ZvbHVtZT48
bnVtYmVyPjIxMjg8L251bWJlcj48ZWRpdGlvbj4yMDE4LzA4LzA4PC9lZGl0aW9uPjxrZXl3b3Jk
cz48a2V5d29yZD5tZWRpY2luZTwva2V5d29yZD48a2V5d29yZD5vYnNlcnZhdGlvbmFsIHJlc2Vh
cmNoPC9rZXl3b3JkPjxrZXl3b3JkPnB1YmxpY2F0aW9uIGJpYXM8L2tleXdvcmQ+PGtleXdvcmQ+
cmVwcm9kdWNpYmlsaXR5PC9rZXl3b3JkPjwva2V5d29yZHM+PGRhdGVzPjx5ZWFyPjIwMTg8L3ll
YXI+PHB1Yi1kYXRlcz48ZGF0ZT5TZXAgMTM8L2RhdGU+PC9wdWItZGF0ZXM+PC9kYXRlcz48aXNi
bj4xMzY0LTUwM3g8L2lzYm4+PGFjY2Vzc2lvbi1udW0+MzAwODIzMDI8L2FjY2Vzc2lvbi1udW0+
PHVybHM+PC91cmxzPjxjdXN0b20yPlBNQzYxMDc1NDI8L2N1c3RvbTI+PGVsZWN0cm9uaWMtcmVz
b3VyY2UtbnVtPjEwLjEwOTgvcnN0YS4yMDE3LjAzNTY8L2VsZWN0cm9uaWMtcmVzb3VyY2UtbnVt
PjxyZW1vdGUtZGF0YWJhc2UtcHJvdmlkZXI+TkxNPC9yZW1vdGUtZGF0YWJhc2UtcHJvdmlkZXI+
PGxhbmd1YWdlPmVuZzwvbGFuZ3VhZ2U+PC9yZWNvcmQ+PC9DaXRlPjwvRW5kTm90ZT4A
</w:fldData>
        </w:fldChar>
      </w:r>
      <w:r w:rsidR="00A659F3">
        <w:instrText xml:space="preserve"> ADDIN EN.CITE.DATA </w:instrText>
      </w:r>
      <w:r w:rsidR="00A659F3">
        <w:fldChar w:fldCharType="end"/>
      </w:r>
      <w:r>
        <w:fldChar w:fldCharType="separate"/>
      </w:r>
      <w:r w:rsidR="00A659F3">
        <w:rPr>
          <w:noProof/>
        </w:rPr>
        <w:t>[25]</w:t>
      </w:r>
      <w:r>
        <w:fldChar w:fldCharType="end"/>
      </w:r>
      <w:r>
        <w:t>.</w:t>
      </w:r>
    </w:p>
    <w:p w14:paraId="73862556" w14:textId="649F91A3" w:rsidR="00146B49" w:rsidRDefault="00146B49" w:rsidP="00D350F5">
      <w:pPr>
        <w:pStyle w:val="Heading2"/>
      </w:pPr>
      <w:bookmarkStart w:id="42" w:name="_Toc43971134"/>
      <w:bookmarkEnd w:id="36"/>
      <w:r>
        <w:lastRenderedPageBreak/>
        <w:t>Output</w:t>
      </w:r>
      <w:bookmarkEnd w:id="42"/>
    </w:p>
    <w:p w14:paraId="2D0802B7" w14:textId="0D028684" w:rsidR="00CC5806" w:rsidRPr="002C3488" w:rsidRDefault="00CC5806" w:rsidP="0086017F">
      <w:r w:rsidRPr="002C3488">
        <w:t>Characteristics of the subjects will be provided as discussed in Section 9.2.</w:t>
      </w:r>
    </w:p>
    <w:p w14:paraId="4246FA69" w14:textId="06B37123" w:rsidR="00146B49" w:rsidRPr="002C3488" w:rsidRDefault="00146B49" w:rsidP="0086017F">
      <w:r w:rsidRPr="002C3488">
        <w:t xml:space="preserve">Covariate balance </w:t>
      </w:r>
      <w:r w:rsidR="00CC5806" w:rsidRPr="002C3488">
        <w:t xml:space="preserve">before and after matching </w:t>
      </w:r>
      <w:r w:rsidRPr="002C3488">
        <w:t>will be summarized in tabular form by showing the mean value for all baseline covariates in the target and comparator cohort, with the associated standardized mean difference computed for each covariate.</w:t>
      </w:r>
    </w:p>
    <w:p w14:paraId="38017506" w14:textId="77777777" w:rsidR="00146B49" w:rsidRDefault="00146B49" w:rsidP="0086017F">
      <w:r w:rsidRPr="002C3488">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F329B8" w14:textId="77777777" w:rsidR="00146B49" w:rsidRDefault="00146B49" w:rsidP="0086017F">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4D9436B5" w14:textId="16311928" w:rsidR="00146B49" w:rsidRDefault="00146B49" w:rsidP="0086017F">
      <w:r>
        <w:t xml:space="preserve">An attrition diagram will be provided to detail the loss of </w:t>
      </w:r>
      <w:r w:rsidR="00C73919">
        <w:t>subject</w:t>
      </w:r>
      <w:r>
        <w:t>s from the original target cohort and comparator cohort to the subpopulations that remain after all design considerations have been applied.</w:t>
      </w:r>
    </w:p>
    <w:p w14:paraId="4A03A6CE" w14:textId="690944A6" w:rsidR="00146B49" w:rsidRDefault="00146B49" w:rsidP="0086017F">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5D27668C" w14:textId="77777777" w:rsidR="007520C4" w:rsidRDefault="007520C4">
      <w:pPr>
        <w:rPr>
          <w:rFonts w:asciiTheme="majorHAnsi" w:eastAsiaTheme="majorEastAsia" w:hAnsiTheme="majorHAnsi" w:cstheme="majorBidi"/>
          <w:color w:val="365F91" w:themeColor="accent1" w:themeShade="BF"/>
          <w:sz w:val="32"/>
          <w:szCs w:val="32"/>
        </w:rPr>
      </w:pPr>
      <w:r>
        <w:br w:type="page"/>
      </w:r>
    </w:p>
    <w:p w14:paraId="46C54D19" w14:textId="50300472" w:rsidR="006D3547" w:rsidRDefault="006D3547" w:rsidP="000A1975">
      <w:pPr>
        <w:pStyle w:val="Heading1"/>
      </w:pPr>
      <w:bookmarkStart w:id="43" w:name="_Toc43971135"/>
      <w:r>
        <w:lastRenderedPageBreak/>
        <w:t>Evidence Evaluation Results</w:t>
      </w:r>
      <w:bookmarkEnd w:id="43"/>
    </w:p>
    <w:p w14:paraId="2B0D4A64" w14:textId="1B247D98" w:rsidR="006D3547" w:rsidRDefault="006D3547" w:rsidP="006D3547">
      <w:r>
        <w:t xml:space="preserve">All evidence </w:t>
      </w:r>
      <w:r w:rsidRPr="002C3488">
        <w:t xml:space="preserve">evaluation diagnostic results </w:t>
      </w:r>
      <w:r w:rsidR="00C13772" w:rsidRPr="002C3488">
        <w:t xml:space="preserve">were generated and reviewed.  </w:t>
      </w:r>
      <w:r w:rsidRPr="002C3488">
        <w:t xml:space="preserve">Table </w:t>
      </w:r>
      <w:r w:rsidR="002C0C77" w:rsidRPr="002C3488">
        <w:t>1</w:t>
      </w:r>
      <w:r w:rsidR="00783942" w:rsidRPr="002C3488">
        <w:t>1</w:t>
      </w:r>
      <w:r w:rsidR="00C13772" w:rsidRPr="002C3488">
        <w:t xml:space="preserve"> is a summary of the diagnostics produced</w:t>
      </w:r>
      <w:r w:rsidRPr="002C3488">
        <w:t>.</w:t>
      </w:r>
    </w:p>
    <w:tbl>
      <w:tblPr>
        <w:tblStyle w:val="TableGrid"/>
        <w:tblW w:w="9355" w:type="dxa"/>
        <w:tblLook w:val="04A0" w:firstRow="1" w:lastRow="0" w:firstColumn="1" w:lastColumn="0" w:noHBand="0" w:noVBand="1"/>
      </w:tblPr>
      <w:tblGrid>
        <w:gridCol w:w="1695"/>
        <w:gridCol w:w="4970"/>
        <w:gridCol w:w="1431"/>
        <w:gridCol w:w="1259"/>
      </w:tblGrid>
      <w:tr w:rsidR="00DA770D" w:rsidRPr="00F56516" w14:paraId="3EB794FC" w14:textId="77777777" w:rsidTr="00DA770D">
        <w:trPr>
          <w:cantSplit/>
          <w:tblHeader/>
        </w:trPr>
        <w:tc>
          <w:tcPr>
            <w:tcW w:w="9355" w:type="dxa"/>
            <w:gridSpan w:val="4"/>
            <w:shd w:val="clear" w:color="auto" w:fill="BFBFBF" w:themeFill="background1" w:themeFillShade="BF"/>
          </w:tcPr>
          <w:p w14:paraId="14453965" w14:textId="3506CFD6" w:rsidR="00DA770D" w:rsidRPr="00F56516" w:rsidRDefault="00DA770D" w:rsidP="006B750B">
            <w:pPr>
              <w:rPr>
                <w:b/>
                <w:bCs/>
              </w:rPr>
            </w:pPr>
            <w:r w:rsidRPr="002C0C77">
              <w:rPr>
                <w:b/>
                <w:bCs/>
              </w:rPr>
              <w:t>TABLE 1</w:t>
            </w:r>
            <w:r>
              <w:rPr>
                <w:b/>
                <w:bCs/>
              </w:rPr>
              <w:t>1</w:t>
            </w:r>
            <w:r w:rsidRPr="002C0C77">
              <w:rPr>
                <w:b/>
                <w:bCs/>
              </w:rPr>
              <w:t xml:space="preserve"> – Diagnostic</w:t>
            </w:r>
            <w:r>
              <w:rPr>
                <w:b/>
                <w:bCs/>
              </w:rPr>
              <w:t xml:space="preserve"> Results </w:t>
            </w:r>
          </w:p>
        </w:tc>
      </w:tr>
      <w:tr w:rsidR="00DA770D" w:rsidRPr="00F56516" w14:paraId="1358D947" w14:textId="77777777" w:rsidTr="00DA770D">
        <w:trPr>
          <w:cantSplit/>
          <w:tblHeader/>
        </w:trPr>
        <w:tc>
          <w:tcPr>
            <w:tcW w:w="1705" w:type="dxa"/>
            <w:shd w:val="clear" w:color="auto" w:fill="D9D9D9" w:themeFill="background1" w:themeFillShade="D9"/>
          </w:tcPr>
          <w:p w14:paraId="0BE16E4C" w14:textId="77777777" w:rsidR="00DA770D" w:rsidRPr="00F56516" w:rsidRDefault="00DA770D" w:rsidP="00DA770D">
            <w:pPr>
              <w:rPr>
                <w:b/>
                <w:bCs/>
              </w:rPr>
            </w:pPr>
            <w:r>
              <w:rPr>
                <w:b/>
                <w:bCs/>
              </w:rPr>
              <w:t>Analysis</w:t>
            </w:r>
          </w:p>
        </w:tc>
        <w:tc>
          <w:tcPr>
            <w:tcW w:w="5040" w:type="dxa"/>
            <w:shd w:val="clear" w:color="auto" w:fill="D9D9D9" w:themeFill="background1" w:themeFillShade="D9"/>
          </w:tcPr>
          <w:p w14:paraId="6251127A" w14:textId="77777777" w:rsidR="00DA770D" w:rsidRPr="00F56516" w:rsidRDefault="00DA770D" w:rsidP="00DA770D">
            <w:pPr>
              <w:rPr>
                <w:b/>
                <w:bCs/>
              </w:rPr>
            </w:pPr>
            <w:r w:rsidRPr="00F56516">
              <w:rPr>
                <w:b/>
                <w:bCs/>
              </w:rPr>
              <w:t>Analysis Specifications</w:t>
            </w:r>
          </w:p>
        </w:tc>
        <w:tc>
          <w:tcPr>
            <w:tcW w:w="1440" w:type="dxa"/>
            <w:shd w:val="clear" w:color="auto" w:fill="D9D9D9" w:themeFill="background1" w:themeFillShade="D9"/>
          </w:tcPr>
          <w:p w14:paraId="327C8E93" w14:textId="68A77726" w:rsidR="00DA770D" w:rsidRDefault="00DA770D" w:rsidP="00DA770D">
            <w:pPr>
              <w:rPr>
                <w:b/>
                <w:bCs/>
              </w:rPr>
            </w:pPr>
            <w:r w:rsidRPr="00F56516">
              <w:rPr>
                <w:b/>
                <w:bCs/>
              </w:rPr>
              <w:t>Number of Analysis</w:t>
            </w:r>
          </w:p>
        </w:tc>
        <w:tc>
          <w:tcPr>
            <w:tcW w:w="1170" w:type="dxa"/>
            <w:shd w:val="clear" w:color="auto" w:fill="D9D9D9" w:themeFill="background1" w:themeFillShade="D9"/>
          </w:tcPr>
          <w:p w14:paraId="5B3ECD5A" w14:textId="3DB060C1" w:rsidR="00DA770D" w:rsidRPr="00F56516" w:rsidRDefault="00DA770D" w:rsidP="00DA770D">
            <w:pPr>
              <w:rPr>
                <w:b/>
                <w:bCs/>
              </w:rPr>
            </w:pPr>
            <w:r>
              <w:rPr>
                <w:b/>
                <w:bCs/>
              </w:rPr>
              <w:t>Evidence Diagnostics</w:t>
            </w:r>
          </w:p>
        </w:tc>
      </w:tr>
      <w:tr w:rsidR="00DA770D" w14:paraId="1B08ACAD" w14:textId="77777777" w:rsidTr="00DA770D">
        <w:trPr>
          <w:cantSplit/>
          <w:trHeight w:val="878"/>
        </w:trPr>
        <w:tc>
          <w:tcPr>
            <w:tcW w:w="1705" w:type="dxa"/>
            <w:vMerge w:val="restart"/>
            <w:vAlign w:val="center"/>
          </w:tcPr>
          <w:p w14:paraId="52943BA1" w14:textId="77777777" w:rsidR="00DA770D" w:rsidRPr="007A29FD" w:rsidRDefault="00DA770D" w:rsidP="00DA770D">
            <w:pPr>
              <w:jc w:val="center"/>
            </w:pPr>
            <w:r>
              <w:t>Wei Replication</w:t>
            </w:r>
          </w:p>
        </w:tc>
        <w:tc>
          <w:tcPr>
            <w:tcW w:w="5040" w:type="dxa"/>
          </w:tcPr>
          <w:p w14:paraId="1BC06A3B" w14:textId="77777777" w:rsidR="00DA770D" w:rsidRPr="006F6957" w:rsidRDefault="00DA770D" w:rsidP="00DA770D">
            <w:pPr>
              <w:rPr>
                <w:b/>
                <w:bCs/>
                <w:i/>
                <w:iCs/>
              </w:rPr>
            </w:pPr>
            <w:r w:rsidRPr="006F6957">
              <w:rPr>
                <w:b/>
                <w:bCs/>
                <w:i/>
                <w:iCs/>
              </w:rPr>
              <w:t>Analysis 101</w:t>
            </w:r>
          </w:p>
          <w:p w14:paraId="3FB80BA3" w14:textId="77777777" w:rsidR="00DA770D" w:rsidRDefault="00DA770D" w:rsidP="00DA770D">
            <w:r w:rsidRPr="007A29FD">
              <w:t>Tramadol</w:t>
            </w:r>
            <w:r>
              <w:t xml:space="preserve"> (T1)</w:t>
            </w:r>
            <w:r w:rsidRPr="007A29FD">
              <w:t xml:space="preserve"> vs Codeine</w:t>
            </w:r>
            <w:r>
              <w:t xml:space="preserve"> (C1)</w:t>
            </w:r>
            <w:r w:rsidRPr="007A29FD">
              <w:t xml:space="preserve"> for Hip Fracture</w:t>
            </w:r>
            <w:r>
              <w:t xml:space="preserve"> (O1)</w:t>
            </w:r>
            <w:r w:rsidRPr="007A29FD">
              <w:t xml:space="preserve"> </w:t>
            </w:r>
            <w:r>
              <w:br/>
              <w:t>[2 TAR specifications * 1 databases (CPRD)]</w:t>
            </w:r>
          </w:p>
        </w:tc>
        <w:tc>
          <w:tcPr>
            <w:tcW w:w="1440" w:type="dxa"/>
            <w:vAlign w:val="center"/>
          </w:tcPr>
          <w:p w14:paraId="2F72EF91" w14:textId="7B92D64D" w:rsidR="00DA770D" w:rsidRDefault="00DA770D" w:rsidP="00DA770D">
            <w:pPr>
              <w:jc w:val="center"/>
            </w:pPr>
            <w:r>
              <w:t>2</w:t>
            </w:r>
          </w:p>
        </w:tc>
        <w:tc>
          <w:tcPr>
            <w:tcW w:w="1170" w:type="dxa"/>
            <w:vAlign w:val="center"/>
          </w:tcPr>
          <w:p w14:paraId="12A33A85" w14:textId="6F767BA9" w:rsidR="00DA770D" w:rsidRDefault="00DA770D" w:rsidP="00DA770D">
            <w:pPr>
              <w:jc w:val="center"/>
            </w:pPr>
            <w:r>
              <w:t>Not Applicable*</w:t>
            </w:r>
          </w:p>
        </w:tc>
      </w:tr>
      <w:tr w:rsidR="00DA770D" w14:paraId="297AA7D4" w14:textId="77777777" w:rsidTr="00DA770D">
        <w:trPr>
          <w:cantSplit/>
          <w:trHeight w:val="878"/>
        </w:trPr>
        <w:tc>
          <w:tcPr>
            <w:tcW w:w="1705" w:type="dxa"/>
            <w:vMerge/>
            <w:vAlign w:val="center"/>
          </w:tcPr>
          <w:p w14:paraId="36D530B4" w14:textId="77777777" w:rsidR="00DA770D" w:rsidRDefault="00DA770D" w:rsidP="00DA770D">
            <w:pPr>
              <w:jc w:val="center"/>
            </w:pPr>
          </w:p>
        </w:tc>
        <w:tc>
          <w:tcPr>
            <w:tcW w:w="5040" w:type="dxa"/>
          </w:tcPr>
          <w:p w14:paraId="2BBA4AA6" w14:textId="77777777" w:rsidR="00DA770D" w:rsidRDefault="00DA770D" w:rsidP="00DA770D">
            <w:pPr>
              <w:rPr>
                <w:b/>
                <w:bCs/>
                <w:i/>
                <w:iCs/>
              </w:rPr>
            </w:pPr>
            <w:r>
              <w:rPr>
                <w:b/>
                <w:bCs/>
                <w:i/>
                <w:iCs/>
              </w:rPr>
              <w:t>Analysis 102</w:t>
            </w:r>
          </w:p>
          <w:p w14:paraId="24CE934E" w14:textId="2A4C299C" w:rsidR="00DA770D" w:rsidRPr="006F6957" w:rsidRDefault="00DA770D" w:rsidP="00DA770D">
            <w:r w:rsidRPr="007A29FD">
              <w:t>Tramadol</w:t>
            </w:r>
            <w:r>
              <w:t xml:space="preserve"> (T1)</w:t>
            </w:r>
            <w:r w:rsidRPr="007A29FD">
              <w:t xml:space="preserve"> vs Codeine</w:t>
            </w:r>
            <w:r>
              <w:t xml:space="preserve"> (C1)</w:t>
            </w:r>
            <w:r w:rsidRPr="007A29FD">
              <w:t xml:space="preserve"> for Hip Fracture</w:t>
            </w:r>
            <w:r>
              <w:t xml:space="preserve"> (O2)</w:t>
            </w:r>
            <w:r w:rsidRPr="007A29FD">
              <w:t xml:space="preserve"> </w:t>
            </w:r>
            <w:r>
              <w:br/>
              <w:t>[2 TAR specifications * 3 databases (MDCR, MDCD, DOD)]</w:t>
            </w:r>
          </w:p>
        </w:tc>
        <w:tc>
          <w:tcPr>
            <w:tcW w:w="1440" w:type="dxa"/>
            <w:vAlign w:val="center"/>
          </w:tcPr>
          <w:p w14:paraId="03595BA6" w14:textId="4B343E95" w:rsidR="00DA770D" w:rsidRDefault="00DA770D" w:rsidP="00DA770D">
            <w:pPr>
              <w:jc w:val="center"/>
            </w:pPr>
            <w:r>
              <w:t>6</w:t>
            </w:r>
          </w:p>
        </w:tc>
        <w:tc>
          <w:tcPr>
            <w:tcW w:w="1170" w:type="dxa"/>
            <w:vAlign w:val="center"/>
          </w:tcPr>
          <w:p w14:paraId="23F5D860" w14:textId="4A6E6C3C" w:rsidR="00DA770D" w:rsidRDefault="00DA770D" w:rsidP="00DA770D">
            <w:pPr>
              <w:jc w:val="center"/>
            </w:pPr>
            <w:r w:rsidRPr="00C13772">
              <w:t>Analysis 102</w:t>
            </w:r>
            <w:r w:rsidRPr="00246164">
              <w:t xml:space="preserve"> **</w:t>
            </w:r>
          </w:p>
        </w:tc>
      </w:tr>
      <w:tr w:rsidR="00DA770D" w14:paraId="0758B285" w14:textId="77777777" w:rsidTr="00DA770D">
        <w:trPr>
          <w:cantSplit/>
        </w:trPr>
        <w:tc>
          <w:tcPr>
            <w:tcW w:w="1705" w:type="dxa"/>
            <w:vMerge w:val="restart"/>
            <w:vAlign w:val="center"/>
          </w:tcPr>
          <w:p w14:paraId="61853865" w14:textId="77777777" w:rsidR="00DA770D" w:rsidRDefault="00DA770D" w:rsidP="00DA770D">
            <w:pPr>
              <w:jc w:val="center"/>
            </w:pPr>
            <w:r>
              <w:t>Wei Replication (assuming some model exclusions)</w:t>
            </w:r>
          </w:p>
        </w:tc>
        <w:tc>
          <w:tcPr>
            <w:tcW w:w="5040" w:type="dxa"/>
          </w:tcPr>
          <w:p w14:paraId="4ED1665D" w14:textId="77777777" w:rsidR="00DA770D" w:rsidRPr="006F6957" w:rsidRDefault="00DA770D" w:rsidP="00DA770D">
            <w:pPr>
              <w:rPr>
                <w:b/>
                <w:bCs/>
                <w:i/>
                <w:iCs/>
              </w:rPr>
            </w:pPr>
            <w:r w:rsidRPr="006F6957">
              <w:rPr>
                <w:b/>
                <w:bCs/>
                <w:i/>
                <w:iCs/>
              </w:rPr>
              <w:t>Analysis 201</w:t>
            </w:r>
          </w:p>
          <w:p w14:paraId="5250D84C" w14:textId="77777777" w:rsidR="00DA770D" w:rsidRPr="007A29FD" w:rsidRDefault="00DA770D" w:rsidP="00DA770D">
            <w:r w:rsidRPr="007A29FD">
              <w:t>Tramadol</w:t>
            </w:r>
            <w:r>
              <w:t xml:space="preserve"> (T1)</w:t>
            </w:r>
            <w:r w:rsidRPr="007A29FD">
              <w:t xml:space="preserve"> vs Codeine</w:t>
            </w:r>
            <w:r>
              <w:t xml:space="preserve"> (C1)</w:t>
            </w:r>
            <w:r w:rsidRPr="007A29FD">
              <w:t xml:space="preserve"> for Hip Fracture</w:t>
            </w:r>
            <w:r>
              <w:t xml:space="preserve"> (O1)</w:t>
            </w:r>
            <w:r w:rsidRPr="007A29FD">
              <w:t xml:space="preserve"> </w:t>
            </w:r>
            <w:r>
              <w:br/>
              <w:t>[2 TAR specifications * 1 databases (CPRD)]</w:t>
            </w:r>
          </w:p>
        </w:tc>
        <w:tc>
          <w:tcPr>
            <w:tcW w:w="1440" w:type="dxa"/>
            <w:vAlign w:val="center"/>
          </w:tcPr>
          <w:p w14:paraId="0A9B9D17" w14:textId="2E51C8A6" w:rsidR="00DA770D" w:rsidRDefault="00DA770D" w:rsidP="00DA770D">
            <w:pPr>
              <w:jc w:val="center"/>
            </w:pPr>
            <w:r>
              <w:t>2</w:t>
            </w:r>
          </w:p>
        </w:tc>
        <w:tc>
          <w:tcPr>
            <w:tcW w:w="1170" w:type="dxa"/>
            <w:vAlign w:val="center"/>
          </w:tcPr>
          <w:p w14:paraId="0286C5A3" w14:textId="3D27A676" w:rsidR="00DA770D" w:rsidRDefault="00DA770D" w:rsidP="00DA770D">
            <w:pPr>
              <w:jc w:val="center"/>
            </w:pPr>
            <w:r w:rsidRPr="00C13772">
              <w:t>Analysis 201</w:t>
            </w:r>
          </w:p>
        </w:tc>
      </w:tr>
      <w:tr w:rsidR="00DA770D" w14:paraId="09AFF83F" w14:textId="77777777" w:rsidTr="00DA770D">
        <w:trPr>
          <w:cantSplit/>
        </w:trPr>
        <w:tc>
          <w:tcPr>
            <w:tcW w:w="1705" w:type="dxa"/>
            <w:vMerge/>
            <w:vAlign w:val="center"/>
          </w:tcPr>
          <w:p w14:paraId="70C5438D" w14:textId="77777777" w:rsidR="00DA770D" w:rsidRDefault="00DA770D" w:rsidP="00DA770D">
            <w:pPr>
              <w:jc w:val="center"/>
            </w:pPr>
          </w:p>
        </w:tc>
        <w:tc>
          <w:tcPr>
            <w:tcW w:w="5040" w:type="dxa"/>
          </w:tcPr>
          <w:p w14:paraId="5ABD61A3" w14:textId="77777777" w:rsidR="00DA770D" w:rsidRPr="006F6957" w:rsidRDefault="00DA770D" w:rsidP="00DA770D">
            <w:pPr>
              <w:rPr>
                <w:b/>
                <w:bCs/>
                <w:i/>
                <w:iCs/>
              </w:rPr>
            </w:pPr>
            <w:r w:rsidRPr="006F6957">
              <w:rPr>
                <w:b/>
                <w:bCs/>
                <w:i/>
                <w:iCs/>
              </w:rPr>
              <w:t>Analysis 202</w:t>
            </w:r>
          </w:p>
          <w:p w14:paraId="2E578AA6" w14:textId="5A95A8B3" w:rsidR="00DA770D" w:rsidRPr="007A29FD" w:rsidRDefault="00DA770D" w:rsidP="00DA770D">
            <w:r w:rsidRPr="007A29FD">
              <w:t>Tramadol</w:t>
            </w:r>
            <w:r>
              <w:t xml:space="preserve"> (T1)</w:t>
            </w:r>
            <w:r w:rsidRPr="007A29FD">
              <w:t xml:space="preserve"> vs Codeine</w:t>
            </w:r>
            <w:r>
              <w:t xml:space="preserve"> (C1)</w:t>
            </w:r>
            <w:r w:rsidRPr="007A29FD">
              <w:t xml:space="preserve"> for Hip Fracture</w:t>
            </w:r>
            <w:r>
              <w:t xml:space="preserve"> (O2)</w:t>
            </w:r>
            <w:r w:rsidRPr="007A29FD">
              <w:t xml:space="preserve"> </w:t>
            </w:r>
            <w:r>
              <w:br/>
              <w:t>[2 TAR specifications * 3 databases (MDCR, MDCD, DOD)]</w:t>
            </w:r>
          </w:p>
        </w:tc>
        <w:tc>
          <w:tcPr>
            <w:tcW w:w="1440" w:type="dxa"/>
            <w:vAlign w:val="center"/>
          </w:tcPr>
          <w:p w14:paraId="2F7734DD" w14:textId="128B5F13" w:rsidR="00DA770D" w:rsidRDefault="00DA770D" w:rsidP="00DA770D">
            <w:pPr>
              <w:jc w:val="center"/>
            </w:pPr>
            <w:r>
              <w:t>6</w:t>
            </w:r>
          </w:p>
        </w:tc>
        <w:tc>
          <w:tcPr>
            <w:tcW w:w="1170" w:type="dxa"/>
            <w:vAlign w:val="center"/>
          </w:tcPr>
          <w:p w14:paraId="6F6ED360" w14:textId="2075170F" w:rsidR="00DA770D" w:rsidRDefault="00DA770D" w:rsidP="00DA770D">
            <w:pPr>
              <w:jc w:val="center"/>
            </w:pPr>
            <w:r w:rsidRPr="00C13772">
              <w:t>Analysis 202</w:t>
            </w:r>
          </w:p>
        </w:tc>
      </w:tr>
      <w:tr w:rsidR="00DA770D" w14:paraId="41E29D28" w14:textId="77777777" w:rsidTr="00DA770D">
        <w:trPr>
          <w:cantSplit/>
        </w:trPr>
        <w:tc>
          <w:tcPr>
            <w:tcW w:w="1705" w:type="dxa"/>
            <w:vMerge w:val="restart"/>
            <w:vAlign w:val="center"/>
          </w:tcPr>
          <w:p w14:paraId="3ED351CB" w14:textId="77777777" w:rsidR="00DA770D" w:rsidRDefault="00DA770D" w:rsidP="00DA770D">
            <w:pPr>
              <w:jc w:val="center"/>
            </w:pPr>
            <w:r>
              <w:t>Replication using Best Practices</w:t>
            </w:r>
          </w:p>
        </w:tc>
        <w:tc>
          <w:tcPr>
            <w:tcW w:w="5040" w:type="dxa"/>
          </w:tcPr>
          <w:p w14:paraId="4BF5A878" w14:textId="77777777" w:rsidR="00DA770D" w:rsidRPr="006F6957" w:rsidRDefault="00DA770D" w:rsidP="00DA770D">
            <w:pPr>
              <w:rPr>
                <w:b/>
                <w:bCs/>
                <w:i/>
                <w:iCs/>
              </w:rPr>
            </w:pPr>
            <w:r w:rsidRPr="006F6957">
              <w:rPr>
                <w:b/>
                <w:bCs/>
                <w:i/>
                <w:iCs/>
              </w:rPr>
              <w:t>Analysis 301</w:t>
            </w:r>
          </w:p>
          <w:p w14:paraId="2A4CE7A0" w14:textId="77777777" w:rsidR="00DA770D" w:rsidRPr="007A29FD" w:rsidRDefault="00DA770D" w:rsidP="00DA770D">
            <w:r w:rsidRPr="007A29FD">
              <w:t>Tramadol</w:t>
            </w:r>
            <w:r>
              <w:t xml:space="preserve"> (T2)</w:t>
            </w:r>
            <w:r w:rsidRPr="007A29FD">
              <w:t xml:space="preserve"> vs Codeine</w:t>
            </w:r>
            <w:r>
              <w:t xml:space="preserve"> (C2)</w:t>
            </w:r>
            <w:r w:rsidRPr="007A29FD">
              <w:t xml:space="preserve"> for Hip Fracture</w:t>
            </w:r>
            <w:r>
              <w:t xml:space="preserve"> (O1)</w:t>
            </w:r>
            <w:r w:rsidRPr="007A29FD">
              <w:t xml:space="preserve"> </w:t>
            </w:r>
            <w:r>
              <w:br/>
              <w:t>[2 TAR specifications * 1 databases (CPRD)]</w:t>
            </w:r>
          </w:p>
        </w:tc>
        <w:tc>
          <w:tcPr>
            <w:tcW w:w="1440" w:type="dxa"/>
            <w:vAlign w:val="center"/>
          </w:tcPr>
          <w:p w14:paraId="5CA52AEC" w14:textId="07CB1C6B" w:rsidR="00DA770D" w:rsidRDefault="00DA770D" w:rsidP="00DA770D">
            <w:pPr>
              <w:jc w:val="center"/>
            </w:pPr>
            <w:r>
              <w:t>2</w:t>
            </w:r>
          </w:p>
        </w:tc>
        <w:tc>
          <w:tcPr>
            <w:tcW w:w="1170" w:type="dxa"/>
            <w:vAlign w:val="center"/>
          </w:tcPr>
          <w:p w14:paraId="635EAB68" w14:textId="4054592C" w:rsidR="00DA770D" w:rsidRDefault="00DA770D" w:rsidP="00DA770D">
            <w:pPr>
              <w:jc w:val="center"/>
            </w:pPr>
            <w:r w:rsidRPr="00C13772">
              <w:t>Analysis 301</w:t>
            </w:r>
          </w:p>
        </w:tc>
      </w:tr>
      <w:tr w:rsidR="00DA770D" w14:paraId="6967760D" w14:textId="77777777" w:rsidTr="00DA770D">
        <w:trPr>
          <w:cantSplit/>
        </w:trPr>
        <w:tc>
          <w:tcPr>
            <w:tcW w:w="1705" w:type="dxa"/>
            <w:vMerge/>
          </w:tcPr>
          <w:p w14:paraId="2DB3E259" w14:textId="77777777" w:rsidR="00DA770D" w:rsidRDefault="00DA770D" w:rsidP="00DA770D"/>
        </w:tc>
        <w:tc>
          <w:tcPr>
            <w:tcW w:w="5040" w:type="dxa"/>
          </w:tcPr>
          <w:p w14:paraId="68FF2980" w14:textId="77777777" w:rsidR="00DA770D" w:rsidRPr="006F6957" w:rsidRDefault="00DA770D" w:rsidP="00DA770D">
            <w:pPr>
              <w:rPr>
                <w:b/>
                <w:bCs/>
                <w:i/>
                <w:iCs/>
              </w:rPr>
            </w:pPr>
            <w:r w:rsidRPr="006F6957">
              <w:rPr>
                <w:b/>
                <w:bCs/>
                <w:i/>
                <w:iCs/>
              </w:rPr>
              <w:t>Analysis 302</w:t>
            </w:r>
          </w:p>
          <w:p w14:paraId="1FE8040B" w14:textId="69E1D2E4" w:rsidR="00DA770D" w:rsidRPr="007A29FD" w:rsidRDefault="00DA770D" w:rsidP="00DA770D">
            <w:r w:rsidRPr="007A29FD">
              <w:t>Tramadol</w:t>
            </w:r>
            <w:r>
              <w:t xml:space="preserve"> (T2)</w:t>
            </w:r>
            <w:r w:rsidRPr="007A29FD">
              <w:t xml:space="preserve"> vs Codeine</w:t>
            </w:r>
            <w:r>
              <w:t xml:space="preserve"> (C2)</w:t>
            </w:r>
            <w:r w:rsidRPr="007A29FD">
              <w:t xml:space="preserve"> for Hip Fracture</w:t>
            </w:r>
            <w:r>
              <w:t xml:space="preserve"> (O2)</w:t>
            </w:r>
            <w:r w:rsidRPr="007A29FD">
              <w:t xml:space="preserve"> </w:t>
            </w:r>
            <w:r>
              <w:br/>
              <w:t>[2 TAR specifications * 3 databases (MDCR, MDCD, DOD)]</w:t>
            </w:r>
          </w:p>
        </w:tc>
        <w:tc>
          <w:tcPr>
            <w:tcW w:w="1440" w:type="dxa"/>
            <w:vAlign w:val="center"/>
          </w:tcPr>
          <w:p w14:paraId="27081382" w14:textId="160DF769" w:rsidR="00DA770D" w:rsidRDefault="00DA770D" w:rsidP="00DA770D">
            <w:pPr>
              <w:jc w:val="center"/>
            </w:pPr>
            <w:r>
              <w:t>6</w:t>
            </w:r>
          </w:p>
        </w:tc>
        <w:tc>
          <w:tcPr>
            <w:tcW w:w="1170" w:type="dxa"/>
            <w:vAlign w:val="center"/>
          </w:tcPr>
          <w:p w14:paraId="22EFED18" w14:textId="03393B18" w:rsidR="00DA770D" w:rsidRDefault="00DA770D" w:rsidP="00DA770D">
            <w:pPr>
              <w:jc w:val="center"/>
            </w:pPr>
            <w:r w:rsidRPr="00C13772">
              <w:t>Analysis 302</w:t>
            </w:r>
          </w:p>
        </w:tc>
      </w:tr>
      <w:tr w:rsidR="00DA770D" w14:paraId="4F3EFB54" w14:textId="77777777" w:rsidTr="00DA770D">
        <w:trPr>
          <w:cantSplit/>
        </w:trPr>
        <w:tc>
          <w:tcPr>
            <w:tcW w:w="9355" w:type="dxa"/>
            <w:gridSpan w:val="4"/>
          </w:tcPr>
          <w:p w14:paraId="33C29329" w14:textId="7BE128E1" w:rsidR="00DA770D" w:rsidRDefault="00DA770D" w:rsidP="00DA770D"/>
          <w:p w14:paraId="77561F49" w14:textId="5B9E6485" w:rsidR="00DA770D" w:rsidRPr="00EA3356" w:rsidRDefault="00DA770D" w:rsidP="00DA770D">
            <w:pPr>
              <w:rPr>
                <w:sz w:val="18"/>
                <w:szCs w:val="18"/>
              </w:rPr>
            </w:pPr>
            <w:r w:rsidRPr="00EA3356">
              <w:rPr>
                <w:sz w:val="18"/>
                <w:szCs w:val="18"/>
              </w:rPr>
              <w:t>*These diagnostics were not produced as “acetaminophen” was so predictive of the comparator cohort the propensity score was perfectly predictive between the two groups.</w:t>
            </w:r>
          </w:p>
          <w:p w14:paraId="66831975" w14:textId="4E7480DC" w:rsidR="00DA770D" w:rsidRPr="00EA3356" w:rsidRDefault="00DA770D" w:rsidP="00DA770D">
            <w:pPr>
              <w:rPr>
                <w:sz w:val="18"/>
                <w:szCs w:val="18"/>
              </w:rPr>
            </w:pPr>
          </w:p>
          <w:p w14:paraId="66804C37" w14:textId="63B72EB5" w:rsidR="00DA770D" w:rsidRPr="00EA3356" w:rsidRDefault="00DA770D" w:rsidP="00DA770D">
            <w:pPr>
              <w:rPr>
                <w:sz w:val="18"/>
                <w:szCs w:val="18"/>
              </w:rPr>
            </w:pPr>
            <w:r w:rsidRPr="00EA3356">
              <w:rPr>
                <w:sz w:val="18"/>
                <w:szCs w:val="18"/>
              </w:rPr>
              <w:t xml:space="preserve">**Only results for MDCR </w:t>
            </w:r>
            <w:r>
              <w:rPr>
                <w:sz w:val="18"/>
                <w:szCs w:val="18"/>
              </w:rPr>
              <w:t xml:space="preserve">and OPTUM_DOD </w:t>
            </w:r>
            <w:r w:rsidRPr="00EA3356">
              <w:rPr>
                <w:sz w:val="18"/>
                <w:szCs w:val="18"/>
              </w:rPr>
              <w:t xml:space="preserve">produced as </w:t>
            </w:r>
            <w:r>
              <w:rPr>
                <w:sz w:val="18"/>
                <w:szCs w:val="18"/>
              </w:rPr>
              <w:t>results for MDCD</w:t>
            </w:r>
            <w:r w:rsidRPr="00EA3356">
              <w:rPr>
                <w:sz w:val="18"/>
                <w:szCs w:val="18"/>
              </w:rPr>
              <w:t xml:space="preserve"> were not produced as “acetaminophen” was so predictive of the comparator cohort the propensity score was perfectly predictive between the two groups.</w:t>
            </w:r>
          </w:p>
          <w:p w14:paraId="2FB5F0F7" w14:textId="77777777" w:rsidR="00DA770D" w:rsidRDefault="00DA770D" w:rsidP="00DA770D"/>
          <w:p w14:paraId="66CED18B" w14:textId="77777777" w:rsidR="00DA770D" w:rsidRDefault="00DA770D" w:rsidP="00DA770D">
            <w:pPr>
              <w:rPr>
                <w:sz w:val="18"/>
                <w:szCs w:val="18"/>
              </w:rPr>
            </w:pPr>
            <w:r w:rsidRPr="00564132">
              <w:rPr>
                <w:sz w:val="18"/>
                <w:szCs w:val="18"/>
              </w:rPr>
              <w:t>TAR = Time at Risk</w:t>
            </w:r>
            <w:r>
              <w:rPr>
                <w:sz w:val="18"/>
                <w:szCs w:val="18"/>
              </w:rPr>
              <w:t xml:space="preserve">, </w:t>
            </w:r>
          </w:p>
          <w:p w14:paraId="21798DBB" w14:textId="042050F7" w:rsidR="00DA770D" w:rsidRDefault="00DA770D" w:rsidP="00DA770D">
            <w:r w:rsidRPr="00564132">
              <w:rPr>
                <w:sz w:val="18"/>
                <w:szCs w:val="18"/>
              </w:rPr>
              <w:t xml:space="preserve">CPRD = </w:t>
            </w:r>
            <w:r w:rsidRPr="00890B7C">
              <w:rPr>
                <w:sz w:val="18"/>
                <w:szCs w:val="18"/>
              </w:rPr>
              <w:t>Clinical Practice Research Datalink</w:t>
            </w:r>
            <w:r w:rsidRPr="00564132">
              <w:rPr>
                <w:sz w:val="18"/>
                <w:szCs w:val="18"/>
              </w:rPr>
              <w:t xml:space="preserve">, MDCR = </w:t>
            </w:r>
            <w:r w:rsidRPr="00EF1F7C">
              <w:rPr>
                <w:sz w:val="18"/>
                <w:szCs w:val="18"/>
              </w:rPr>
              <w:t>IBM MarketScan® Medicare Supplemental Database</w:t>
            </w:r>
            <w:r w:rsidRPr="00564132">
              <w:rPr>
                <w:sz w:val="18"/>
                <w:szCs w:val="18"/>
              </w:rPr>
              <w:t xml:space="preserve">, MDCD = </w:t>
            </w:r>
            <w:r w:rsidRPr="00890B7C">
              <w:rPr>
                <w:sz w:val="18"/>
                <w:szCs w:val="18"/>
              </w:rPr>
              <w:t>IBM MarketScan® Multi-State Medicaid Database</w:t>
            </w:r>
            <w:r w:rsidRPr="00564132">
              <w:rPr>
                <w:sz w:val="18"/>
                <w:szCs w:val="18"/>
              </w:rPr>
              <w:t xml:space="preserve">, DOD = </w:t>
            </w:r>
            <w:r w:rsidRPr="00890B7C">
              <w:rPr>
                <w:sz w:val="18"/>
                <w:szCs w:val="18"/>
              </w:rPr>
              <w:t>Optum© De-Identified Clinformatics® Data Mart Database –  Date of Death</w:t>
            </w:r>
            <w:r w:rsidRPr="00564132">
              <w:rPr>
                <w:sz w:val="18"/>
                <w:szCs w:val="18"/>
              </w:rPr>
              <w:br/>
            </w:r>
          </w:p>
        </w:tc>
      </w:tr>
    </w:tbl>
    <w:p w14:paraId="38949B19" w14:textId="77777777" w:rsidR="00EA3356" w:rsidRDefault="00EA3356" w:rsidP="006D3547"/>
    <w:p w14:paraId="2EAE8BB1" w14:textId="5FD12A28" w:rsidR="005623B3" w:rsidRDefault="005623B3" w:rsidP="006D3547">
      <w:r>
        <w:t xml:space="preserve">We pre-specified that we </w:t>
      </w:r>
      <w:r w:rsidR="0071593F">
        <w:t xml:space="preserve">will </w:t>
      </w:r>
      <w:r>
        <w:t xml:space="preserve">only </w:t>
      </w:r>
      <w:r w:rsidR="00564132">
        <w:t xml:space="preserve">report </w:t>
      </w:r>
      <w:r w:rsidR="006915B0">
        <w:t xml:space="preserve">results </w:t>
      </w:r>
      <w:r>
        <w:t xml:space="preserve">that met two criteria:  &gt;= 50% of subjects in clinical equipoise and covariate balance as achieved (after </w:t>
      </w:r>
      <w:r w:rsidRPr="002C3488">
        <w:t>matching SMDs with values of &lt;0.1 are asserted to indicate negligible group differences)</w:t>
      </w:r>
      <w:r w:rsidR="002A799C" w:rsidRPr="002C3488">
        <w:t xml:space="preserve">. </w:t>
      </w:r>
      <w:r w:rsidR="00564132" w:rsidRPr="002C3488">
        <w:t>This was described in Section 10</w:t>
      </w:r>
      <w:r w:rsidR="002A799C" w:rsidRPr="002C3488">
        <w:t xml:space="preserve">. </w:t>
      </w:r>
      <w:r w:rsidR="00564132" w:rsidRPr="002C3488">
        <w:t>Table 1</w:t>
      </w:r>
      <w:r w:rsidR="00783942" w:rsidRPr="002C3488">
        <w:t>2</w:t>
      </w:r>
      <w:r w:rsidR="00564132" w:rsidRPr="002C3488">
        <w:t xml:space="preserve"> reviews all 24 comparison to see which results will be reported</w:t>
      </w:r>
      <w:r w:rsidR="002A799C" w:rsidRPr="002C3488">
        <w:t xml:space="preserve">. </w:t>
      </w:r>
      <w:r w:rsidR="00564132" w:rsidRPr="002C3488">
        <w:t>Of the 24 analysis, we will report population</w:t>
      </w:r>
      <w:bookmarkStart w:id="44" w:name="_GoBack"/>
      <w:bookmarkEnd w:id="44"/>
      <w:r w:rsidR="00564132">
        <w:t xml:space="preserve">-level effect estimates for </w:t>
      </w:r>
      <w:r w:rsidR="007D6031">
        <w:t>10</w:t>
      </w:r>
      <w:r w:rsidR="002A799C">
        <w:t xml:space="preserve">. </w:t>
      </w:r>
      <w:r w:rsidR="002B51CA">
        <w:t xml:space="preserve">For example, in Analysis 201 both the OT and ITT analysis pass the diagnostics </w:t>
      </w:r>
      <w:r w:rsidR="002B51CA">
        <w:lastRenderedPageBreak/>
        <w:t>for equipoise and adequate covariate balance while in Analysis 202, for both the OT and ITT analysis in the claims database the analysis failed to meet equipoise.  For the analysis that passed diagnostics for CPRD, n</w:t>
      </w:r>
      <w:r w:rsidR="00246164">
        <w:t>o results for CPRD will be reported either internally or externally until ISAC approval is gained, 4 of the 10 results would be generated from CPRD.</w:t>
      </w:r>
    </w:p>
    <w:tbl>
      <w:tblPr>
        <w:tblStyle w:val="TableGrid"/>
        <w:tblW w:w="9625" w:type="dxa"/>
        <w:tblLayout w:type="fixed"/>
        <w:tblLook w:val="04A0" w:firstRow="1" w:lastRow="0" w:firstColumn="1" w:lastColumn="0" w:noHBand="0" w:noVBand="1"/>
      </w:tblPr>
      <w:tblGrid>
        <w:gridCol w:w="828"/>
        <w:gridCol w:w="697"/>
        <w:gridCol w:w="810"/>
        <w:gridCol w:w="630"/>
        <w:gridCol w:w="630"/>
        <w:gridCol w:w="540"/>
        <w:gridCol w:w="540"/>
        <w:gridCol w:w="630"/>
        <w:gridCol w:w="540"/>
        <w:gridCol w:w="540"/>
        <w:gridCol w:w="540"/>
        <w:gridCol w:w="540"/>
        <w:gridCol w:w="540"/>
        <w:gridCol w:w="1620"/>
      </w:tblGrid>
      <w:tr w:rsidR="00DA770D" w14:paraId="75B71ACB" w14:textId="42F69CC0" w:rsidTr="002B51CA">
        <w:tc>
          <w:tcPr>
            <w:tcW w:w="9625" w:type="dxa"/>
            <w:gridSpan w:val="14"/>
            <w:shd w:val="clear" w:color="auto" w:fill="BFBFBF" w:themeFill="background1" w:themeFillShade="BF"/>
          </w:tcPr>
          <w:p w14:paraId="09E846CC" w14:textId="79854F67" w:rsidR="00DA770D" w:rsidRDefault="00DA770D" w:rsidP="006D3547">
            <w:pPr>
              <w:rPr>
                <w:b/>
                <w:bCs/>
              </w:rPr>
            </w:pPr>
            <w:r>
              <w:rPr>
                <w:b/>
                <w:bCs/>
              </w:rPr>
              <w:t xml:space="preserve">TABLE 12 – Cohort Comparisons by database that achieve (pass) or do not achieve (fail) adequate equipoise (&gt;50%) and adequate covariate balance after 1:1 propensity score matching. </w:t>
            </w:r>
            <w:r w:rsidRPr="009548FC">
              <w:rPr>
                <w:b/>
                <w:bCs/>
              </w:rPr>
              <w:t>Population-level effect estimates from database-specific exposure cohort comparisons that achieve adequate</w:t>
            </w:r>
            <w:r>
              <w:rPr>
                <w:b/>
                <w:bCs/>
              </w:rPr>
              <w:t xml:space="preserve"> equipoise and adequate</w:t>
            </w:r>
            <w:r w:rsidRPr="009548FC">
              <w:rPr>
                <w:b/>
                <w:bCs/>
              </w:rPr>
              <w:t xml:space="preserve"> covariate balance will be reported.</w:t>
            </w:r>
          </w:p>
        </w:tc>
      </w:tr>
      <w:tr w:rsidR="00DA770D" w14:paraId="7537E7DC" w14:textId="2EF0B9CE" w:rsidTr="002B51CA">
        <w:tc>
          <w:tcPr>
            <w:tcW w:w="828" w:type="dxa"/>
            <w:shd w:val="clear" w:color="auto" w:fill="BFBFBF" w:themeFill="background1" w:themeFillShade="BF"/>
            <w:vAlign w:val="center"/>
          </w:tcPr>
          <w:p w14:paraId="35D35C5C" w14:textId="350F9743" w:rsidR="00DA770D" w:rsidRPr="00211DBE" w:rsidRDefault="00DA770D" w:rsidP="009548FC">
            <w:pPr>
              <w:jc w:val="center"/>
              <w:rPr>
                <w:b/>
                <w:bCs/>
                <w:sz w:val="18"/>
                <w:szCs w:val="18"/>
              </w:rPr>
            </w:pPr>
            <w:r w:rsidRPr="00211DBE">
              <w:rPr>
                <w:b/>
                <w:bCs/>
                <w:sz w:val="18"/>
                <w:szCs w:val="18"/>
              </w:rPr>
              <w:t>Analysis</w:t>
            </w:r>
          </w:p>
        </w:tc>
        <w:tc>
          <w:tcPr>
            <w:tcW w:w="697" w:type="dxa"/>
            <w:shd w:val="clear" w:color="auto" w:fill="BFBFBF" w:themeFill="background1" w:themeFillShade="BF"/>
            <w:vAlign w:val="center"/>
          </w:tcPr>
          <w:p w14:paraId="3DEB9A34" w14:textId="4190B628" w:rsidR="00DA770D" w:rsidRPr="00211DBE" w:rsidRDefault="00DA770D" w:rsidP="009548FC">
            <w:pPr>
              <w:jc w:val="center"/>
              <w:rPr>
                <w:b/>
                <w:bCs/>
                <w:sz w:val="18"/>
                <w:szCs w:val="18"/>
              </w:rPr>
            </w:pPr>
            <w:r w:rsidRPr="00211DBE">
              <w:rPr>
                <w:b/>
                <w:bCs/>
                <w:sz w:val="18"/>
                <w:szCs w:val="18"/>
              </w:rPr>
              <w:t>Target</w:t>
            </w:r>
          </w:p>
        </w:tc>
        <w:tc>
          <w:tcPr>
            <w:tcW w:w="810" w:type="dxa"/>
            <w:shd w:val="clear" w:color="auto" w:fill="BFBFBF" w:themeFill="background1" w:themeFillShade="BF"/>
            <w:vAlign w:val="center"/>
          </w:tcPr>
          <w:p w14:paraId="128780DB" w14:textId="1126FB06" w:rsidR="00DA770D" w:rsidRPr="00211DBE" w:rsidRDefault="00DA770D" w:rsidP="009548FC">
            <w:pPr>
              <w:jc w:val="center"/>
              <w:rPr>
                <w:b/>
                <w:bCs/>
                <w:sz w:val="18"/>
                <w:szCs w:val="18"/>
              </w:rPr>
            </w:pPr>
            <w:r w:rsidRPr="00211DBE">
              <w:rPr>
                <w:b/>
                <w:bCs/>
                <w:sz w:val="18"/>
                <w:szCs w:val="18"/>
              </w:rPr>
              <w:t>Com</w:t>
            </w:r>
            <w:r>
              <w:rPr>
                <w:b/>
                <w:bCs/>
                <w:sz w:val="18"/>
                <w:szCs w:val="18"/>
              </w:rPr>
              <w:t>-</w:t>
            </w:r>
            <w:r w:rsidRPr="00211DBE">
              <w:rPr>
                <w:b/>
                <w:bCs/>
                <w:sz w:val="18"/>
                <w:szCs w:val="18"/>
              </w:rPr>
              <w:t>parator</w:t>
            </w:r>
          </w:p>
        </w:tc>
        <w:tc>
          <w:tcPr>
            <w:tcW w:w="630" w:type="dxa"/>
            <w:shd w:val="clear" w:color="auto" w:fill="BFBFBF" w:themeFill="background1" w:themeFillShade="BF"/>
            <w:vAlign w:val="center"/>
          </w:tcPr>
          <w:p w14:paraId="7366FB5E" w14:textId="46152E6B" w:rsidR="00DA770D" w:rsidRPr="00211DBE" w:rsidRDefault="00DA770D" w:rsidP="009548FC">
            <w:pPr>
              <w:jc w:val="center"/>
              <w:rPr>
                <w:b/>
                <w:bCs/>
                <w:sz w:val="18"/>
                <w:szCs w:val="18"/>
              </w:rPr>
            </w:pPr>
            <w:r w:rsidRPr="00211DBE">
              <w:rPr>
                <w:b/>
                <w:bCs/>
                <w:sz w:val="18"/>
                <w:szCs w:val="18"/>
              </w:rPr>
              <w:t>Out</w:t>
            </w:r>
            <w:r>
              <w:rPr>
                <w:b/>
                <w:bCs/>
                <w:sz w:val="18"/>
                <w:szCs w:val="18"/>
              </w:rPr>
              <w:t>-</w:t>
            </w:r>
            <w:r w:rsidRPr="00211DBE">
              <w:rPr>
                <w:b/>
                <w:bCs/>
                <w:sz w:val="18"/>
                <w:szCs w:val="18"/>
              </w:rPr>
              <w:t>come</w:t>
            </w:r>
          </w:p>
        </w:tc>
        <w:tc>
          <w:tcPr>
            <w:tcW w:w="630" w:type="dxa"/>
            <w:shd w:val="clear" w:color="auto" w:fill="BFBFBF" w:themeFill="background1" w:themeFillShade="BF"/>
            <w:vAlign w:val="center"/>
          </w:tcPr>
          <w:p w14:paraId="3A312ACD" w14:textId="7C338B93" w:rsidR="00DA770D" w:rsidRPr="00211DBE" w:rsidRDefault="00DA770D" w:rsidP="009548FC">
            <w:pPr>
              <w:jc w:val="center"/>
              <w:rPr>
                <w:b/>
                <w:bCs/>
                <w:sz w:val="18"/>
                <w:szCs w:val="18"/>
              </w:rPr>
            </w:pPr>
            <w:r>
              <w:rPr>
                <w:b/>
                <w:bCs/>
                <w:sz w:val="18"/>
                <w:szCs w:val="18"/>
              </w:rPr>
              <w:t>TAR</w:t>
            </w:r>
          </w:p>
        </w:tc>
        <w:tc>
          <w:tcPr>
            <w:tcW w:w="1080" w:type="dxa"/>
            <w:gridSpan w:val="2"/>
            <w:shd w:val="clear" w:color="auto" w:fill="BFBFBF" w:themeFill="background1" w:themeFillShade="BF"/>
            <w:vAlign w:val="center"/>
          </w:tcPr>
          <w:p w14:paraId="50C62CA0" w14:textId="175F32EB" w:rsidR="00DA770D" w:rsidRPr="00211DBE" w:rsidRDefault="00DA770D" w:rsidP="009548FC">
            <w:pPr>
              <w:jc w:val="center"/>
              <w:rPr>
                <w:b/>
                <w:bCs/>
                <w:sz w:val="18"/>
                <w:szCs w:val="18"/>
              </w:rPr>
            </w:pPr>
            <w:r w:rsidRPr="00211DBE">
              <w:rPr>
                <w:b/>
                <w:bCs/>
                <w:sz w:val="18"/>
                <w:szCs w:val="18"/>
              </w:rPr>
              <w:t>CPRD</w:t>
            </w:r>
          </w:p>
        </w:tc>
        <w:tc>
          <w:tcPr>
            <w:tcW w:w="1170" w:type="dxa"/>
            <w:gridSpan w:val="2"/>
            <w:shd w:val="clear" w:color="auto" w:fill="BFBFBF" w:themeFill="background1" w:themeFillShade="BF"/>
            <w:vAlign w:val="center"/>
          </w:tcPr>
          <w:p w14:paraId="7C18D27D" w14:textId="267729EC" w:rsidR="00DA770D" w:rsidRPr="00211DBE" w:rsidRDefault="00DA770D" w:rsidP="009548FC">
            <w:pPr>
              <w:jc w:val="center"/>
              <w:rPr>
                <w:b/>
                <w:bCs/>
                <w:sz w:val="18"/>
                <w:szCs w:val="18"/>
              </w:rPr>
            </w:pPr>
            <w:r w:rsidRPr="00211DBE">
              <w:rPr>
                <w:b/>
                <w:bCs/>
                <w:sz w:val="18"/>
                <w:szCs w:val="18"/>
              </w:rPr>
              <w:t>MDCR</w:t>
            </w:r>
          </w:p>
        </w:tc>
        <w:tc>
          <w:tcPr>
            <w:tcW w:w="1080" w:type="dxa"/>
            <w:gridSpan w:val="2"/>
            <w:shd w:val="clear" w:color="auto" w:fill="BFBFBF" w:themeFill="background1" w:themeFillShade="BF"/>
            <w:vAlign w:val="center"/>
          </w:tcPr>
          <w:p w14:paraId="5F4FED56" w14:textId="427653DB" w:rsidR="00DA770D" w:rsidRPr="00211DBE" w:rsidRDefault="00DA770D" w:rsidP="009548FC">
            <w:pPr>
              <w:jc w:val="center"/>
              <w:rPr>
                <w:b/>
                <w:bCs/>
                <w:sz w:val="18"/>
                <w:szCs w:val="18"/>
              </w:rPr>
            </w:pPr>
            <w:r w:rsidRPr="00211DBE">
              <w:rPr>
                <w:b/>
                <w:bCs/>
                <w:sz w:val="18"/>
                <w:szCs w:val="18"/>
              </w:rPr>
              <w:t>MDCD</w:t>
            </w:r>
          </w:p>
        </w:tc>
        <w:tc>
          <w:tcPr>
            <w:tcW w:w="1080" w:type="dxa"/>
            <w:gridSpan w:val="2"/>
            <w:shd w:val="clear" w:color="auto" w:fill="BFBFBF" w:themeFill="background1" w:themeFillShade="BF"/>
            <w:vAlign w:val="center"/>
          </w:tcPr>
          <w:p w14:paraId="1850D3B0" w14:textId="33DD17B4" w:rsidR="00DA770D" w:rsidRPr="00211DBE" w:rsidRDefault="00DA770D" w:rsidP="009548FC">
            <w:pPr>
              <w:jc w:val="center"/>
              <w:rPr>
                <w:b/>
                <w:bCs/>
                <w:sz w:val="18"/>
                <w:szCs w:val="18"/>
              </w:rPr>
            </w:pPr>
            <w:r w:rsidRPr="00211DBE">
              <w:rPr>
                <w:b/>
                <w:bCs/>
                <w:sz w:val="18"/>
                <w:szCs w:val="18"/>
              </w:rPr>
              <w:t>DOD</w:t>
            </w:r>
          </w:p>
        </w:tc>
        <w:tc>
          <w:tcPr>
            <w:tcW w:w="1620" w:type="dxa"/>
            <w:shd w:val="clear" w:color="auto" w:fill="BFBFBF" w:themeFill="background1" w:themeFillShade="BF"/>
          </w:tcPr>
          <w:p w14:paraId="6414E86E" w14:textId="4E784499" w:rsidR="00DA770D" w:rsidRPr="00211DBE" w:rsidRDefault="00DA770D" w:rsidP="009548FC">
            <w:pPr>
              <w:jc w:val="center"/>
              <w:rPr>
                <w:b/>
                <w:bCs/>
                <w:sz w:val="18"/>
                <w:szCs w:val="18"/>
              </w:rPr>
            </w:pPr>
            <w:r>
              <w:rPr>
                <w:b/>
                <w:bCs/>
                <w:sz w:val="18"/>
                <w:szCs w:val="18"/>
              </w:rPr>
              <w:t>Number of Passing Analysis</w:t>
            </w:r>
          </w:p>
        </w:tc>
      </w:tr>
      <w:tr w:rsidR="002B51CA" w14:paraId="22D24923" w14:textId="1125A093" w:rsidTr="002B51CA">
        <w:tc>
          <w:tcPr>
            <w:tcW w:w="828" w:type="dxa"/>
            <w:shd w:val="clear" w:color="auto" w:fill="D9D9D9" w:themeFill="background1" w:themeFillShade="D9"/>
            <w:vAlign w:val="center"/>
          </w:tcPr>
          <w:p w14:paraId="6D4AB1C5" w14:textId="77777777" w:rsidR="00DA770D" w:rsidRPr="00211DBE" w:rsidRDefault="00DA770D" w:rsidP="009548FC">
            <w:pPr>
              <w:jc w:val="center"/>
              <w:rPr>
                <w:sz w:val="18"/>
                <w:szCs w:val="18"/>
              </w:rPr>
            </w:pPr>
          </w:p>
        </w:tc>
        <w:tc>
          <w:tcPr>
            <w:tcW w:w="697" w:type="dxa"/>
            <w:shd w:val="clear" w:color="auto" w:fill="D9D9D9" w:themeFill="background1" w:themeFillShade="D9"/>
            <w:vAlign w:val="center"/>
          </w:tcPr>
          <w:p w14:paraId="6592CBE0" w14:textId="77777777" w:rsidR="00DA770D" w:rsidRPr="00211DBE" w:rsidRDefault="00DA770D" w:rsidP="009548FC">
            <w:pPr>
              <w:jc w:val="center"/>
              <w:rPr>
                <w:sz w:val="18"/>
                <w:szCs w:val="18"/>
              </w:rPr>
            </w:pPr>
          </w:p>
        </w:tc>
        <w:tc>
          <w:tcPr>
            <w:tcW w:w="810" w:type="dxa"/>
            <w:shd w:val="clear" w:color="auto" w:fill="D9D9D9" w:themeFill="background1" w:themeFillShade="D9"/>
            <w:vAlign w:val="center"/>
          </w:tcPr>
          <w:p w14:paraId="4BA42D36" w14:textId="77777777" w:rsidR="00DA770D" w:rsidRPr="00211DBE" w:rsidRDefault="00DA770D" w:rsidP="009548FC">
            <w:pPr>
              <w:jc w:val="center"/>
              <w:rPr>
                <w:sz w:val="18"/>
                <w:szCs w:val="18"/>
              </w:rPr>
            </w:pPr>
          </w:p>
        </w:tc>
        <w:tc>
          <w:tcPr>
            <w:tcW w:w="630" w:type="dxa"/>
            <w:shd w:val="clear" w:color="auto" w:fill="D9D9D9" w:themeFill="background1" w:themeFillShade="D9"/>
            <w:vAlign w:val="center"/>
          </w:tcPr>
          <w:p w14:paraId="74674C7A" w14:textId="77777777" w:rsidR="00DA770D" w:rsidRPr="00211DBE" w:rsidRDefault="00DA770D" w:rsidP="009548FC">
            <w:pPr>
              <w:jc w:val="center"/>
              <w:rPr>
                <w:sz w:val="18"/>
                <w:szCs w:val="18"/>
              </w:rPr>
            </w:pPr>
          </w:p>
        </w:tc>
        <w:tc>
          <w:tcPr>
            <w:tcW w:w="630" w:type="dxa"/>
            <w:shd w:val="clear" w:color="auto" w:fill="D9D9D9" w:themeFill="background1" w:themeFillShade="D9"/>
            <w:vAlign w:val="center"/>
          </w:tcPr>
          <w:p w14:paraId="39EDD8AF" w14:textId="77777777" w:rsidR="00DA770D" w:rsidRPr="00211DBE" w:rsidRDefault="00DA770D" w:rsidP="009548FC">
            <w:pPr>
              <w:jc w:val="center"/>
              <w:rPr>
                <w:sz w:val="18"/>
                <w:szCs w:val="18"/>
              </w:rPr>
            </w:pPr>
          </w:p>
        </w:tc>
        <w:tc>
          <w:tcPr>
            <w:tcW w:w="540" w:type="dxa"/>
            <w:tcBorders>
              <w:bottom w:val="single" w:sz="12" w:space="0" w:color="auto"/>
            </w:tcBorders>
            <w:shd w:val="clear" w:color="auto" w:fill="D9D9D9" w:themeFill="background1" w:themeFillShade="D9"/>
            <w:vAlign w:val="center"/>
          </w:tcPr>
          <w:p w14:paraId="041D3A26" w14:textId="434241C4" w:rsidR="00DA770D" w:rsidRPr="00213C0A" w:rsidRDefault="00DA770D" w:rsidP="009548FC">
            <w:pPr>
              <w:jc w:val="center"/>
              <w:rPr>
                <w:b/>
                <w:bCs/>
                <w:i/>
                <w:iCs/>
                <w:sz w:val="18"/>
                <w:szCs w:val="18"/>
              </w:rPr>
            </w:pPr>
            <w:r w:rsidRPr="00213C0A">
              <w:rPr>
                <w:b/>
                <w:bCs/>
                <w:i/>
                <w:iCs/>
                <w:sz w:val="18"/>
                <w:szCs w:val="18"/>
              </w:rPr>
              <w:t>E</w:t>
            </w:r>
          </w:p>
        </w:tc>
        <w:tc>
          <w:tcPr>
            <w:tcW w:w="540" w:type="dxa"/>
            <w:tcBorders>
              <w:bottom w:val="single" w:sz="12" w:space="0" w:color="auto"/>
            </w:tcBorders>
            <w:shd w:val="clear" w:color="auto" w:fill="D9D9D9" w:themeFill="background1" w:themeFillShade="D9"/>
            <w:vAlign w:val="center"/>
          </w:tcPr>
          <w:p w14:paraId="749E8EDB" w14:textId="444BF2A7" w:rsidR="00DA770D" w:rsidRPr="00213C0A" w:rsidRDefault="00DA770D" w:rsidP="009548FC">
            <w:pPr>
              <w:jc w:val="center"/>
              <w:rPr>
                <w:b/>
                <w:bCs/>
                <w:i/>
                <w:iCs/>
                <w:sz w:val="18"/>
                <w:szCs w:val="18"/>
              </w:rPr>
            </w:pPr>
            <w:r w:rsidRPr="00213C0A">
              <w:rPr>
                <w:b/>
                <w:bCs/>
                <w:i/>
                <w:iCs/>
                <w:sz w:val="18"/>
                <w:szCs w:val="18"/>
              </w:rPr>
              <w:t>CB</w:t>
            </w:r>
          </w:p>
        </w:tc>
        <w:tc>
          <w:tcPr>
            <w:tcW w:w="630" w:type="dxa"/>
            <w:shd w:val="clear" w:color="auto" w:fill="D9D9D9" w:themeFill="background1" w:themeFillShade="D9"/>
            <w:vAlign w:val="center"/>
          </w:tcPr>
          <w:p w14:paraId="204CC382" w14:textId="47060019" w:rsidR="00DA770D" w:rsidRPr="00211DBE" w:rsidRDefault="00DA770D" w:rsidP="009548FC">
            <w:pPr>
              <w:jc w:val="center"/>
              <w:rPr>
                <w:sz w:val="18"/>
                <w:szCs w:val="18"/>
              </w:rPr>
            </w:pPr>
            <w:r w:rsidRPr="00213C0A">
              <w:rPr>
                <w:b/>
                <w:bCs/>
                <w:i/>
                <w:iCs/>
                <w:sz w:val="18"/>
                <w:szCs w:val="18"/>
              </w:rPr>
              <w:t>E</w:t>
            </w:r>
          </w:p>
        </w:tc>
        <w:tc>
          <w:tcPr>
            <w:tcW w:w="540" w:type="dxa"/>
            <w:shd w:val="clear" w:color="auto" w:fill="D9D9D9" w:themeFill="background1" w:themeFillShade="D9"/>
            <w:vAlign w:val="center"/>
          </w:tcPr>
          <w:p w14:paraId="59FA4C12" w14:textId="4C3E91BA" w:rsidR="00DA770D" w:rsidRPr="00211DBE" w:rsidRDefault="00DA770D" w:rsidP="009548FC">
            <w:pPr>
              <w:jc w:val="center"/>
              <w:rPr>
                <w:sz w:val="18"/>
                <w:szCs w:val="18"/>
              </w:rPr>
            </w:pPr>
            <w:r w:rsidRPr="00213C0A">
              <w:rPr>
                <w:b/>
                <w:bCs/>
                <w:i/>
                <w:iCs/>
                <w:sz w:val="18"/>
                <w:szCs w:val="18"/>
              </w:rPr>
              <w:t>CB</w:t>
            </w:r>
          </w:p>
        </w:tc>
        <w:tc>
          <w:tcPr>
            <w:tcW w:w="540" w:type="dxa"/>
            <w:shd w:val="clear" w:color="auto" w:fill="D9D9D9" w:themeFill="background1" w:themeFillShade="D9"/>
            <w:vAlign w:val="center"/>
          </w:tcPr>
          <w:p w14:paraId="4C1877F0" w14:textId="21ABC079" w:rsidR="00DA770D" w:rsidRPr="00211DBE" w:rsidRDefault="00DA770D" w:rsidP="009548FC">
            <w:pPr>
              <w:jc w:val="center"/>
              <w:rPr>
                <w:sz w:val="18"/>
                <w:szCs w:val="18"/>
              </w:rPr>
            </w:pPr>
            <w:r w:rsidRPr="00213C0A">
              <w:rPr>
                <w:b/>
                <w:bCs/>
                <w:i/>
                <w:iCs/>
                <w:sz w:val="18"/>
                <w:szCs w:val="18"/>
              </w:rPr>
              <w:t>E</w:t>
            </w:r>
          </w:p>
        </w:tc>
        <w:tc>
          <w:tcPr>
            <w:tcW w:w="540" w:type="dxa"/>
            <w:shd w:val="clear" w:color="auto" w:fill="D9D9D9" w:themeFill="background1" w:themeFillShade="D9"/>
            <w:vAlign w:val="center"/>
          </w:tcPr>
          <w:p w14:paraId="72452DFF" w14:textId="5503A877" w:rsidR="00DA770D" w:rsidRPr="00211DBE" w:rsidRDefault="00DA770D" w:rsidP="009548FC">
            <w:pPr>
              <w:jc w:val="center"/>
              <w:rPr>
                <w:sz w:val="18"/>
                <w:szCs w:val="18"/>
              </w:rPr>
            </w:pPr>
            <w:r w:rsidRPr="00213C0A">
              <w:rPr>
                <w:b/>
                <w:bCs/>
                <w:i/>
                <w:iCs/>
                <w:sz w:val="18"/>
                <w:szCs w:val="18"/>
              </w:rPr>
              <w:t>CB</w:t>
            </w:r>
          </w:p>
        </w:tc>
        <w:tc>
          <w:tcPr>
            <w:tcW w:w="540" w:type="dxa"/>
            <w:shd w:val="clear" w:color="auto" w:fill="D9D9D9" w:themeFill="background1" w:themeFillShade="D9"/>
            <w:vAlign w:val="center"/>
          </w:tcPr>
          <w:p w14:paraId="654869FC" w14:textId="49533314" w:rsidR="00DA770D" w:rsidRPr="00211DBE" w:rsidRDefault="00DA770D" w:rsidP="009548FC">
            <w:pPr>
              <w:jc w:val="center"/>
              <w:rPr>
                <w:sz w:val="18"/>
                <w:szCs w:val="18"/>
              </w:rPr>
            </w:pPr>
            <w:r w:rsidRPr="00213C0A">
              <w:rPr>
                <w:b/>
                <w:bCs/>
                <w:i/>
                <w:iCs/>
                <w:sz w:val="18"/>
                <w:szCs w:val="18"/>
              </w:rPr>
              <w:t>E</w:t>
            </w:r>
          </w:p>
        </w:tc>
        <w:tc>
          <w:tcPr>
            <w:tcW w:w="540" w:type="dxa"/>
            <w:shd w:val="clear" w:color="auto" w:fill="D9D9D9" w:themeFill="background1" w:themeFillShade="D9"/>
            <w:vAlign w:val="center"/>
          </w:tcPr>
          <w:p w14:paraId="63029036" w14:textId="17DB5731" w:rsidR="00DA770D" w:rsidRPr="00211DBE" w:rsidRDefault="00DA770D" w:rsidP="009548FC">
            <w:pPr>
              <w:jc w:val="center"/>
              <w:rPr>
                <w:sz w:val="18"/>
                <w:szCs w:val="18"/>
              </w:rPr>
            </w:pPr>
            <w:r w:rsidRPr="00213C0A">
              <w:rPr>
                <w:b/>
                <w:bCs/>
                <w:i/>
                <w:iCs/>
                <w:sz w:val="18"/>
                <w:szCs w:val="18"/>
              </w:rPr>
              <w:t>CB</w:t>
            </w:r>
          </w:p>
        </w:tc>
        <w:tc>
          <w:tcPr>
            <w:tcW w:w="1620" w:type="dxa"/>
            <w:shd w:val="clear" w:color="auto" w:fill="D9D9D9" w:themeFill="background1" w:themeFillShade="D9"/>
          </w:tcPr>
          <w:p w14:paraId="6B8DEE5B" w14:textId="77777777" w:rsidR="00DA770D" w:rsidRPr="00213C0A" w:rsidRDefault="00DA770D" w:rsidP="009548FC">
            <w:pPr>
              <w:jc w:val="center"/>
              <w:rPr>
                <w:b/>
                <w:bCs/>
                <w:i/>
                <w:iCs/>
                <w:sz w:val="18"/>
                <w:szCs w:val="18"/>
              </w:rPr>
            </w:pPr>
          </w:p>
        </w:tc>
      </w:tr>
      <w:tr w:rsidR="002B51CA" w14:paraId="17C503CE" w14:textId="3EFE19C9" w:rsidTr="002B51CA">
        <w:tc>
          <w:tcPr>
            <w:tcW w:w="828" w:type="dxa"/>
            <w:vMerge w:val="restart"/>
            <w:vAlign w:val="center"/>
          </w:tcPr>
          <w:p w14:paraId="5ADAE33E" w14:textId="6F3CC6B2" w:rsidR="00DA770D" w:rsidRPr="00211DBE" w:rsidRDefault="00DA770D" w:rsidP="009548FC">
            <w:pPr>
              <w:jc w:val="center"/>
              <w:rPr>
                <w:sz w:val="18"/>
                <w:szCs w:val="18"/>
              </w:rPr>
            </w:pPr>
            <w:r w:rsidRPr="00211DBE">
              <w:rPr>
                <w:sz w:val="18"/>
                <w:szCs w:val="18"/>
              </w:rPr>
              <w:t>101</w:t>
            </w:r>
          </w:p>
        </w:tc>
        <w:tc>
          <w:tcPr>
            <w:tcW w:w="697" w:type="dxa"/>
            <w:vMerge w:val="restart"/>
            <w:vAlign w:val="center"/>
          </w:tcPr>
          <w:p w14:paraId="7CC6CB98" w14:textId="7D6BC12B" w:rsidR="00DA770D" w:rsidRPr="00211DBE" w:rsidRDefault="00DA770D" w:rsidP="009548FC">
            <w:pPr>
              <w:jc w:val="center"/>
              <w:rPr>
                <w:sz w:val="18"/>
                <w:szCs w:val="18"/>
              </w:rPr>
            </w:pPr>
            <w:r w:rsidRPr="00211DBE">
              <w:rPr>
                <w:sz w:val="18"/>
                <w:szCs w:val="18"/>
              </w:rPr>
              <w:t>T1</w:t>
            </w:r>
          </w:p>
        </w:tc>
        <w:tc>
          <w:tcPr>
            <w:tcW w:w="810" w:type="dxa"/>
            <w:vMerge w:val="restart"/>
            <w:vAlign w:val="center"/>
          </w:tcPr>
          <w:p w14:paraId="717D7CFA" w14:textId="15076CAC" w:rsidR="00DA770D" w:rsidRPr="00211DBE" w:rsidRDefault="00DA770D" w:rsidP="009548FC">
            <w:pPr>
              <w:jc w:val="center"/>
              <w:rPr>
                <w:sz w:val="18"/>
                <w:szCs w:val="18"/>
              </w:rPr>
            </w:pPr>
            <w:r w:rsidRPr="00211DBE">
              <w:rPr>
                <w:sz w:val="18"/>
                <w:szCs w:val="18"/>
              </w:rPr>
              <w:t>C1</w:t>
            </w:r>
          </w:p>
        </w:tc>
        <w:tc>
          <w:tcPr>
            <w:tcW w:w="630" w:type="dxa"/>
            <w:vMerge w:val="restart"/>
            <w:vAlign w:val="center"/>
          </w:tcPr>
          <w:p w14:paraId="76307F46" w14:textId="422CB375" w:rsidR="00DA770D" w:rsidRPr="00211DBE" w:rsidRDefault="00DA770D" w:rsidP="009548FC">
            <w:pPr>
              <w:jc w:val="center"/>
              <w:rPr>
                <w:sz w:val="18"/>
                <w:szCs w:val="18"/>
              </w:rPr>
            </w:pPr>
            <w:r w:rsidRPr="00211DBE">
              <w:rPr>
                <w:sz w:val="18"/>
                <w:szCs w:val="18"/>
              </w:rPr>
              <w:t>O1</w:t>
            </w:r>
          </w:p>
        </w:tc>
        <w:tc>
          <w:tcPr>
            <w:tcW w:w="630" w:type="dxa"/>
            <w:tcBorders>
              <w:right w:val="single" w:sz="12" w:space="0" w:color="auto"/>
            </w:tcBorders>
            <w:vAlign w:val="center"/>
          </w:tcPr>
          <w:p w14:paraId="44405238" w14:textId="5CA34571" w:rsidR="00DA770D" w:rsidRPr="00211DBE" w:rsidRDefault="00DA770D" w:rsidP="009548FC">
            <w:pPr>
              <w:jc w:val="center"/>
              <w:rPr>
                <w:sz w:val="18"/>
                <w:szCs w:val="18"/>
              </w:rPr>
            </w:pPr>
            <w:r w:rsidRPr="00211DBE">
              <w:rPr>
                <w:sz w:val="18"/>
                <w:szCs w:val="18"/>
              </w:rPr>
              <w:t>OT</w:t>
            </w:r>
          </w:p>
        </w:tc>
        <w:tc>
          <w:tcPr>
            <w:tcW w:w="540" w:type="dxa"/>
            <w:tcBorders>
              <w:top w:val="single" w:sz="12" w:space="0" w:color="auto"/>
              <w:left w:val="single" w:sz="12" w:space="0" w:color="auto"/>
              <w:bottom w:val="single" w:sz="12" w:space="0" w:color="auto"/>
              <w:right w:val="dotted" w:sz="4" w:space="0" w:color="auto"/>
            </w:tcBorders>
            <w:shd w:val="clear" w:color="auto" w:fill="C00000"/>
            <w:vAlign w:val="center"/>
          </w:tcPr>
          <w:p w14:paraId="165BD39B" w14:textId="55F5D458" w:rsidR="00DA770D" w:rsidRPr="001B3623" w:rsidRDefault="00DA770D" w:rsidP="009548FC">
            <w:pPr>
              <w:jc w:val="center"/>
              <w:rPr>
                <w:sz w:val="12"/>
                <w:szCs w:val="12"/>
              </w:rPr>
            </w:pPr>
            <w:r>
              <w:rPr>
                <w:sz w:val="12"/>
                <w:szCs w:val="12"/>
              </w:rPr>
              <w:t>X</w:t>
            </w:r>
          </w:p>
        </w:tc>
        <w:tc>
          <w:tcPr>
            <w:tcW w:w="540" w:type="dxa"/>
            <w:tcBorders>
              <w:top w:val="single" w:sz="12" w:space="0" w:color="auto"/>
              <w:left w:val="dotted" w:sz="4" w:space="0" w:color="auto"/>
              <w:bottom w:val="single" w:sz="12" w:space="0" w:color="auto"/>
              <w:right w:val="single" w:sz="12" w:space="0" w:color="auto"/>
            </w:tcBorders>
            <w:shd w:val="clear" w:color="auto" w:fill="C00000"/>
            <w:vAlign w:val="center"/>
          </w:tcPr>
          <w:p w14:paraId="3D8F9565" w14:textId="2E8AB1BB" w:rsidR="00DA770D" w:rsidRPr="001B3623" w:rsidRDefault="00DA770D" w:rsidP="009548FC">
            <w:pPr>
              <w:jc w:val="center"/>
              <w:rPr>
                <w:sz w:val="12"/>
                <w:szCs w:val="12"/>
              </w:rPr>
            </w:pPr>
            <w:r>
              <w:rPr>
                <w:sz w:val="12"/>
                <w:szCs w:val="12"/>
              </w:rPr>
              <w:t>X</w:t>
            </w:r>
          </w:p>
        </w:tc>
        <w:tc>
          <w:tcPr>
            <w:tcW w:w="630" w:type="dxa"/>
            <w:tcBorders>
              <w:left w:val="single" w:sz="12" w:space="0" w:color="auto"/>
            </w:tcBorders>
            <w:shd w:val="clear" w:color="auto" w:fill="808080" w:themeFill="background1" w:themeFillShade="80"/>
            <w:vAlign w:val="center"/>
          </w:tcPr>
          <w:p w14:paraId="047151B8" w14:textId="77777777"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1AD01A58" w14:textId="0229460F"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188D2C47" w14:textId="77777777"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3C8F5A3E" w14:textId="629F6907"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7F37B700" w14:textId="77777777"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6285BFCF" w14:textId="3500EAAD" w:rsidR="00DA770D" w:rsidRPr="001B3623" w:rsidRDefault="00DA770D" w:rsidP="009548FC">
            <w:pPr>
              <w:jc w:val="center"/>
              <w:rPr>
                <w:sz w:val="12"/>
                <w:szCs w:val="12"/>
              </w:rPr>
            </w:pPr>
          </w:p>
        </w:tc>
        <w:tc>
          <w:tcPr>
            <w:tcW w:w="1620" w:type="dxa"/>
            <w:shd w:val="clear" w:color="auto" w:fill="auto"/>
          </w:tcPr>
          <w:p w14:paraId="35301042" w14:textId="21F46891" w:rsidR="00DA770D" w:rsidRPr="002B51CA" w:rsidRDefault="002B51CA" w:rsidP="009548FC">
            <w:pPr>
              <w:jc w:val="center"/>
              <w:rPr>
                <w:sz w:val="18"/>
                <w:szCs w:val="18"/>
              </w:rPr>
            </w:pPr>
            <w:r w:rsidRPr="002B51CA">
              <w:rPr>
                <w:sz w:val="18"/>
                <w:szCs w:val="18"/>
              </w:rPr>
              <w:t>0</w:t>
            </w:r>
          </w:p>
        </w:tc>
      </w:tr>
      <w:tr w:rsidR="002B51CA" w14:paraId="795FEC30" w14:textId="0FEC7E75" w:rsidTr="002B51CA">
        <w:tc>
          <w:tcPr>
            <w:tcW w:w="828" w:type="dxa"/>
            <w:vMerge/>
            <w:vAlign w:val="center"/>
          </w:tcPr>
          <w:p w14:paraId="181019E9" w14:textId="77777777" w:rsidR="00DA770D" w:rsidRPr="00211DBE" w:rsidRDefault="00DA770D" w:rsidP="009548FC">
            <w:pPr>
              <w:jc w:val="center"/>
              <w:rPr>
                <w:sz w:val="18"/>
                <w:szCs w:val="18"/>
              </w:rPr>
            </w:pPr>
          </w:p>
        </w:tc>
        <w:tc>
          <w:tcPr>
            <w:tcW w:w="697" w:type="dxa"/>
            <w:vMerge/>
            <w:vAlign w:val="center"/>
          </w:tcPr>
          <w:p w14:paraId="3CBEC627" w14:textId="77777777" w:rsidR="00DA770D" w:rsidRPr="00211DBE" w:rsidRDefault="00DA770D" w:rsidP="009548FC">
            <w:pPr>
              <w:jc w:val="center"/>
              <w:rPr>
                <w:sz w:val="18"/>
                <w:szCs w:val="18"/>
              </w:rPr>
            </w:pPr>
          </w:p>
        </w:tc>
        <w:tc>
          <w:tcPr>
            <w:tcW w:w="810" w:type="dxa"/>
            <w:vMerge/>
            <w:vAlign w:val="center"/>
          </w:tcPr>
          <w:p w14:paraId="7DC49D15" w14:textId="77777777" w:rsidR="00DA770D" w:rsidRPr="00211DBE" w:rsidRDefault="00DA770D" w:rsidP="009548FC">
            <w:pPr>
              <w:jc w:val="center"/>
              <w:rPr>
                <w:sz w:val="18"/>
                <w:szCs w:val="18"/>
              </w:rPr>
            </w:pPr>
          </w:p>
        </w:tc>
        <w:tc>
          <w:tcPr>
            <w:tcW w:w="630" w:type="dxa"/>
            <w:vMerge/>
            <w:vAlign w:val="center"/>
          </w:tcPr>
          <w:p w14:paraId="7ACB2370" w14:textId="77777777" w:rsidR="00DA770D" w:rsidRPr="00211DBE" w:rsidRDefault="00DA770D" w:rsidP="009548FC">
            <w:pPr>
              <w:jc w:val="center"/>
              <w:rPr>
                <w:sz w:val="18"/>
                <w:szCs w:val="18"/>
              </w:rPr>
            </w:pPr>
          </w:p>
        </w:tc>
        <w:tc>
          <w:tcPr>
            <w:tcW w:w="630" w:type="dxa"/>
            <w:tcBorders>
              <w:right w:val="single" w:sz="12" w:space="0" w:color="auto"/>
            </w:tcBorders>
            <w:vAlign w:val="center"/>
          </w:tcPr>
          <w:p w14:paraId="5E1B86C8" w14:textId="703A9DD1" w:rsidR="00DA770D" w:rsidRPr="00211DBE" w:rsidRDefault="00DA770D" w:rsidP="009548FC">
            <w:pPr>
              <w:jc w:val="center"/>
              <w:rPr>
                <w:sz w:val="18"/>
                <w:szCs w:val="18"/>
              </w:rPr>
            </w:pPr>
            <w:r w:rsidRPr="00211DBE">
              <w:rPr>
                <w:sz w:val="18"/>
                <w:szCs w:val="18"/>
              </w:rPr>
              <w:t>ITT</w:t>
            </w:r>
          </w:p>
        </w:tc>
        <w:tc>
          <w:tcPr>
            <w:tcW w:w="540" w:type="dxa"/>
            <w:tcBorders>
              <w:top w:val="single" w:sz="12" w:space="0" w:color="auto"/>
              <w:left w:val="single" w:sz="12" w:space="0" w:color="auto"/>
              <w:bottom w:val="single" w:sz="12" w:space="0" w:color="auto"/>
              <w:right w:val="dotted" w:sz="4" w:space="0" w:color="auto"/>
            </w:tcBorders>
            <w:shd w:val="clear" w:color="auto" w:fill="C00000"/>
            <w:vAlign w:val="center"/>
          </w:tcPr>
          <w:p w14:paraId="18CD691B" w14:textId="77875AFD" w:rsidR="00DA770D" w:rsidRPr="001B3623" w:rsidRDefault="00DA770D" w:rsidP="009548FC">
            <w:pPr>
              <w:jc w:val="center"/>
              <w:rPr>
                <w:sz w:val="12"/>
                <w:szCs w:val="12"/>
              </w:rPr>
            </w:pPr>
            <w:r>
              <w:rPr>
                <w:sz w:val="12"/>
                <w:szCs w:val="12"/>
              </w:rPr>
              <w:t>X</w:t>
            </w:r>
          </w:p>
        </w:tc>
        <w:tc>
          <w:tcPr>
            <w:tcW w:w="540" w:type="dxa"/>
            <w:tcBorders>
              <w:top w:val="single" w:sz="12" w:space="0" w:color="auto"/>
              <w:left w:val="dotted" w:sz="4" w:space="0" w:color="auto"/>
              <w:bottom w:val="single" w:sz="12" w:space="0" w:color="auto"/>
              <w:right w:val="single" w:sz="12" w:space="0" w:color="auto"/>
            </w:tcBorders>
            <w:shd w:val="clear" w:color="auto" w:fill="C00000"/>
            <w:vAlign w:val="center"/>
          </w:tcPr>
          <w:p w14:paraId="610E93AD" w14:textId="04FDC427" w:rsidR="00DA770D" w:rsidRPr="001B3623" w:rsidRDefault="00DA770D" w:rsidP="009548FC">
            <w:pPr>
              <w:jc w:val="center"/>
              <w:rPr>
                <w:sz w:val="12"/>
                <w:szCs w:val="12"/>
              </w:rPr>
            </w:pPr>
            <w:r>
              <w:rPr>
                <w:sz w:val="12"/>
                <w:szCs w:val="12"/>
              </w:rPr>
              <w:t>X</w:t>
            </w:r>
          </w:p>
        </w:tc>
        <w:tc>
          <w:tcPr>
            <w:tcW w:w="630" w:type="dxa"/>
            <w:tcBorders>
              <w:left w:val="single" w:sz="12" w:space="0" w:color="auto"/>
              <w:bottom w:val="single" w:sz="12" w:space="0" w:color="auto"/>
            </w:tcBorders>
            <w:shd w:val="clear" w:color="auto" w:fill="808080" w:themeFill="background1" w:themeFillShade="80"/>
            <w:vAlign w:val="center"/>
          </w:tcPr>
          <w:p w14:paraId="3F8F93E3"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5F401799" w14:textId="0CC36893"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33D73881"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38D629FD" w14:textId="52CA3EC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45645440"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0B15ADD9" w14:textId="0CC38F7D" w:rsidR="00DA770D" w:rsidRPr="001B3623" w:rsidRDefault="00DA770D" w:rsidP="009548FC">
            <w:pPr>
              <w:jc w:val="center"/>
              <w:rPr>
                <w:sz w:val="12"/>
                <w:szCs w:val="12"/>
              </w:rPr>
            </w:pPr>
          </w:p>
        </w:tc>
        <w:tc>
          <w:tcPr>
            <w:tcW w:w="1620" w:type="dxa"/>
            <w:tcBorders>
              <w:bottom w:val="single" w:sz="12" w:space="0" w:color="auto"/>
            </w:tcBorders>
            <w:shd w:val="clear" w:color="auto" w:fill="auto"/>
          </w:tcPr>
          <w:p w14:paraId="7EBC171B" w14:textId="05C14785" w:rsidR="00DA770D" w:rsidRPr="002B51CA" w:rsidRDefault="002B51CA" w:rsidP="009548FC">
            <w:pPr>
              <w:jc w:val="center"/>
              <w:rPr>
                <w:sz w:val="18"/>
                <w:szCs w:val="18"/>
              </w:rPr>
            </w:pPr>
            <w:r w:rsidRPr="002B51CA">
              <w:rPr>
                <w:sz w:val="18"/>
                <w:szCs w:val="18"/>
              </w:rPr>
              <w:t>0</w:t>
            </w:r>
          </w:p>
        </w:tc>
      </w:tr>
      <w:tr w:rsidR="002B51CA" w14:paraId="0DE32CF0" w14:textId="10CF6764" w:rsidTr="002B51CA">
        <w:tc>
          <w:tcPr>
            <w:tcW w:w="828" w:type="dxa"/>
            <w:vMerge w:val="restart"/>
            <w:vAlign w:val="center"/>
          </w:tcPr>
          <w:p w14:paraId="092A625D" w14:textId="5C8FD182" w:rsidR="00DA770D" w:rsidRPr="00211DBE" w:rsidRDefault="00DA770D" w:rsidP="00246164">
            <w:pPr>
              <w:jc w:val="center"/>
              <w:rPr>
                <w:sz w:val="18"/>
                <w:szCs w:val="18"/>
              </w:rPr>
            </w:pPr>
            <w:r w:rsidRPr="00211DBE">
              <w:rPr>
                <w:sz w:val="18"/>
                <w:szCs w:val="18"/>
              </w:rPr>
              <w:t>102</w:t>
            </w:r>
          </w:p>
        </w:tc>
        <w:tc>
          <w:tcPr>
            <w:tcW w:w="697" w:type="dxa"/>
            <w:vMerge w:val="restart"/>
            <w:vAlign w:val="center"/>
          </w:tcPr>
          <w:p w14:paraId="7C2FC661" w14:textId="6963E762" w:rsidR="00DA770D" w:rsidRPr="00211DBE" w:rsidRDefault="00DA770D" w:rsidP="00246164">
            <w:pPr>
              <w:jc w:val="center"/>
              <w:rPr>
                <w:sz w:val="18"/>
                <w:szCs w:val="18"/>
              </w:rPr>
            </w:pPr>
            <w:r w:rsidRPr="00211DBE">
              <w:rPr>
                <w:sz w:val="18"/>
                <w:szCs w:val="18"/>
              </w:rPr>
              <w:t>T1</w:t>
            </w:r>
          </w:p>
        </w:tc>
        <w:tc>
          <w:tcPr>
            <w:tcW w:w="810" w:type="dxa"/>
            <w:vMerge w:val="restart"/>
            <w:vAlign w:val="center"/>
          </w:tcPr>
          <w:p w14:paraId="4FDA818E" w14:textId="68FEF037" w:rsidR="00DA770D" w:rsidRPr="00211DBE" w:rsidRDefault="00DA770D" w:rsidP="00246164">
            <w:pPr>
              <w:jc w:val="center"/>
              <w:rPr>
                <w:sz w:val="18"/>
                <w:szCs w:val="18"/>
              </w:rPr>
            </w:pPr>
            <w:r w:rsidRPr="00211DBE">
              <w:rPr>
                <w:sz w:val="18"/>
                <w:szCs w:val="18"/>
              </w:rPr>
              <w:t>C1</w:t>
            </w:r>
          </w:p>
        </w:tc>
        <w:tc>
          <w:tcPr>
            <w:tcW w:w="630" w:type="dxa"/>
            <w:vMerge w:val="restart"/>
            <w:vAlign w:val="center"/>
          </w:tcPr>
          <w:p w14:paraId="0CA90A6B" w14:textId="6A8D6D5F" w:rsidR="00DA770D" w:rsidRPr="00211DBE" w:rsidRDefault="00DA770D" w:rsidP="00246164">
            <w:pPr>
              <w:jc w:val="center"/>
              <w:rPr>
                <w:sz w:val="18"/>
                <w:szCs w:val="18"/>
              </w:rPr>
            </w:pPr>
            <w:r w:rsidRPr="00211DBE">
              <w:rPr>
                <w:sz w:val="18"/>
                <w:szCs w:val="18"/>
              </w:rPr>
              <w:t>O2</w:t>
            </w:r>
          </w:p>
        </w:tc>
        <w:tc>
          <w:tcPr>
            <w:tcW w:w="630" w:type="dxa"/>
            <w:shd w:val="clear" w:color="auto" w:fill="auto"/>
            <w:vAlign w:val="center"/>
          </w:tcPr>
          <w:p w14:paraId="578021F9" w14:textId="3112B95B" w:rsidR="00DA770D" w:rsidRPr="00211DBE" w:rsidRDefault="00DA770D" w:rsidP="00246164">
            <w:pPr>
              <w:jc w:val="center"/>
              <w:rPr>
                <w:sz w:val="18"/>
                <w:szCs w:val="18"/>
              </w:rPr>
            </w:pPr>
            <w:r>
              <w:rPr>
                <w:sz w:val="18"/>
                <w:szCs w:val="18"/>
              </w:rPr>
              <w:t>OT</w:t>
            </w:r>
          </w:p>
        </w:tc>
        <w:tc>
          <w:tcPr>
            <w:tcW w:w="540" w:type="dxa"/>
            <w:tcBorders>
              <w:top w:val="single" w:sz="12" w:space="0" w:color="auto"/>
            </w:tcBorders>
            <w:shd w:val="clear" w:color="auto" w:fill="808080" w:themeFill="background1" w:themeFillShade="80"/>
            <w:vAlign w:val="center"/>
          </w:tcPr>
          <w:p w14:paraId="7D258B2F" w14:textId="77777777" w:rsidR="00DA770D" w:rsidRPr="001B3623" w:rsidRDefault="00DA770D" w:rsidP="00246164">
            <w:pPr>
              <w:jc w:val="center"/>
              <w:rPr>
                <w:sz w:val="12"/>
                <w:szCs w:val="12"/>
              </w:rPr>
            </w:pPr>
          </w:p>
        </w:tc>
        <w:tc>
          <w:tcPr>
            <w:tcW w:w="540" w:type="dxa"/>
            <w:tcBorders>
              <w:top w:val="single" w:sz="12" w:space="0" w:color="auto"/>
              <w:right w:val="single" w:sz="12" w:space="0" w:color="auto"/>
            </w:tcBorders>
            <w:shd w:val="clear" w:color="auto" w:fill="808080" w:themeFill="background1" w:themeFillShade="80"/>
            <w:vAlign w:val="center"/>
          </w:tcPr>
          <w:p w14:paraId="4C015894" w14:textId="35E71536" w:rsidR="00DA770D" w:rsidRPr="001B3623" w:rsidRDefault="00DA770D" w:rsidP="00246164">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FF0000"/>
            <w:vAlign w:val="center"/>
          </w:tcPr>
          <w:p w14:paraId="5C05E6C8" w14:textId="5884DB02" w:rsidR="00DA770D" w:rsidRPr="006F736B" w:rsidRDefault="00DA770D" w:rsidP="00246164">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7BC87C2B" w14:textId="59226123" w:rsidR="00DA770D" w:rsidRPr="006F736B" w:rsidRDefault="00DA770D" w:rsidP="00246164">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C00000"/>
            <w:vAlign w:val="center"/>
          </w:tcPr>
          <w:p w14:paraId="7D4AEB59" w14:textId="345CB8C2" w:rsidR="00DA770D" w:rsidRPr="006F736B" w:rsidRDefault="00DA770D" w:rsidP="00246164">
            <w:pPr>
              <w:jc w:val="center"/>
              <w:rPr>
                <w:sz w:val="12"/>
                <w:szCs w:val="12"/>
              </w:rPr>
            </w:pPr>
            <w:r>
              <w:rPr>
                <w:sz w:val="12"/>
                <w:szCs w:val="12"/>
              </w:rPr>
              <w:t>X</w:t>
            </w:r>
          </w:p>
        </w:tc>
        <w:tc>
          <w:tcPr>
            <w:tcW w:w="540" w:type="dxa"/>
            <w:tcBorders>
              <w:top w:val="single" w:sz="12" w:space="0" w:color="auto"/>
              <w:left w:val="dotted" w:sz="4" w:space="0" w:color="auto"/>
              <w:bottom w:val="single" w:sz="12" w:space="0" w:color="auto"/>
              <w:right w:val="single" w:sz="12" w:space="0" w:color="auto"/>
            </w:tcBorders>
            <w:shd w:val="clear" w:color="auto" w:fill="C00000"/>
            <w:vAlign w:val="center"/>
          </w:tcPr>
          <w:p w14:paraId="55507BB9" w14:textId="7D5F0FF2" w:rsidR="00DA770D" w:rsidRPr="006F736B" w:rsidRDefault="00DA770D" w:rsidP="00246164">
            <w:pPr>
              <w:jc w:val="center"/>
              <w:rPr>
                <w:sz w:val="12"/>
                <w:szCs w:val="12"/>
              </w:rPr>
            </w:pPr>
            <w:r>
              <w:rPr>
                <w:sz w:val="12"/>
                <w:szCs w:val="12"/>
              </w:rPr>
              <w:t>X</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68E0BDF5" w14:textId="0570FF87" w:rsidR="00DA770D" w:rsidRPr="006F736B" w:rsidRDefault="00DA770D" w:rsidP="00246164">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0BA75D06" w14:textId="5B079723" w:rsidR="00DA770D" w:rsidRPr="006F736B" w:rsidRDefault="00DA770D" w:rsidP="00246164">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7FBE0F1D" w14:textId="53B8CDCF" w:rsidR="00DA770D" w:rsidRPr="002B51CA" w:rsidRDefault="002B51CA" w:rsidP="00246164">
            <w:pPr>
              <w:jc w:val="center"/>
              <w:rPr>
                <w:sz w:val="18"/>
                <w:szCs w:val="18"/>
              </w:rPr>
            </w:pPr>
            <w:r>
              <w:rPr>
                <w:sz w:val="18"/>
                <w:szCs w:val="18"/>
              </w:rPr>
              <w:t>0</w:t>
            </w:r>
          </w:p>
        </w:tc>
      </w:tr>
      <w:tr w:rsidR="002B51CA" w14:paraId="58807E8B" w14:textId="3956B6AF" w:rsidTr="002B51CA">
        <w:tc>
          <w:tcPr>
            <w:tcW w:w="828" w:type="dxa"/>
            <w:vMerge/>
            <w:vAlign w:val="center"/>
          </w:tcPr>
          <w:p w14:paraId="4156DE1C" w14:textId="77777777" w:rsidR="00DA770D" w:rsidRPr="00211DBE" w:rsidRDefault="00DA770D" w:rsidP="00246164">
            <w:pPr>
              <w:jc w:val="center"/>
              <w:rPr>
                <w:sz w:val="18"/>
                <w:szCs w:val="18"/>
              </w:rPr>
            </w:pPr>
          </w:p>
        </w:tc>
        <w:tc>
          <w:tcPr>
            <w:tcW w:w="697" w:type="dxa"/>
            <w:vMerge/>
            <w:vAlign w:val="center"/>
          </w:tcPr>
          <w:p w14:paraId="3C93A413" w14:textId="77777777" w:rsidR="00DA770D" w:rsidRPr="00211DBE" w:rsidRDefault="00DA770D" w:rsidP="00246164">
            <w:pPr>
              <w:jc w:val="center"/>
              <w:rPr>
                <w:sz w:val="18"/>
                <w:szCs w:val="18"/>
              </w:rPr>
            </w:pPr>
          </w:p>
        </w:tc>
        <w:tc>
          <w:tcPr>
            <w:tcW w:w="810" w:type="dxa"/>
            <w:vMerge/>
            <w:vAlign w:val="center"/>
          </w:tcPr>
          <w:p w14:paraId="070A46D2" w14:textId="77777777" w:rsidR="00DA770D" w:rsidRPr="00211DBE" w:rsidRDefault="00DA770D" w:rsidP="00246164">
            <w:pPr>
              <w:jc w:val="center"/>
              <w:rPr>
                <w:sz w:val="18"/>
                <w:szCs w:val="18"/>
              </w:rPr>
            </w:pPr>
          </w:p>
        </w:tc>
        <w:tc>
          <w:tcPr>
            <w:tcW w:w="630" w:type="dxa"/>
            <w:vMerge/>
            <w:vAlign w:val="center"/>
          </w:tcPr>
          <w:p w14:paraId="304B9891" w14:textId="77777777" w:rsidR="00DA770D" w:rsidRPr="00211DBE" w:rsidRDefault="00DA770D" w:rsidP="00246164">
            <w:pPr>
              <w:jc w:val="center"/>
              <w:rPr>
                <w:sz w:val="18"/>
                <w:szCs w:val="18"/>
              </w:rPr>
            </w:pPr>
          </w:p>
        </w:tc>
        <w:tc>
          <w:tcPr>
            <w:tcW w:w="630" w:type="dxa"/>
            <w:shd w:val="clear" w:color="auto" w:fill="auto"/>
            <w:vAlign w:val="center"/>
          </w:tcPr>
          <w:p w14:paraId="5F28C7F1" w14:textId="1C1259FC" w:rsidR="00DA770D" w:rsidRPr="00211DBE" w:rsidRDefault="00DA770D" w:rsidP="00246164">
            <w:pPr>
              <w:jc w:val="center"/>
              <w:rPr>
                <w:sz w:val="18"/>
                <w:szCs w:val="18"/>
              </w:rPr>
            </w:pPr>
            <w:r>
              <w:rPr>
                <w:sz w:val="18"/>
                <w:szCs w:val="18"/>
              </w:rPr>
              <w:t>ITT</w:t>
            </w:r>
          </w:p>
        </w:tc>
        <w:tc>
          <w:tcPr>
            <w:tcW w:w="540" w:type="dxa"/>
            <w:tcBorders>
              <w:bottom w:val="single" w:sz="12" w:space="0" w:color="auto"/>
            </w:tcBorders>
            <w:shd w:val="clear" w:color="auto" w:fill="808080" w:themeFill="background1" w:themeFillShade="80"/>
            <w:vAlign w:val="center"/>
          </w:tcPr>
          <w:p w14:paraId="3992201F" w14:textId="77777777" w:rsidR="00DA770D" w:rsidRPr="001B3623" w:rsidRDefault="00DA770D" w:rsidP="00246164">
            <w:pPr>
              <w:jc w:val="center"/>
              <w:rPr>
                <w:sz w:val="12"/>
                <w:szCs w:val="12"/>
              </w:rPr>
            </w:pPr>
          </w:p>
        </w:tc>
        <w:tc>
          <w:tcPr>
            <w:tcW w:w="540" w:type="dxa"/>
            <w:tcBorders>
              <w:bottom w:val="single" w:sz="12" w:space="0" w:color="auto"/>
              <w:right w:val="single" w:sz="12" w:space="0" w:color="auto"/>
            </w:tcBorders>
            <w:shd w:val="clear" w:color="auto" w:fill="808080" w:themeFill="background1" w:themeFillShade="80"/>
            <w:vAlign w:val="center"/>
          </w:tcPr>
          <w:p w14:paraId="3A8B5D84" w14:textId="37BBC570" w:rsidR="00DA770D" w:rsidRPr="001B3623" w:rsidRDefault="00DA770D" w:rsidP="00246164">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FF0000"/>
            <w:vAlign w:val="center"/>
          </w:tcPr>
          <w:p w14:paraId="591910F4" w14:textId="2E77B43A" w:rsidR="00DA770D" w:rsidRPr="006F736B" w:rsidRDefault="00DA770D" w:rsidP="00246164">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1AC49EB" w14:textId="38D51198" w:rsidR="00DA770D" w:rsidRPr="006F736B" w:rsidRDefault="00DA770D" w:rsidP="00246164">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C00000"/>
            <w:vAlign w:val="center"/>
          </w:tcPr>
          <w:p w14:paraId="399C77B7" w14:textId="0A0BD418" w:rsidR="00DA770D" w:rsidRPr="006F736B" w:rsidRDefault="00DA770D" w:rsidP="00246164">
            <w:pPr>
              <w:jc w:val="center"/>
              <w:rPr>
                <w:sz w:val="12"/>
                <w:szCs w:val="12"/>
              </w:rPr>
            </w:pPr>
            <w:r>
              <w:rPr>
                <w:sz w:val="12"/>
                <w:szCs w:val="12"/>
              </w:rPr>
              <w:t>X</w:t>
            </w:r>
          </w:p>
        </w:tc>
        <w:tc>
          <w:tcPr>
            <w:tcW w:w="540" w:type="dxa"/>
            <w:tcBorders>
              <w:top w:val="single" w:sz="12" w:space="0" w:color="auto"/>
              <w:left w:val="dotted" w:sz="4" w:space="0" w:color="auto"/>
              <w:bottom w:val="single" w:sz="12" w:space="0" w:color="auto"/>
              <w:right w:val="single" w:sz="12" w:space="0" w:color="auto"/>
            </w:tcBorders>
            <w:shd w:val="clear" w:color="auto" w:fill="C00000"/>
            <w:vAlign w:val="center"/>
          </w:tcPr>
          <w:p w14:paraId="42A97BED" w14:textId="26C4B7F3" w:rsidR="00DA770D" w:rsidRPr="006F736B" w:rsidRDefault="00DA770D" w:rsidP="00246164">
            <w:pPr>
              <w:jc w:val="center"/>
              <w:rPr>
                <w:sz w:val="12"/>
                <w:szCs w:val="12"/>
              </w:rPr>
            </w:pPr>
            <w:r>
              <w:rPr>
                <w:sz w:val="12"/>
                <w:szCs w:val="12"/>
              </w:rPr>
              <w:t>X</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7B0401C5" w14:textId="4D3E034A" w:rsidR="00DA770D" w:rsidRPr="006F736B" w:rsidRDefault="00DA770D" w:rsidP="00246164">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63C4D821" w14:textId="5F110519" w:rsidR="00DA770D" w:rsidRPr="006F736B" w:rsidRDefault="00DA770D" w:rsidP="00246164">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4EAB27D2" w14:textId="2E264082" w:rsidR="00DA770D" w:rsidRPr="002B51CA" w:rsidRDefault="002B51CA" w:rsidP="00246164">
            <w:pPr>
              <w:jc w:val="center"/>
              <w:rPr>
                <w:sz w:val="18"/>
                <w:szCs w:val="18"/>
              </w:rPr>
            </w:pPr>
            <w:r>
              <w:rPr>
                <w:sz w:val="18"/>
                <w:szCs w:val="18"/>
              </w:rPr>
              <w:t>0</w:t>
            </w:r>
          </w:p>
        </w:tc>
      </w:tr>
      <w:tr w:rsidR="002B51CA" w14:paraId="45D805B5" w14:textId="172391BC" w:rsidTr="002B51CA">
        <w:tc>
          <w:tcPr>
            <w:tcW w:w="828" w:type="dxa"/>
            <w:vMerge w:val="restart"/>
            <w:vAlign w:val="center"/>
          </w:tcPr>
          <w:p w14:paraId="04321286" w14:textId="32B2F48A" w:rsidR="00DA770D" w:rsidRPr="00211DBE" w:rsidRDefault="00DA770D" w:rsidP="009548FC">
            <w:pPr>
              <w:jc w:val="center"/>
              <w:rPr>
                <w:sz w:val="18"/>
                <w:szCs w:val="18"/>
              </w:rPr>
            </w:pPr>
            <w:r w:rsidRPr="00211DBE">
              <w:rPr>
                <w:sz w:val="18"/>
                <w:szCs w:val="18"/>
              </w:rPr>
              <w:t>201</w:t>
            </w:r>
          </w:p>
        </w:tc>
        <w:tc>
          <w:tcPr>
            <w:tcW w:w="697" w:type="dxa"/>
            <w:vMerge w:val="restart"/>
            <w:vAlign w:val="center"/>
          </w:tcPr>
          <w:p w14:paraId="5F3FAED4" w14:textId="4CC1FC21" w:rsidR="00DA770D" w:rsidRPr="00211DBE" w:rsidRDefault="00DA770D" w:rsidP="009548FC">
            <w:pPr>
              <w:jc w:val="center"/>
              <w:rPr>
                <w:sz w:val="18"/>
                <w:szCs w:val="18"/>
              </w:rPr>
            </w:pPr>
            <w:r w:rsidRPr="00211DBE">
              <w:rPr>
                <w:sz w:val="18"/>
                <w:szCs w:val="18"/>
              </w:rPr>
              <w:t>T1</w:t>
            </w:r>
          </w:p>
        </w:tc>
        <w:tc>
          <w:tcPr>
            <w:tcW w:w="810" w:type="dxa"/>
            <w:vMerge w:val="restart"/>
            <w:vAlign w:val="center"/>
          </w:tcPr>
          <w:p w14:paraId="2922EB56" w14:textId="50B4D874" w:rsidR="00DA770D" w:rsidRPr="00211DBE" w:rsidRDefault="00DA770D" w:rsidP="009548FC">
            <w:pPr>
              <w:jc w:val="center"/>
              <w:rPr>
                <w:sz w:val="18"/>
                <w:szCs w:val="18"/>
              </w:rPr>
            </w:pPr>
            <w:r w:rsidRPr="00211DBE">
              <w:rPr>
                <w:sz w:val="18"/>
                <w:szCs w:val="18"/>
              </w:rPr>
              <w:t>C1</w:t>
            </w:r>
          </w:p>
        </w:tc>
        <w:tc>
          <w:tcPr>
            <w:tcW w:w="630" w:type="dxa"/>
            <w:vMerge w:val="restart"/>
            <w:vAlign w:val="center"/>
          </w:tcPr>
          <w:p w14:paraId="3BAB006F" w14:textId="14E0B1F9" w:rsidR="00DA770D" w:rsidRPr="00211DBE" w:rsidRDefault="00DA770D" w:rsidP="009548FC">
            <w:pPr>
              <w:jc w:val="center"/>
              <w:rPr>
                <w:sz w:val="18"/>
                <w:szCs w:val="18"/>
              </w:rPr>
            </w:pPr>
            <w:r w:rsidRPr="00211DBE">
              <w:rPr>
                <w:sz w:val="18"/>
                <w:szCs w:val="18"/>
              </w:rPr>
              <w:t>O1</w:t>
            </w:r>
          </w:p>
        </w:tc>
        <w:tc>
          <w:tcPr>
            <w:tcW w:w="630" w:type="dxa"/>
            <w:tcBorders>
              <w:right w:val="single" w:sz="12" w:space="0" w:color="auto"/>
            </w:tcBorders>
            <w:vAlign w:val="center"/>
          </w:tcPr>
          <w:p w14:paraId="5B0B4EB1" w14:textId="2DECB8A6" w:rsidR="00DA770D" w:rsidRPr="00211DBE" w:rsidRDefault="00DA770D" w:rsidP="009548FC">
            <w:pPr>
              <w:jc w:val="center"/>
              <w:rPr>
                <w:sz w:val="18"/>
                <w:szCs w:val="18"/>
              </w:rPr>
            </w:pPr>
            <w:r>
              <w:rPr>
                <w:sz w:val="18"/>
                <w:szCs w:val="18"/>
              </w:rPr>
              <w:t>OT</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7FC6E49D" w14:textId="03B10940" w:rsidR="00DA770D" w:rsidRPr="001B3623" w:rsidRDefault="00DA770D" w:rsidP="009548FC">
            <w:pPr>
              <w:jc w:val="center"/>
              <w:rPr>
                <w:sz w:val="12"/>
                <w:szCs w:val="12"/>
              </w:rPr>
            </w:pPr>
            <w:r w:rsidRPr="001B3623">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2A3C7306" w14:textId="14948535" w:rsidR="00DA770D" w:rsidRPr="001B3623" w:rsidRDefault="00DA770D" w:rsidP="009548FC">
            <w:pPr>
              <w:jc w:val="center"/>
              <w:rPr>
                <w:sz w:val="12"/>
                <w:szCs w:val="12"/>
              </w:rPr>
            </w:pPr>
            <w:r w:rsidRPr="001B3623">
              <w:rPr>
                <w:sz w:val="12"/>
                <w:szCs w:val="12"/>
              </w:rPr>
              <w:t>Pass</w:t>
            </w:r>
          </w:p>
        </w:tc>
        <w:tc>
          <w:tcPr>
            <w:tcW w:w="630" w:type="dxa"/>
            <w:tcBorders>
              <w:top w:val="single" w:sz="12" w:space="0" w:color="auto"/>
              <w:left w:val="single" w:sz="12" w:space="0" w:color="auto"/>
            </w:tcBorders>
            <w:shd w:val="clear" w:color="auto" w:fill="808080" w:themeFill="background1" w:themeFillShade="80"/>
            <w:vAlign w:val="center"/>
          </w:tcPr>
          <w:p w14:paraId="242436F8" w14:textId="77777777"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0EC49531" w14:textId="121754FD"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566A5594" w14:textId="77777777"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269C3FC2" w14:textId="02461A44"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6626E8E9" w14:textId="77777777"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5346CFD7" w14:textId="74D9E4AE" w:rsidR="00DA770D" w:rsidRPr="001B3623" w:rsidRDefault="00DA770D" w:rsidP="009548FC">
            <w:pPr>
              <w:jc w:val="center"/>
              <w:rPr>
                <w:sz w:val="12"/>
                <w:szCs w:val="12"/>
              </w:rPr>
            </w:pPr>
          </w:p>
        </w:tc>
        <w:tc>
          <w:tcPr>
            <w:tcW w:w="1620" w:type="dxa"/>
            <w:tcBorders>
              <w:top w:val="single" w:sz="12" w:space="0" w:color="auto"/>
            </w:tcBorders>
            <w:shd w:val="clear" w:color="auto" w:fill="auto"/>
          </w:tcPr>
          <w:p w14:paraId="4A9AA918" w14:textId="1A0CA7A8" w:rsidR="00DA770D" w:rsidRPr="002B51CA" w:rsidRDefault="002B51CA" w:rsidP="009548FC">
            <w:pPr>
              <w:jc w:val="center"/>
              <w:rPr>
                <w:sz w:val="18"/>
                <w:szCs w:val="18"/>
              </w:rPr>
            </w:pPr>
            <w:r>
              <w:rPr>
                <w:sz w:val="18"/>
                <w:szCs w:val="18"/>
              </w:rPr>
              <w:t>1</w:t>
            </w:r>
          </w:p>
        </w:tc>
      </w:tr>
      <w:tr w:rsidR="002B51CA" w14:paraId="21E353F4" w14:textId="2A55E8B8" w:rsidTr="002B51CA">
        <w:tc>
          <w:tcPr>
            <w:tcW w:w="828" w:type="dxa"/>
            <w:vMerge/>
            <w:vAlign w:val="center"/>
          </w:tcPr>
          <w:p w14:paraId="396EEA98" w14:textId="77777777" w:rsidR="00DA770D" w:rsidRPr="00211DBE" w:rsidRDefault="00DA770D" w:rsidP="009548FC">
            <w:pPr>
              <w:jc w:val="center"/>
              <w:rPr>
                <w:sz w:val="18"/>
                <w:szCs w:val="18"/>
              </w:rPr>
            </w:pPr>
          </w:p>
        </w:tc>
        <w:tc>
          <w:tcPr>
            <w:tcW w:w="697" w:type="dxa"/>
            <w:vMerge/>
            <w:vAlign w:val="center"/>
          </w:tcPr>
          <w:p w14:paraId="6F2AA4A1" w14:textId="77777777" w:rsidR="00DA770D" w:rsidRPr="00211DBE" w:rsidRDefault="00DA770D" w:rsidP="009548FC">
            <w:pPr>
              <w:jc w:val="center"/>
              <w:rPr>
                <w:sz w:val="18"/>
                <w:szCs w:val="18"/>
              </w:rPr>
            </w:pPr>
          </w:p>
        </w:tc>
        <w:tc>
          <w:tcPr>
            <w:tcW w:w="810" w:type="dxa"/>
            <w:vMerge/>
            <w:vAlign w:val="center"/>
          </w:tcPr>
          <w:p w14:paraId="51FAA568" w14:textId="77777777" w:rsidR="00DA770D" w:rsidRPr="00211DBE" w:rsidRDefault="00DA770D" w:rsidP="009548FC">
            <w:pPr>
              <w:jc w:val="center"/>
              <w:rPr>
                <w:sz w:val="18"/>
                <w:szCs w:val="18"/>
              </w:rPr>
            </w:pPr>
          </w:p>
        </w:tc>
        <w:tc>
          <w:tcPr>
            <w:tcW w:w="630" w:type="dxa"/>
            <w:vMerge/>
            <w:vAlign w:val="center"/>
          </w:tcPr>
          <w:p w14:paraId="17A8566F" w14:textId="77777777" w:rsidR="00DA770D" w:rsidRPr="00211DBE" w:rsidRDefault="00DA770D" w:rsidP="009548FC">
            <w:pPr>
              <w:jc w:val="center"/>
              <w:rPr>
                <w:sz w:val="18"/>
                <w:szCs w:val="18"/>
              </w:rPr>
            </w:pPr>
          </w:p>
        </w:tc>
        <w:tc>
          <w:tcPr>
            <w:tcW w:w="630" w:type="dxa"/>
            <w:tcBorders>
              <w:right w:val="single" w:sz="12" w:space="0" w:color="auto"/>
            </w:tcBorders>
            <w:vAlign w:val="center"/>
          </w:tcPr>
          <w:p w14:paraId="30089706" w14:textId="38DE5869" w:rsidR="00DA770D" w:rsidRPr="00211DBE" w:rsidRDefault="00DA770D" w:rsidP="009548FC">
            <w:pPr>
              <w:jc w:val="center"/>
              <w:rPr>
                <w:sz w:val="18"/>
                <w:szCs w:val="18"/>
              </w:rPr>
            </w:pPr>
            <w:r>
              <w:rPr>
                <w:sz w:val="18"/>
                <w:szCs w:val="18"/>
              </w:rPr>
              <w:t>ITT</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54968B95" w14:textId="39BCA1B6" w:rsidR="00DA770D" w:rsidRPr="001B3623" w:rsidRDefault="00DA770D" w:rsidP="009548FC">
            <w:pPr>
              <w:jc w:val="center"/>
              <w:rPr>
                <w:sz w:val="12"/>
                <w:szCs w:val="12"/>
              </w:rPr>
            </w:pPr>
            <w:r w:rsidRPr="001B3623">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2E75BB21" w14:textId="20C6FDAD" w:rsidR="00DA770D" w:rsidRPr="001B3623" w:rsidRDefault="00DA770D" w:rsidP="009548FC">
            <w:pPr>
              <w:jc w:val="center"/>
              <w:rPr>
                <w:sz w:val="12"/>
                <w:szCs w:val="12"/>
              </w:rPr>
            </w:pPr>
            <w:r w:rsidRPr="001B3623">
              <w:rPr>
                <w:sz w:val="12"/>
                <w:szCs w:val="12"/>
              </w:rPr>
              <w:t>Pass</w:t>
            </w:r>
          </w:p>
        </w:tc>
        <w:tc>
          <w:tcPr>
            <w:tcW w:w="630" w:type="dxa"/>
            <w:tcBorders>
              <w:left w:val="single" w:sz="12" w:space="0" w:color="auto"/>
              <w:bottom w:val="single" w:sz="12" w:space="0" w:color="auto"/>
            </w:tcBorders>
            <w:shd w:val="clear" w:color="auto" w:fill="808080" w:themeFill="background1" w:themeFillShade="80"/>
            <w:vAlign w:val="center"/>
          </w:tcPr>
          <w:p w14:paraId="3BE66E04"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7FF0A0ED" w14:textId="572830D6"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728C0FC6"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4D5A92EB" w14:textId="517437C3"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753E5F46"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26C30DBA" w14:textId="65C5EDBD" w:rsidR="00DA770D" w:rsidRPr="001B3623" w:rsidRDefault="00DA770D" w:rsidP="009548FC">
            <w:pPr>
              <w:jc w:val="center"/>
              <w:rPr>
                <w:sz w:val="12"/>
                <w:szCs w:val="12"/>
              </w:rPr>
            </w:pPr>
          </w:p>
        </w:tc>
        <w:tc>
          <w:tcPr>
            <w:tcW w:w="1620" w:type="dxa"/>
            <w:tcBorders>
              <w:bottom w:val="single" w:sz="12" w:space="0" w:color="auto"/>
            </w:tcBorders>
            <w:shd w:val="clear" w:color="auto" w:fill="auto"/>
          </w:tcPr>
          <w:p w14:paraId="3CCD9D02" w14:textId="56DA15AF" w:rsidR="00DA770D" w:rsidRPr="002B51CA" w:rsidRDefault="002B51CA" w:rsidP="009548FC">
            <w:pPr>
              <w:jc w:val="center"/>
              <w:rPr>
                <w:sz w:val="18"/>
                <w:szCs w:val="18"/>
              </w:rPr>
            </w:pPr>
            <w:r>
              <w:rPr>
                <w:sz w:val="18"/>
                <w:szCs w:val="18"/>
              </w:rPr>
              <w:t>1</w:t>
            </w:r>
          </w:p>
        </w:tc>
      </w:tr>
      <w:tr w:rsidR="002B51CA" w14:paraId="15CA8247" w14:textId="370D181D" w:rsidTr="002B51CA">
        <w:tc>
          <w:tcPr>
            <w:tcW w:w="828" w:type="dxa"/>
            <w:vMerge w:val="restart"/>
            <w:vAlign w:val="center"/>
          </w:tcPr>
          <w:p w14:paraId="022092E9" w14:textId="2282EBE4" w:rsidR="00DA770D" w:rsidRPr="00211DBE" w:rsidRDefault="00DA770D" w:rsidP="00C345C1">
            <w:pPr>
              <w:jc w:val="center"/>
              <w:rPr>
                <w:sz w:val="18"/>
                <w:szCs w:val="18"/>
              </w:rPr>
            </w:pPr>
            <w:r w:rsidRPr="00211DBE">
              <w:rPr>
                <w:sz w:val="18"/>
                <w:szCs w:val="18"/>
              </w:rPr>
              <w:t>202</w:t>
            </w:r>
          </w:p>
        </w:tc>
        <w:tc>
          <w:tcPr>
            <w:tcW w:w="697" w:type="dxa"/>
            <w:vMerge w:val="restart"/>
            <w:vAlign w:val="center"/>
          </w:tcPr>
          <w:p w14:paraId="0B5FC19B" w14:textId="7E9B90DD" w:rsidR="00DA770D" w:rsidRPr="00211DBE" w:rsidRDefault="00DA770D" w:rsidP="00C345C1">
            <w:pPr>
              <w:jc w:val="center"/>
              <w:rPr>
                <w:sz w:val="18"/>
                <w:szCs w:val="18"/>
              </w:rPr>
            </w:pPr>
            <w:r w:rsidRPr="00211DBE">
              <w:rPr>
                <w:sz w:val="18"/>
                <w:szCs w:val="18"/>
              </w:rPr>
              <w:t>T1</w:t>
            </w:r>
          </w:p>
        </w:tc>
        <w:tc>
          <w:tcPr>
            <w:tcW w:w="810" w:type="dxa"/>
            <w:vMerge w:val="restart"/>
            <w:vAlign w:val="center"/>
          </w:tcPr>
          <w:p w14:paraId="73930A68" w14:textId="064F7193" w:rsidR="00DA770D" w:rsidRPr="00211DBE" w:rsidRDefault="00DA770D" w:rsidP="00C345C1">
            <w:pPr>
              <w:jc w:val="center"/>
              <w:rPr>
                <w:sz w:val="18"/>
                <w:szCs w:val="18"/>
              </w:rPr>
            </w:pPr>
            <w:r w:rsidRPr="00211DBE">
              <w:rPr>
                <w:sz w:val="18"/>
                <w:szCs w:val="18"/>
              </w:rPr>
              <w:t>C1</w:t>
            </w:r>
          </w:p>
        </w:tc>
        <w:tc>
          <w:tcPr>
            <w:tcW w:w="630" w:type="dxa"/>
            <w:vMerge w:val="restart"/>
            <w:vAlign w:val="center"/>
          </w:tcPr>
          <w:p w14:paraId="6B033356" w14:textId="05AE1183" w:rsidR="00DA770D" w:rsidRPr="00211DBE" w:rsidRDefault="00DA770D" w:rsidP="00C345C1">
            <w:pPr>
              <w:jc w:val="center"/>
              <w:rPr>
                <w:sz w:val="18"/>
                <w:szCs w:val="18"/>
              </w:rPr>
            </w:pPr>
            <w:r w:rsidRPr="00211DBE">
              <w:rPr>
                <w:sz w:val="18"/>
                <w:szCs w:val="18"/>
              </w:rPr>
              <w:t>O2</w:t>
            </w:r>
          </w:p>
        </w:tc>
        <w:tc>
          <w:tcPr>
            <w:tcW w:w="630" w:type="dxa"/>
            <w:shd w:val="clear" w:color="auto" w:fill="auto"/>
            <w:vAlign w:val="center"/>
          </w:tcPr>
          <w:p w14:paraId="5943FBA9" w14:textId="7782EFD7" w:rsidR="00DA770D" w:rsidRPr="00211DBE" w:rsidRDefault="00DA770D" w:rsidP="00C345C1">
            <w:pPr>
              <w:jc w:val="center"/>
              <w:rPr>
                <w:sz w:val="18"/>
                <w:szCs w:val="18"/>
              </w:rPr>
            </w:pPr>
            <w:r>
              <w:rPr>
                <w:sz w:val="18"/>
                <w:szCs w:val="18"/>
              </w:rPr>
              <w:t>OT</w:t>
            </w:r>
          </w:p>
        </w:tc>
        <w:tc>
          <w:tcPr>
            <w:tcW w:w="540" w:type="dxa"/>
            <w:tcBorders>
              <w:top w:val="single" w:sz="12" w:space="0" w:color="auto"/>
            </w:tcBorders>
            <w:shd w:val="clear" w:color="auto" w:fill="808080" w:themeFill="background1" w:themeFillShade="80"/>
            <w:vAlign w:val="center"/>
          </w:tcPr>
          <w:p w14:paraId="064FBBE9" w14:textId="77777777" w:rsidR="00DA770D" w:rsidRPr="001B3623" w:rsidRDefault="00DA770D" w:rsidP="00C345C1">
            <w:pPr>
              <w:jc w:val="center"/>
              <w:rPr>
                <w:sz w:val="12"/>
                <w:szCs w:val="12"/>
              </w:rPr>
            </w:pPr>
          </w:p>
        </w:tc>
        <w:tc>
          <w:tcPr>
            <w:tcW w:w="540" w:type="dxa"/>
            <w:tcBorders>
              <w:top w:val="single" w:sz="12" w:space="0" w:color="auto"/>
              <w:right w:val="single" w:sz="12" w:space="0" w:color="auto"/>
            </w:tcBorders>
            <w:shd w:val="clear" w:color="auto" w:fill="808080" w:themeFill="background1" w:themeFillShade="80"/>
            <w:vAlign w:val="center"/>
          </w:tcPr>
          <w:p w14:paraId="74D5584F" w14:textId="1DCE16DC" w:rsidR="00DA770D" w:rsidRPr="001B3623" w:rsidRDefault="00DA770D" w:rsidP="00C345C1">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FF0000"/>
            <w:vAlign w:val="center"/>
          </w:tcPr>
          <w:p w14:paraId="32FCD283" w14:textId="6F10D631"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077C10CA" w14:textId="55295078"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165733E0" w14:textId="5BE661DB"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D9CD885" w14:textId="3044F669"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1471E3B2" w14:textId="7E46065B"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452B3691" w14:textId="5F6EC319" w:rsidR="00DA770D" w:rsidRPr="001B3623" w:rsidRDefault="00DA770D" w:rsidP="00C345C1">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0C62E7D5" w14:textId="602A137A" w:rsidR="00DA770D" w:rsidRPr="002B51CA" w:rsidRDefault="002B51CA" w:rsidP="00C345C1">
            <w:pPr>
              <w:jc w:val="center"/>
              <w:rPr>
                <w:sz w:val="18"/>
                <w:szCs w:val="18"/>
              </w:rPr>
            </w:pPr>
            <w:r>
              <w:rPr>
                <w:sz w:val="18"/>
                <w:szCs w:val="18"/>
              </w:rPr>
              <w:t>0</w:t>
            </w:r>
          </w:p>
        </w:tc>
      </w:tr>
      <w:tr w:rsidR="002B51CA" w14:paraId="1E29DE06" w14:textId="49647AF2" w:rsidTr="002B51CA">
        <w:tc>
          <w:tcPr>
            <w:tcW w:w="828" w:type="dxa"/>
            <w:vMerge/>
            <w:vAlign w:val="center"/>
          </w:tcPr>
          <w:p w14:paraId="70AFDB64" w14:textId="77777777" w:rsidR="00DA770D" w:rsidRPr="00211DBE" w:rsidRDefault="00DA770D" w:rsidP="00C345C1">
            <w:pPr>
              <w:jc w:val="center"/>
              <w:rPr>
                <w:sz w:val="18"/>
                <w:szCs w:val="18"/>
              </w:rPr>
            </w:pPr>
          </w:p>
        </w:tc>
        <w:tc>
          <w:tcPr>
            <w:tcW w:w="697" w:type="dxa"/>
            <w:vMerge/>
            <w:vAlign w:val="center"/>
          </w:tcPr>
          <w:p w14:paraId="25808F34" w14:textId="77777777" w:rsidR="00DA770D" w:rsidRPr="00211DBE" w:rsidRDefault="00DA770D" w:rsidP="00C345C1">
            <w:pPr>
              <w:jc w:val="center"/>
              <w:rPr>
                <w:sz w:val="18"/>
                <w:szCs w:val="18"/>
              </w:rPr>
            </w:pPr>
          </w:p>
        </w:tc>
        <w:tc>
          <w:tcPr>
            <w:tcW w:w="810" w:type="dxa"/>
            <w:vMerge/>
            <w:vAlign w:val="center"/>
          </w:tcPr>
          <w:p w14:paraId="50028BBE" w14:textId="77777777" w:rsidR="00DA770D" w:rsidRPr="00211DBE" w:rsidRDefault="00DA770D" w:rsidP="00C345C1">
            <w:pPr>
              <w:jc w:val="center"/>
              <w:rPr>
                <w:sz w:val="18"/>
                <w:szCs w:val="18"/>
              </w:rPr>
            </w:pPr>
          </w:p>
        </w:tc>
        <w:tc>
          <w:tcPr>
            <w:tcW w:w="630" w:type="dxa"/>
            <w:vMerge/>
            <w:vAlign w:val="center"/>
          </w:tcPr>
          <w:p w14:paraId="0CB7C74D" w14:textId="77777777" w:rsidR="00DA770D" w:rsidRPr="00211DBE" w:rsidRDefault="00DA770D" w:rsidP="00C345C1">
            <w:pPr>
              <w:jc w:val="center"/>
              <w:rPr>
                <w:sz w:val="18"/>
                <w:szCs w:val="18"/>
              </w:rPr>
            </w:pPr>
          </w:p>
        </w:tc>
        <w:tc>
          <w:tcPr>
            <w:tcW w:w="630" w:type="dxa"/>
            <w:shd w:val="clear" w:color="auto" w:fill="auto"/>
            <w:vAlign w:val="center"/>
          </w:tcPr>
          <w:p w14:paraId="01658F32" w14:textId="57FD5E1C" w:rsidR="00DA770D" w:rsidRPr="00211DBE" w:rsidRDefault="00DA770D" w:rsidP="00C345C1">
            <w:pPr>
              <w:jc w:val="center"/>
              <w:rPr>
                <w:sz w:val="18"/>
                <w:szCs w:val="18"/>
              </w:rPr>
            </w:pPr>
            <w:r>
              <w:rPr>
                <w:sz w:val="18"/>
                <w:szCs w:val="18"/>
              </w:rPr>
              <w:t>ITT</w:t>
            </w:r>
          </w:p>
        </w:tc>
        <w:tc>
          <w:tcPr>
            <w:tcW w:w="540" w:type="dxa"/>
            <w:tcBorders>
              <w:bottom w:val="single" w:sz="12" w:space="0" w:color="auto"/>
            </w:tcBorders>
            <w:shd w:val="clear" w:color="auto" w:fill="808080" w:themeFill="background1" w:themeFillShade="80"/>
            <w:vAlign w:val="center"/>
          </w:tcPr>
          <w:p w14:paraId="4772E528" w14:textId="77777777" w:rsidR="00DA770D" w:rsidRPr="001B3623" w:rsidRDefault="00DA770D" w:rsidP="00C345C1">
            <w:pPr>
              <w:jc w:val="center"/>
              <w:rPr>
                <w:sz w:val="12"/>
                <w:szCs w:val="12"/>
              </w:rPr>
            </w:pPr>
          </w:p>
        </w:tc>
        <w:tc>
          <w:tcPr>
            <w:tcW w:w="540" w:type="dxa"/>
            <w:tcBorders>
              <w:bottom w:val="single" w:sz="12" w:space="0" w:color="auto"/>
              <w:right w:val="single" w:sz="12" w:space="0" w:color="auto"/>
            </w:tcBorders>
            <w:shd w:val="clear" w:color="auto" w:fill="808080" w:themeFill="background1" w:themeFillShade="80"/>
            <w:vAlign w:val="center"/>
          </w:tcPr>
          <w:p w14:paraId="303329D0" w14:textId="7CF7BF4D" w:rsidR="00DA770D" w:rsidRPr="001B3623" w:rsidRDefault="00DA770D" w:rsidP="00C345C1">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FF0000"/>
            <w:vAlign w:val="center"/>
          </w:tcPr>
          <w:p w14:paraId="0443ECE9" w14:textId="40659CD3"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CE44F55" w14:textId="2F7D7D68"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1DC43B8F" w14:textId="60ADEA8A"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0C2DA1F6" w14:textId="0B0BAC84"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4DAB1902" w14:textId="373F819B"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7EB35DF" w14:textId="1A5BE3E3" w:rsidR="00DA770D" w:rsidRPr="001B3623" w:rsidRDefault="00DA770D" w:rsidP="00C345C1">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2ECD61F8" w14:textId="45893E3F" w:rsidR="00DA770D" w:rsidRPr="002B51CA" w:rsidRDefault="002B51CA" w:rsidP="00C345C1">
            <w:pPr>
              <w:jc w:val="center"/>
              <w:rPr>
                <w:sz w:val="18"/>
                <w:szCs w:val="18"/>
              </w:rPr>
            </w:pPr>
            <w:r>
              <w:rPr>
                <w:sz w:val="18"/>
                <w:szCs w:val="18"/>
              </w:rPr>
              <w:t>0</w:t>
            </w:r>
          </w:p>
        </w:tc>
      </w:tr>
      <w:tr w:rsidR="002B51CA" w14:paraId="4222041B" w14:textId="18342895" w:rsidTr="002B51CA">
        <w:tc>
          <w:tcPr>
            <w:tcW w:w="828" w:type="dxa"/>
            <w:vMerge w:val="restart"/>
            <w:vAlign w:val="center"/>
          </w:tcPr>
          <w:p w14:paraId="2F573FA8" w14:textId="4278C9AA" w:rsidR="00DA770D" w:rsidRPr="00211DBE" w:rsidRDefault="00DA770D" w:rsidP="00C345C1">
            <w:pPr>
              <w:jc w:val="center"/>
              <w:rPr>
                <w:sz w:val="18"/>
                <w:szCs w:val="18"/>
              </w:rPr>
            </w:pPr>
            <w:r w:rsidRPr="00211DBE">
              <w:rPr>
                <w:sz w:val="18"/>
                <w:szCs w:val="18"/>
              </w:rPr>
              <w:t>301</w:t>
            </w:r>
          </w:p>
        </w:tc>
        <w:tc>
          <w:tcPr>
            <w:tcW w:w="697" w:type="dxa"/>
            <w:vMerge w:val="restart"/>
            <w:vAlign w:val="center"/>
          </w:tcPr>
          <w:p w14:paraId="14F4A26E" w14:textId="52ED0299" w:rsidR="00DA770D" w:rsidRPr="00211DBE" w:rsidRDefault="00DA770D" w:rsidP="00C345C1">
            <w:pPr>
              <w:jc w:val="center"/>
              <w:rPr>
                <w:sz w:val="18"/>
                <w:szCs w:val="18"/>
              </w:rPr>
            </w:pPr>
            <w:r w:rsidRPr="00211DBE">
              <w:rPr>
                <w:sz w:val="18"/>
                <w:szCs w:val="18"/>
              </w:rPr>
              <w:t>T2</w:t>
            </w:r>
          </w:p>
        </w:tc>
        <w:tc>
          <w:tcPr>
            <w:tcW w:w="810" w:type="dxa"/>
            <w:vMerge w:val="restart"/>
            <w:vAlign w:val="center"/>
          </w:tcPr>
          <w:p w14:paraId="08081820" w14:textId="3C126184" w:rsidR="00DA770D" w:rsidRPr="00211DBE" w:rsidRDefault="00DA770D" w:rsidP="00C345C1">
            <w:pPr>
              <w:jc w:val="center"/>
              <w:rPr>
                <w:sz w:val="18"/>
                <w:szCs w:val="18"/>
              </w:rPr>
            </w:pPr>
            <w:r w:rsidRPr="00211DBE">
              <w:rPr>
                <w:sz w:val="18"/>
                <w:szCs w:val="18"/>
              </w:rPr>
              <w:t>C2</w:t>
            </w:r>
          </w:p>
        </w:tc>
        <w:tc>
          <w:tcPr>
            <w:tcW w:w="630" w:type="dxa"/>
            <w:vMerge w:val="restart"/>
            <w:vAlign w:val="center"/>
          </w:tcPr>
          <w:p w14:paraId="39924603" w14:textId="0B18574E" w:rsidR="00DA770D" w:rsidRPr="00211DBE" w:rsidRDefault="00DA770D" w:rsidP="00C345C1">
            <w:pPr>
              <w:jc w:val="center"/>
              <w:rPr>
                <w:sz w:val="18"/>
                <w:szCs w:val="18"/>
              </w:rPr>
            </w:pPr>
            <w:r w:rsidRPr="00211DBE">
              <w:rPr>
                <w:sz w:val="18"/>
                <w:szCs w:val="18"/>
              </w:rPr>
              <w:t>O1</w:t>
            </w:r>
          </w:p>
        </w:tc>
        <w:tc>
          <w:tcPr>
            <w:tcW w:w="630" w:type="dxa"/>
            <w:tcBorders>
              <w:right w:val="single" w:sz="12" w:space="0" w:color="auto"/>
            </w:tcBorders>
            <w:vAlign w:val="center"/>
          </w:tcPr>
          <w:p w14:paraId="2F2BB1A4" w14:textId="29A2BEE5" w:rsidR="00DA770D" w:rsidRPr="00211DBE" w:rsidRDefault="00DA770D" w:rsidP="00C345C1">
            <w:pPr>
              <w:jc w:val="center"/>
              <w:rPr>
                <w:sz w:val="18"/>
                <w:szCs w:val="18"/>
              </w:rPr>
            </w:pPr>
            <w:r w:rsidRPr="00211DBE">
              <w:rPr>
                <w:sz w:val="18"/>
                <w:szCs w:val="18"/>
              </w:rPr>
              <w:t>OT</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1BEA660E" w14:textId="764FD0F9" w:rsidR="00DA770D" w:rsidRPr="001B3623" w:rsidRDefault="00DA770D" w:rsidP="00C345C1">
            <w:pPr>
              <w:jc w:val="center"/>
              <w:rPr>
                <w:sz w:val="12"/>
                <w:szCs w:val="12"/>
              </w:rPr>
            </w:pPr>
            <w:r w:rsidRPr="001B3623">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B94B862" w14:textId="29EB2216" w:rsidR="00DA770D" w:rsidRPr="001B3623" w:rsidRDefault="00DA770D" w:rsidP="00C345C1">
            <w:pPr>
              <w:jc w:val="center"/>
              <w:rPr>
                <w:sz w:val="12"/>
                <w:szCs w:val="12"/>
              </w:rPr>
            </w:pPr>
            <w:r w:rsidRPr="001B3623">
              <w:rPr>
                <w:sz w:val="12"/>
                <w:szCs w:val="12"/>
              </w:rPr>
              <w:t>Pass</w:t>
            </w:r>
          </w:p>
        </w:tc>
        <w:tc>
          <w:tcPr>
            <w:tcW w:w="630" w:type="dxa"/>
            <w:tcBorders>
              <w:top w:val="single" w:sz="12" w:space="0" w:color="auto"/>
              <w:left w:val="single" w:sz="12" w:space="0" w:color="auto"/>
            </w:tcBorders>
            <w:shd w:val="clear" w:color="auto" w:fill="808080" w:themeFill="background1" w:themeFillShade="80"/>
            <w:vAlign w:val="center"/>
          </w:tcPr>
          <w:p w14:paraId="29294113" w14:textId="77777777"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63D4F775" w14:textId="7B488BD4"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1C7500FB" w14:textId="77777777"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7C262B5A" w14:textId="7C9C8A5D"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5D6A9327" w14:textId="77777777"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5F5A1274" w14:textId="361BA3E0" w:rsidR="00DA770D" w:rsidRPr="001B3623" w:rsidRDefault="00DA770D" w:rsidP="00C345C1">
            <w:pPr>
              <w:jc w:val="center"/>
              <w:rPr>
                <w:sz w:val="12"/>
                <w:szCs w:val="12"/>
              </w:rPr>
            </w:pPr>
          </w:p>
        </w:tc>
        <w:tc>
          <w:tcPr>
            <w:tcW w:w="1620" w:type="dxa"/>
            <w:tcBorders>
              <w:top w:val="single" w:sz="12" w:space="0" w:color="auto"/>
            </w:tcBorders>
            <w:shd w:val="clear" w:color="auto" w:fill="auto"/>
          </w:tcPr>
          <w:p w14:paraId="2405AC87" w14:textId="1C42D70B" w:rsidR="00DA770D" w:rsidRPr="002B51CA" w:rsidRDefault="002B51CA" w:rsidP="00C345C1">
            <w:pPr>
              <w:jc w:val="center"/>
              <w:rPr>
                <w:sz w:val="18"/>
                <w:szCs w:val="18"/>
              </w:rPr>
            </w:pPr>
            <w:r>
              <w:rPr>
                <w:sz w:val="18"/>
                <w:szCs w:val="18"/>
              </w:rPr>
              <w:t>1</w:t>
            </w:r>
          </w:p>
        </w:tc>
      </w:tr>
      <w:tr w:rsidR="002B51CA" w14:paraId="77B78FD3" w14:textId="08B88D10" w:rsidTr="002B51CA">
        <w:tc>
          <w:tcPr>
            <w:tcW w:w="828" w:type="dxa"/>
            <w:vMerge/>
            <w:vAlign w:val="center"/>
          </w:tcPr>
          <w:p w14:paraId="580BFCCB" w14:textId="77777777" w:rsidR="00DA770D" w:rsidRPr="00211DBE" w:rsidRDefault="00DA770D" w:rsidP="00C345C1">
            <w:pPr>
              <w:jc w:val="center"/>
              <w:rPr>
                <w:sz w:val="18"/>
                <w:szCs w:val="18"/>
              </w:rPr>
            </w:pPr>
          </w:p>
        </w:tc>
        <w:tc>
          <w:tcPr>
            <w:tcW w:w="697" w:type="dxa"/>
            <w:vMerge/>
            <w:vAlign w:val="center"/>
          </w:tcPr>
          <w:p w14:paraId="5EEDE298" w14:textId="77777777" w:rsidR="00DA770D" w:rsidRPr="00211DBE" w:rsidRDefault="00DA770D" w:rsidP="00C345C1">
            <w:pPr>
              <w:jc w:val="center"/>
              <w:rPr>
                <w:sz w:val="18"/>
                <w:szCs w:val="18"/>
              </w:rPr>
            </w:pPr>
          </w:p>
        </w:tc>
        <w:tc>
          <w:tcPr>
            <w:tcW w:w="810" w:type="dxa"/>
            <w:vMerge/>
            <w:vAlign w:val="center"/>
          </w:tcPr>
          <w:p w14:paraId="671ABBCE" w14:textId="77777777" w:rsidR="00DA770D" w:rsidRPr="00211DBE" w:rsidRDefault="00DA770D" w:rsidP="00C345C1">
            <w:pPr>
              <w:jc w:val="center"/>
              <w:rPr>
                <w:sz w:val="18"/>
                <w:szCs w:val="18"/>
              </w:rPr>
            </w:pPr>
          </w:p>
        </w:tc>
        <w:tc>
          <w:tcPr>
            <w:tcW w:w="630" w:type="dxa"/>
            <w:vMerge/>
            <w:vAlign w:val="center"/>
          </w:tcPr>
          <w:p w14:paraId="07A3BED5" w14:textId="77777777" w:rsidR="00DA770D" w:rsidRPr="00211DBE" w:rsidRDefault="00DA770D" w:rsidP="00C345C1">
            <w:pPr>
              <w:jc w:val="center"/>
              <w:rPr>
                <w:sz w:val="18"/>
                <w:szCs w:val="18"/>
              </w:rPr>
            </w:pPr>
          </w:p>
        </w:tc>
        <w:tc>
          <w:tcPr>
            <w:tcW w:w="630" w:type="dxa"/>
            <w:tcBorders>
              <w:right w:val="single" w:sz="12" w:space="0" w:color="auto"/>
            </w:tcBorders>
            <w:vAlign w:val="center"/>
          </w:tcPr>
          <w:p w14:paraId="2FDCA18F" w14:textId="140531F0" w:rsidR="00DA770D" w:rsidRPr="00211DBE" w:rsidRDefault="00DA770D" w:rsidP="00C345C1">
            <w:pPr>
              <w:jc w:val="center"/>
              <w:rPr>
                <w:sz w:val="18"/>
                <w:szCs w:val="18"/>
              </w:rPr>
            </w:pPr>
            <w:r w:rsidRPr="00211DBE">
              <w:rPr>
                <w:sz w:val="18"/>
                <w:szCs w:val="18"/>
              </w:rPr>
              <w:t>ITT</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55979C72" w14:textId="4E2BCF98" w:rsidR="00DA770D" w:rsidRPr="001B3623" w:rsidRDefault="00DA770D" w:rsidP="00C345C1">
            <w:pPr>
              <w:jc w:val="center"/>
              <w:rPr>
                <w:sz w:val="12"/>
                <w:szCs w:val="12"/>
              </w:rPr>
            </w:pPr>
            <w:r w:rsidRPr="001B3623">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E2EBCEC" w14:textId="683E7729" w:rsidR="00DA770D" w:rsidRPr="001B3623" w:rsidRDefault="00DA770D" w:rsidP="00C345C1">
            <w:pPr>
              <w:jc w:val="center"/>
              <w:rPr>
                <w:sz w:val="12"/>
                <w:szCs w:val="12"/>
              </w:rPr>
            </w:pPr>
            <w:r w:rsidRPr="001B3623">
              <w:rPr>
                <w:sz w:val="12"/>
                <w:szCs w:val="12"/>
              </w:rPr>
              <w:t>Pass</w:t>
            </w:r>
          </w:p>
        </w:tc>
        <w:tc>
          <w:tcPr>
            <w:tcW w:w="630" w:type="dxa"/>
            <w:tcBorders>
              <w:left w:val="single" w:sz="12" w:space="0" w:color="auto"/>
              <w:bottom w:val="single" w:sz="12" w:space="0" w:color="auto"/>
            </w:tcBorders>
            <w:shd w:val="clear" w:color="auto" w:fill="808080" w:themeFill="background1" w:themeFillShade="80"/>
            <w:vAlign w:val="center"/>
          </w:tcPr>
          <w:p w14:paraId="2001ACA2" w14:textId="77777777"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39AAC2F5" w14:textId="3EB0CEFE"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203A6E0C" w14:textId="77777777"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6705FE41" w14:textId="07032F4E"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036789BC" w14:textId="77777777"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6BF7E7DD" w14:textId="7EEA73C0" w:rsidR="00DA770D" w:rsidRPr="001B3623" w:rsidRDefault="00DA770D" w:rsidP="00C345C1">
            <w:pPr>
              <w:jc w:val="center"/>
              <w:rPr>
                <w:sz w:val="12"/>
                <w:szCs w:val="12"/>
              </w:rPr>
            </w:pPr>
          </w:p>
        </w:tc>
        <w:tc>
          <w:tcPr>
            <w:tcW w:w="1620" w:type="dxa"/>
            <w:tcBorders>
              <w:bottom w:val="single" w:sz="12" w:space="0" w:color="auto"/>
            </w:tcBorders>
            <w:shd w:val="clear" w:color="auto" w:fill="auto"/>
          </w:tcPr>
          <w:p w14:paraId="2B08665F" w14:textId="6FF19BFB" w:rsidR="00DA770D" w:rsidRPr="002B51CA" w:rsidRDefault="002B51CA" w:rsidP="00C345C1">
            <w:pPr>
              <w:jc w:val="center"/>
              <w:rPr>
                <w:sz w:val="18"/>
                <w:szCs w:val="18"/>
              </w:rPr>
            </w:pPr>
            <w:r>
              <w:rPr>
                <w:sz w:val="18"/>
                <w:szCs w:val="18"/>
              </w:rPr>
              <w:t>1</w:t>
            </w:r>
          </w:p>
        </w:tc>
      </w:tr>
      <w:tr w:rsidR="002B51CA" w14:paraId="0283DDF8" w14:textId="7C4C0FE4" w:rsidTr="002B51CA">
        <w:tc>
          <w:tcPr>
            <w:tcW w:w="828" w:type="dxa"/>
            <w:vMerge w:val="restart"/>
            <w:vAlign w:val="center"/>
          </w:tcPr>
          <w:p w14:paraId="603A6672" w14:textId="7AA46D3C" w:rsidR="00DA770D" w:rsidRPr="00211DBE" w:rsidRDefault="00DA770D" w:rsidP="00C345C1">
            <w:pPr>
              <w:jc w:val="center"/>
              <w:rPr>
                <w:sz w:val="18"/>
                <w:szCs w:val="18"/>
              </w:rPr>
            </w:pPr>
            <w:r w:rsidRPr="00211DBE">
              <w:rPr>
                <w:sz w:val="18"/>
                <w:szCs w:val="18"/>
              </w:rPr>
              <w:t>302</w:t>
            </w:r>
          </w:p>
        </w:tc>
        <w:tc>
          <w:tcPr>
            <w:tcW w:w="697" w:type="dxa"/>
            <w:vMerge w:val="restart"/>
            <w:vAlign w:val="center"/>
          </w:tcPr>
          <w:p w14:paraId="3B791E39" w14:textId="67BAB1A4" w:rsidR="00DA770D" w:rsidRPr="00211DBE" w:rsidRDefault="00DA770D" w:rsidP="00C345C1">
            <w:pPr>
              <w:jc w:val="center"/>
              <w:rPr>
                <w:sz w:val="18"/>
                <w:szCs w:val="18"/>
              </w:rPr>
            </w:pPr>
            <w:r w:rsidRPr="00211DBE">
              <w:rPr>
                <w:sz w:val="18"/>
                <w:szCs w:val="18"/>
              </w:rPr>
              <w:t>T2</w:t>
            </w:r>
          </w:p>
        </w:tc>
        <w:tc>
          <w:tcPr>
            <w:tcW w:w="810" w:type="dxa"/>
            <w:vMerge w:val="restart"/>
            <w:vAlign w:val="center"/>
          </w:tcPr>
          <w:p w14:paraId="30893F62" w14:textId="5FC5B742" w:rsidR="00DA770D" w:rsidRPr="00211DBE" w:rsidRDefault="00DA770D" w:rsidP="00C345C1">
            <w:pPr>
              <w:jc w:val="center"/>
              <w:rPr>
                <w:sz w:val="18"/>
                <w:szCs w:val="18"/>
              </w:rPr>
            </w:pPr>
            <w:r w:rsidRPr="00211DBE">
              <w:rPr>
                <w:sz w:val="18"/>
                <w:szCs w:val="18"/>
              </w:rPr>
              <w:t>C2</w:t>
            </w:r>
          </w:p>
        </w:tc>
        <w:tc>
          <w:tcPr>
            <w:tcW w:w="630" w:type="dxa"/>
            <w:vMerge w:val="restart"/>
            <w:vAlign w:val="center"/>
          </w:tcPr>
          <w:p w14:paraId="1C5161CE" w14:textId="605F855C" w:rsidR="00DA770D" w:rsidRPr="00211DBE" w:rsidRDefault="00DA770D" w:rsidP="00C345C1">
            <w:pPr>
              <w:jc w:val="center"/>
              <w:rPr>
                <w:sz w:val="18"/>
                <w:szCs w:val="18"/>
              </w:rPr>
            </w:pPr>
            <w:r w:rsidRPr="00211DBE">
              <w:rPr>
                <w:sz w:val="18"/>
                <w:szCs w:val="18"/>
              </w:rPr>
              <w:t>O2</w:t>
            </w:r>
          </w:p>
        </w:tc>
        <w:tc>
          <w:tcPr>
            <w:tcW w:w="630" w:type="dxa"/>
            <w:shd w:val="clear" w:color="auto" w:fill="auto"/>
            <w:vAlign w:val="center"/>
          </w:tcPr>
          <w:p w14:paraId="5EDBB82E" w14:textId="1F8D79DC" w:rsidR="00DA770D" w:rsidRPr="00211DBE" w:rsidRDefault="00DA770D" w:rsidP="00C345C1">
            <w:pPr>
              <w:jc w:val="center"/>
              <w:rPr>
                <w:sz w:val="18"/>
                <w:szCs w:val="18"/>
              </w:rPr>
            </w:pPr>
            <w:r>
              <w:rPr>
                <w:sz w:val="18"/>
                <w:szCs w:val="18"/>
              </w:rPr>
              <w:t>OT</w:t>
            </w:r>
          </w:p>
        </w:tc>
        <w:tc>
          <w:tcPr>
            <w:tcW w:w="540" w:type="dxa"/>
            <w:tcBorders>
              <w:top w:val="single" w:sz="12" w:space="0" w:color="auto"/>
            </w:tcBorders>
            <w:shd w:val="clear" w:color="auto" w:fill="808080" w:themeFill="background1" w:themeFillShade="80"/>
            <w:vAlign w:val="center"/>
          </w:tcPr>
          <w:p w14:paraId="45BE679F" w14:textId="77777777" w:rsidR="00DA770D" w:rsidRPr="001B3623" w:rsidRDefault="00DA770D" w:rsidP="00C345C1">
            <w:pPr>
              <w:jc w:val="center"/>
              <w:rPr>
                <w:sz w:val="12"/>
                <w:szCs w:val="12"/>
              </w:rPr>
            </w:pPr>
          </w:p>
        </w:tc>
        <w:tc>
          <w:tcPr>
            <w:tcW w:w="540" w:type="dxa"/>
            <w:tcBorders>
              <w:top w:val="single" w:sz="12" w:space="0" w:color="auto"/>
              <w:right w:val="single" w:sz="12" w:space="0" w:color="auto"/>
            </w:tcBorders>
            <w:shd w:val="clear" w:color="auto" w:fill="808080" w:themeFill="background1" w:themeFillShade="80"/>
            <w:vAlign w:val="center"/>
          </w:tcPr>
          <w:p w14:paraId="7921CF15" w14:textId="7C14D1B8" w:rsidR="00DA770D" w:rsidRPr="001B3623" w:rsidRDefault="00DA770D" w:rsidP="00C345C1">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92D050"/>
            <w:vAlign w:val="center"/>
          </w:tcPr>
          <w:p w14:paraId="113379B9" w14:textId="36336AA7"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594B2517" w14:textId="78C9702F"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1DA76D0F" w14:textId="42F2B573"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2DAB76D" w14:textId="14C455C0"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706FB9F7" w14:textId="2C8FD745"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0BBBA2CC" w14:textId="62E1B402" w:rsidR="00DA770D" w:rsidRPr="001B3623" w:rsidRDefault="00DA770D" w:rsidP="00C345C1">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0D0AA5AD" w14:textId="234183BB" w:rsidR="00DA770D" w:rsidRPr="002B51CA" w:rsidRDefault="002B51CA" w:rsidP="00C345C1">
            <w:pPr>
              <w:jc w:val="center"/>
              <w:rPr>
                <w:sz w:val="18"/>
                <w:szCs w:val="18"/>
              </w:rPr>
            </w:pPr>
            <w:r>
              <w:rPr>
                <w:sz w:val="18"/>
                <w:szCs w:val="18"/>
              </w:rPr>
              <w:t>3</w:t>
            </w:r>
          </w:p>
        </w:tc>
      </w:tr>
      <w:tr w:rsidR="002B51CA" w14:paraId="15B1F7CD" w14:textId="6C829D76" w:rsidTr="002B51CA">
        <w:tc>
          <w:tcPr>
            <w:tcW w:w="828" w:type="dxa"/>
            <w:vMerge/>
            <w:vAlign w:val="center"/>
          </w:tcPr>
          <w:p w14:paraId="33A5EEF9" w14:textId="77777777" w:rsidR="00DA770D" w:rsidRPr="00211DBE" w:rsidRDefault="00DA770D" w:rsidP="00C345C1">
            <w:pPr>
              <w:jc w:val="center"/>
              <w:rPr>
                <w:sz w:val="18"/>
                <w:szCs w:val="18"/>
              </w:rPr>
            </w:pPr>
          </w:p>
        </w:tc>
        <w:tc>
          <w:tcPr>
            <w:tcW w:w="697" w:type="dxa"/>
            <w:vMerge/>
            <w:vAlign w:val="center"/>
          </w:tcPr>
          <w:p w14:paraId="7FCD98E0" w14:textId="77777777" w:rsidR="00DA770D" w:rsidRPr="00211DBE" w:rsidRDefault="00DA770D" w:rsidP="00C345C1">
            <w:pPr>
              <w:jc w:val="center"/>
              <w:rPr>
                <w:sz w:val="18"/>
                <w:szCs w:val="18"/>
              </w:rPr>
            </w:pPr>
          </w:p>
        </w:tc>
        <w:tc>
          <w:tcPr>
            <w:tcW w:w="810" w:type="dxa"/>
            <w:vMerge/>
            <w:vAlign w:val="center"/>
          </w:tcPr>
          <w:p w14:paraId="0D6EC217" w14:textId="77777777" w:rsidR="00DA770D" w:rsidRPr="00211DBE" w:rsidRDefault="00DA770D" w:rsidP="00C345C1">
            <w:pPr>
              <w:jc w:val="center"/>
              <w:rPr>
                <w:sz w:val="18"/>
                <w:szCs w:val="18"/>
              </w:rPr>
            </w:pPr>
          </w:p>
        </w:tc>
        <w:tc>
          <w:tcPr>
            <w:tcW w:w="630" w:type="dxa"/>
            <w:vMerge/>
            <w:vAlign w:val="center"/>
          </w:tcPr>
          <w:p w14:paraId="6D189171" w14:textId="77777777" w:rsidR="00DA770D" w:rsidRPr="00211DBE" w:rsidRDefault="00DA770D" w:rsidP="00C345C1">
            <w:pPr>
              <w:jc w:val="center"/>
              <w:rPr>
                <w:sz w:val="18"/>
                <w:szCs w:val="18"/>
              </w:rPr>
            </w:pPr>
          </w:p>
        </w:tc>
        <w:tc>
          <w:tcPr>
            <w:tcW w:w="630" w:type="dxa"/>
            <w:shd w:val="clear" w:color="auto" w:fill="auto"/>
            <w:vAlign w:val="center"/>
          </w:tcPr>
          <w:p w14:paraId="629098E1" w14:textId="00F465B4" w:rsidR="00DA770D" w:rsidRPr="00211DBE" w:rsidRDefault="00DA770D" w:rsidP="00C345C1">
            <w:pPr>
              <w:jc w:val="center"/>
              <w:rPr>
                <w:sz w:val="18"/>
                <w:szCs w:val="18"/>
              </w:rPr>
            </w:pPr>
            <w:r>
              <w:rPr>
                <w:sz w:val="18"/>
                <w:szCs w:val="18"/>
              </w:rPr>
              <w:t>ITT</w:t>
            </w:r>
          </w:p>
        </w:tc>
        <w:tc>
          <w:tcPr>
            <w:tcW w:w="540" w:type="dxa"/>
            <w:shd w:val="clear" w:color="auto" w:fill="808080" w:themeFill="background1" w:themeFillShade="80"/>
            <w:vAlign w:val="center"/>
          </w:tcPr>
          <w:p w14:paraId="6F8929C8" w14:textId="77777777" w:rsidR="00DA770D" w:rsidRPr="001B3623" w:rsidRDefault="00DA770D" w:rsidP="00C345C1">
            <w:pPr>
              <w:jc w:val="center"/>
              <w:rPr>
                <w:sz w:val="12"/>
                <w:szCs w:val="12"/>
              </w:rPr>
            </w:pPr>
          </w:p>
        </w:tc>
        <w:tc>
          <w:tcPr>
            <w:tcW w:w="540" w:type="dxa"/>
            <w:tcBorders>
              <w:right w:val="single" w:sz="12" w:space="0" w:color="auto"/>
            </w:tcBorders>
            <w:shd w:val="clear" w:color="auto" w:fill="808080" w:themeFill="background1" w:themeFillShade="80"/>
            <w:vAlign w:val="center"/>
          </w:tcPr>
          <w:p w14:paraId="6045E141" w14:textId="1DFF8B21" w:rsidR="00DA770D" w:rsidRPr="001B3623" w:rsidRDefault="00DA770D" w:rsidP="00C345C1">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92D050"/>
            <w:vAlign w:val="center"/>
          </w:tcPr>
          <w:p w14:paraId="6434CBA3" w14:textId="6D8F467B"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58752500" w14:textId="74A4A2F7"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21194359" w14:textId="7427CEBF"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613978B5" w14:textId="07C3912A"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74D8AD9D" w14:textId="25422BD7"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7895586" w14:textId="6B0CCC19" w:rsidR="00DA770D" w:rsidRPr="001B3623" w:rsidRDefault="00DA770D" w:rsidP="00C345C1">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69DF99DF" w14:textId="465BA72B" w:rsidR="00DA770D" w:rsidRPr="002B51CA" w:rsidRDefault="002B51CA" w:rsidP="00C345C1">
            <w:pPr>
              <w:jc w:val="center"/>
              <w:rPr>
                <w:sz w:val="18"/>
                <w:szCs w:val="18"/>
              </w:rPr>
            </w:pPr>
            <w:r>
              <w:rPr>
                <w:sz w:val="18"/>
                <w:szCs w:val="18"/>
              </w:rPr>
              <w:t>3</w:t>
            </w:r>
          </w:p>
        </w:tc>
      </w:tr>
      <w:tr w:rsidR="00DA770D" w14:paraId="0A305851" w14:textId="421EF054" w:rsidTr="002B51CA">
        <w:tc>
          <w:tcPr>
            <w:tcW w:w="9625" w:type="dxa"/>
            <w:gridSpan w:val="14"/>
            <w:vAlign w:val="center"/>
          </w:tcPr>
          <w:p w14:paraId="094D8AA6" w14:textId="77777777" w:rsidR="00DA770D" w:rsidRDefault="00DA770D" w:rsidP="00C345C1">
            <w:pPr>
              <w:rPr>
                <w:sz w:val="18"/>
                <w:szCs w:val="18"/>
              </w:rPr>
            </w:pPr>
          </w:p>
          <w:p w14:paraId="7ECCC74F" w14:textId="77777777" w:rsidR="00DA770D" w:rsidRPr="00564132" w:rsidRDefault="00DA770D" w:rsidP="00C345C1">
            <w:pPr>
              <w:rPr>
                <w:sz w:val="18"/>
                <w:szCs w:val="18"/>
              </w:rPr>
            </w:pPr>
            <w:r w:rsidRPr="00564132">
              <w:rPr>
                <w:sz w:val="18"/>
                <w:szCs w:val="18"/>
              </w:rPr>
              <w:t xml:space="preserve">E = Equipoise, CB = Covariate Balance, TAR = Time at Risk, OT = On Treatment Analysis, ITT = Intent to Treat, </w:t>
            </w:r>
          </w:p>
          <w:p w14:paraId="11072D12" w14:textId="77777777" w:rsidR="00DA770D" w:rsidRDefault="00DA770D" w:rsidP="00C345C1">
            <w:pPr>
              <w:rPr>
                <w:sz w:val="18"/>
                <w:szCs w:val="18"/>
              </w:rPr>
            </w:pPr>
            <w:r w:rsidRPr="00564132">
              <w:rPr>
                <w:sz w:val="18"/>
                <w:szCs w:val="18"/>
              </w:rPr>
              <w:t xml:space="preserve">T1 = Target Cohort </w:t>
            </w:r>
            <w:r>
              <w:rPr>
                <w:sz w:val="18"/>
                <w:szCs w:val="18"/>
              </w:rPr>
              <w:t>1</w:t>
            </w:r>
            <w:r w:rsidRPr="00564132">
              <w:rPr>
                <w:sz w:val="18"/>
                <w:szCs w:val="18"/>
              </w:rPr>
              <w:t xml:space="preserve">:  Tramadol, C1 = </w:t>
            </w:r>
            <w:r w:rsidRPr="00EF1F7C">
              <w:rPr>
                <w:sz w:val="18"/>
                <w:szCs w:val="18"/>
              </w:rPr>
              <w:t xml:space="preserve">Comparator Cohort </w:t>
            </w:r>
            <w:r>
              <w:rPr>
                <w:sz w:val="18"/>
                <w:szCs w:val="18"/>
              </w:rPr>
              <w:t>1</w:t>
            </w:r>
            <w:r w:rsidRPr="00EF1F7C">
              <w:rPr>
                <w:sz w:val="18"/>
                <w:szCs w:val="18"/>
              </w:rPr>
              <w:t xml:space="preserve">:  Codeine </w:t>
            </w:r>
            <w:r>
              <w:rPr>
                <w:sz w:val="18"/>
                <w:szCs w:val="18"/>
              </w:rPr>
              <w:t>,</w:t>
            </w:r>
          </w:p>
          <w:p w14:paraId="5B58B952" w14:textId="77777777" w:rsidR="00DA770D" w:rsidRPr="00564132" w:rsidRDefault="00DA770D" w:rsidP="00C345C1">
            <w:pPr>
              <w:rPr>
                <w:sz w:val="18"/>
                <w:szCs w:val="18"/>
              </w:rPr>
            </w:pPr>
            <w:r w:rsidRPr="00564132">
              <w:rPr>
                <w:sz w:val="18"/>
                <w:szCs w:val="18"/>
              </w:rPr>
              <w:t xml:space="preserve">T2 = Target Cohort 2:  Tramadol (exclude cough, antibiotic, cold and cough medications, and antihistamines in last 30 days), C2 = </w:t>
            </w:r>
            <w:r w:rsidRPr="00EF1F7C">
              <w:rPr>
                <w:sz w:val="18"/>
                <w:szCs w:val="18"/>
              </w:rPr>
              <w:t>Comparator Cohort 2:  Codeine (exclude cough, antibiotic, cold and cough medications, and antihistamines in last 30 days)</w:t>
            </w:r>
          </w:p>
          <w:p w14:paraId="75CA57F3" w14:textId="77777777" w:rsidR="00DA770D" w:rsidRPr="00564132" w:rsidRDefault="00DA770D" w:rsidP="00C345C1">
            <w:pPr>
              <w:rPr>
                <w:sz w:val="18"/>
                <w:szCs w:val="18"/>
              </w:rPr>
            </w:pPr>
            <w:r w:rsidRPr="00564132">
              <w:rPr>
                <w:sz w:val="18"/>
                <w:szCs w:val="18"/>
              </w:rPr>
              <w:t xml:space="preserve">O1 = </w:t>
            </w:r>
            <w:r w:rsidRPr="00EF1F7C">
              <w:rPr>
                <w:sz w:val="18"/>
                <w:szCs w:val="18"/>
              </w:rPr>
              <w:t>Outcome Cohort 1:  Primary Hip Fracture (READ Codes for CPRD)</w:t>
            </w:r>
            <w:r w:rsidRPr="00564132">
              <w:rPr>
                <w:sz w:val="18"/>
                <w:szCs w:val="18"/>
              </w:rPr>
              <w:t xml:space="preserve">, </w:t>
            </w:r>
            <w:r>
              <w:rPr>
                <w:sz w:val="18"/>
                <w:szCs w:val="18"/>
              </w:rPr>
              <w:br/>
            </w:r>
            <w:r w:rsidRPr="00564132">
              <w:rPr>
                <w:sz w:val="18"/>
                <w:szCs w:val="18"/>
              </w:rPr>
              <w:t xml:space="preserve">O2 = </w:t>
            </w:r>
            <w:r w:rsidRPr="00EF1F7C">
              <w:rPr>
                <w:sz w:val="18"/>
                <w:szCs w:val="18"/>
              </w:rPr>
              <w:t>Outcome Cohort 2:  (Primary Hip Fracture ER/IP Dx with Hip Fracture procedures +/- 7 days) OR (Primary Hip Fracture procedures with Hip Fracture ER/IP +/- 7 days)</w:t>
            </w:r>
          </w:p>
          <w:p w14:paraId="6E9D0B52" w14:textId="77777777" w:rsidR="00DA770D" w:rsidRPr="00564132" w:rsidRDefault="00DA770D" w:rsidP="00C345C1">
            <w:pPr>
              <w:rPr>
                <w:sz w:val="18"/>
                <w:szCs w:val="18"/>
              </w:rPr>
            </w:pPr>
            <w:r w:rsidRPr="00564132">
              <w:rPr>
                <w:sz w:val="18"/>
                <w:szCs w:val="18"/>
              </w:rPr>
              <w:t xml:space="preserve">CPRD = </w:t>
            </w:r>
            <w:r w:rsidRPr="00890B7C">
              <w:rPr>
                <w:sz w:val="18"/>
                <w:szCs w:val="18"/>
              </w:rPr>
              <w:t>Clinical Practice Research Datalink</w:t>
            </w:r>
            <w:r w:rsidRPr="00564132">
              <w:rPr>
                <w:sz w:val="18"/>
                <w:szCs w:val="18"/>
              </w:rPr>
              <w:t xml:space="preserve">, MDCR = </w:t>
            </w:r>
            <w:r w:rsidRPr="00EF1F7C">
              <w:rPr>
                <w:sz w:val="18"/>
                <w:szCs w:val="18"/>
              </w:rPr>
              <w:t>IBM MarketScan® Medicare Supplemental Database</w:t>
            </w:r>
            <w:r w:rsidRPr="00564132">
              <w:rPr>
                <w:sz w:val="18"/>
                <w:szCs w:val="18"/>
              </w:rPr>
              <w:t xml:space="preserve">, MDCD = </w:t>
            </w:r>
            <w:r w:rsidRPr="00890B7C">
              <w:rPr>
                <w:sz w:val="18"/>
                <w:szCs w:val="18"/>
              </w:rPr>
              <w:t>IBM MarketScan® Multi-State Medicaid Database</w:t>
            </w:r>
            <w:r w:rsidRPr="00564132">
              <w:rPr>
                <w:sz w:val="18"/>
                <w:szCs w:val="18"/>
              </w:rPr>
              <w:t xml:space="preserve">, DOD = </w:t>
            </w:r>
            <w:r w:rsidRPr="00890B7C">
              <w:rPr>
                <w:sz w:val="18"/>
                <w:szCs w:val="18"/>
              </w:rPr>
              <w:t>Optum© De-Identified Clinformatics® Data Mart Database –  Date of Death</w:t>
            </w:r>
            <w:r w:rsidRPr="00564132">
              <w:rPr>
                <w:sz w:val="18"/>
                <w:szCs w:val="18"/>
              </w:rPr>
              <w:br/>
            </w:r>
            <w:r>
              <w:rPr>
                <w:sz w:val="18"/>
                <w:szCs w:val="18"/>
              </w:rPr>
              <w:t>X</w:t>
            </w:r>
            <w:r w:rsidRPr="00564132">
              <w:rPr>
                <w:sz w:val="18"/>
                <w:szCs w:val="18"/>
              </w:rPr>
              <w:t xml:space="preserve"> =</w:t>
            </w:r>
            <w:r>
              <w:rPr>
                <w:sz w:val="18"/>
                <w:szCs w:val="18"/>
              </w:rPr>
              <w:t xml:space="preserve"> No preference score overlap thus no matches found and no</w:t>
            </w:r>
            <w:r w:rsidRPr="00564132">
              <w:rPr>
                <w:sz w:val="18"/>
                <w:szCs w:val="18"/>
              </w:rPr>
              <w:t xml:space="preserve"> diagnostics produced</w:t>
            </w:r>
          </w:p>
          <w:p w14:paraId="37F6AB12" w14:textId="77777777" w:rsidR="00DA770D" w:rsidRDefault="00DA770D" w:rsidP="00C345C1">
            <w:pPr>
              <w:rPr>
                <w:sz w:val="18"/>
                <w:szCs w:val="18"/>
              </w:rPr>
            </w:pPr>
          </w:p>
        </w:tc>
      </w:tr>
    </w:tbl>
    <w:p w14:paraId="115B3D2B" w14:textId="77777777" w:rsidR="00EF628B" w:rsidRDefault="00EF628B" w:rsidP="00EF628B"/>
    <w:p w14:paraId="592DBCCA" w14:textId="77777777" w:rsidR="007520C4" w:rsidRDefault="007520C4">
      <w:pPr>
        <w:rPr>
          <w:rFonts w:asciiTheme="majorHAnsi" w:eastAsiaTheme="majorEastAsia" w:hAnsiTheme="majorHAnsi" w:cstheme="majorBidi"/>
          <w:color w:val="365F91" w:themeColor="accent1" w:themeShade="BF"/>
          <w:sz w:val="32"/>
          <w:szCs w:val="32"/>
        </w:rPr>
      </w:pPr>
      <w:r>
        <w:br w:type="page"/>
      </w:r>
    </w:p>
    <w:p w14:paraId="2E9BE0D9" w14:textId="54A1AB19" w:rsidR="00DF29D6" w:rsidRDefault="00DF29D6" w:rsidP="000A1975">
      <w:pPr>
        <w:pStyle w:val="Heading1"/>
      </w:pPr>
      <w:bookmarkStart w:id="45" w:name="_Toc43971136"/>
      <w:r>
        <w:lastRenderedPageBreak/>
        <w:t>Strengths and Limitations</w:t>
      </w:r>
      <w:bookmarkEnd w:id="45"/>
    </w:p>
    <w:p w14:paraId="3066002F" w14:textId="02CD43CF" w:rsidR="0016388E" w:rsidRDefault="0016388E" w:rsidP="00D350F5">
      <w:pPr>
        <w:pStyle w:val="Heading2"/>
      </w:pPr>
      <w:bookmarkStart w:id="46" w:name="_Toc43971137"/>
      <w:r>
        <w:t>Strengths</w:t>
      </w:r>
      <w:bookmarkEnd w:id="46"/>
    </w:p>
    <w:p w14:paraId="2F0DD326" w14:textId="77777777" w:rsidR="00146B49" w:rsidRDefault="00146B49" w:rsidP="00146B49">
      <w:pPr>
        <w:widowControl w:val="0"/>
        <w:numPr>
          <w:ilvl w:val="0"/>
          <w:numId w:val="12"/>
        </w:numPr>
        <w:pBdr>
          <w:top w:val="nil"/>
          <w:left w:val="nil"/>
          <w:bottom w:val="nil"/>
          <w:right w:val="nil"/>
          <w:between w:val="nil"/>
        </w:pBd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406A2023" w14:textId="4637ED33" w:rsidR="00146B49" w:rsidRDefault="00146B49" w:rsidP="00146B49">
      <w:pPr>
        <w:widowControl w:val="0"/>
        <w:numPr>
          <w:ilvl w:val="0"/>
          <w:numId w:val="12"/>
        </w:numPr>
        <w:pBdr>
          <w:top w:val="nil"/>
          <w:left w:val="nil"/>
          <w:bottom w:val="nil"/>
          <w:right w:val="nil"/>
          <w:between w:val="nil"/>
        </w:pBdr>
        <w:spacing w:after="0"/>
        <w:contextualSpacing/>
      </w:pPr>
      <w:r>
        <w:t>Propensity score matching allow</w:t>
      </w:r>
      <w:r w:rsidR="00357708">
        <w:t>s</w:t>
      </w:r>
      <w:r>
        <w:t xml:space="preserve"> balancing on </w:t>
      </w:r>
      <w:r w:rsidR="00BC3B0A">
        <w:t>many</w:t>
      </w:r>
      <w:r>
        <w:t xml:space="preserve"> baseline potential confounders.</w:t>
      </w:r>
    </w:p>
    <w:p w14:paraId="17AEFC32" w14:textId="0C225896" w:rsidR="00146B49" w:rsidRDefault="00146B49" w:rsidP="00146B49">
      <w:pPr>
        <w:widowControl w:val="0"/>
        <w:numPr>
          <w:ilvl w:val="0"/>
          <w:numId w:val="12"/>
        </w:numPr>
        <w:pBdr>
          <w:top w:val="nil"/>
          <w:left w:val="nil"/>
          <w:bottom w:val="nil"/>
          <w:right w:val="nil"/>
          <w:between w:val="nil"/>
        </w:pBdr>
        <w:contextualSpacing/>
      </w:pPr>
      <w:r>
        <w:t>Use of negative and positive control outcomes allow</w:t>
      </w:r>
      <w:r w:rsidR="00357708">
        <w:t>s</w:t>
      </w:r>
      <w:r>
        <w:t xml:space="preserve"> for evaluating the study design </w:t>
      </w:r>
      <w:r w:rsidR="00BC3B0A">
        <w:t>in</w:t>
      </w:r>
      <w:r>
        <w:t xml:space="preserve"> terms of residual bias.</w:t>
      </w:r>
    </w:p>
    <w:p w14:paraId="4A6EEE53" w14:textId="77777777" w:rsidR="00057168" w:rsidRDefault="0016388E" w:rsidP="00057168">
      <w:pPr>
        <w:pStyle w:val="Heading2"/>
      </w:pPr>
      <w:bookmarkStart w:id="47" w:name="_Toc43971138"/>
      <w:r>
        <w:t>Limitations</w:t>
      </w:r>
      <w:bookmarkEnd w:id="47"/>
    </w:p>
    <w:p w14:paraId="75C4D38C" w14:textId="77777777" w:rsidR="0007367B" w:rsidRDefault="00057168" w:rsidP="0007367B">
      <w:pPr>
        <w:widowControl w:val="0"/>
        <w:pBdr>
          <w:top w:val="nil"/>
          <w:left w:val="nil"/>
          <w:bottom w:val="nil"/>
          <w:right w:val="nil"/>
          <w:between w:val="nil"/>
        </w:pBdr>
        <w:spacing w:after="0"/>
        <w:contextualSpacing/>
      </w:pPr>
      <w:r>
        <w:t>Even with the improvements to the study design as proposed by Wei et al, there are still limitation</w:t>
      </w:r>
      <w:r w:rsidR="0007367B">
        <w:t>s</w:t>
      </w:r>
      <w:r>
        <w:t xml:space="preserve"> with this work:</w:t>
      </w:r>
    </w:p>
    <w:p w14:paraId="53632FB6" w14:textId="6B715488" w:rsidR="0085364F" w:rsidRDefault="00146B49" w:rsidP="00146B49">
      <w:pPr>
        <w:widowControl w:val="0"/>
        <w:numPr>
          <w:ilvl w:val="0"/>
          <w:numId w:val="12"/>
        </w:numPr>
        <w:pBdr>
          <w:top w:val="nil"/>
          <w:left w:val="nil"/>
          <w:bottom w:val="nil"/>
          <w:right w:val="nil"/>
          <w:between w:val="nil"/>
        </w:pBdr>
        <w:spacing w:after="0"/>
        <w:contextualSpacing/>
      </w:pPr>
      <w:r>
        <w:t>Even though many potential confounders will be included in this study, there may be residual bias due to unmeasured or mis</w:t>
      </w:r>
      <w:r w:rsidR="00BC3B0A">
        <w:t>-</w:t>
      </w:r>
      <w:r>
        <w:t>specified confounders.</w:t>
      </w:r>
      <w:r w:rsidR="0085364F">
        <w:t xml:space="preserve">  </w:t>
      </w:r>
    </w:p>
    <w:p w14:paraId="04E17136" w14:textId="56C82115" w:rsidR="00146B49" w:rsidRDefault="0085364F" w:rsidP="00146B49">
      <w:pPr>
        <w:widowControl w:val="0"/>
        <w:numPr>
          <w:ilvl w:val="0"/>
          <w:numId w:val="12"/>
        </w:numPr>
        <w:pBdr>
          <w:top w:val="nil"/>
          <w:left w:val="nil"/>
          <w:bottom w:val="nil"/>
          <w:right w:val="nil"/>
          <w:between w:val="nil"/>
        </w:pBdr>
        <w:spacing w:after="0"/>
        <w:contextualSpacing/>
      </w:pPr>
      <w:r>
        <w:t>Additionally, since we are not looking for patients with a specific indication there is a potential residual confounding by indication in the analysis.</w:t>
      </w:r>
    </w:p>
    <w:p w14:paraId="57B28745" w14:textId="1ED100CE" w:rsidR="00246164" w:rsidRDefault="00246164" w:rsidP="00146B49">
      <w:pPr>
        <w:widowControl w:val="0"/>
        <w:numPr>
          <w:ilvl w:val="0"/>
          <w:numId w:val="12"/>
        </w:numPr>
        <w:pBdr>
          <w:top w:val="nil"/>
          <w:left w:val="nil"/>
          <w:bottom w:val="nil"/>
          <w:right w:val="nil"/>
          <w:between w:val="nil"/>
        </w:pBdr>
        <w:spacing w:after="0"/>
        <w:contextualSpacing/>
      </w:pPr>
      <w:r w:rsidRPr="00246164">
        <w:t xml:space="preserve">Indication and outcome misclassification are a concern in administrative </w:t>
      </w:r>
      <w:r w:rsidR="00704950" w:rsidRPr="00246164">
        <w:t>data</w:t>
      </w:r>
      <w:r w:rsidR="00B93AA6">
        <w:t xml:space="preserve"> </w:t>
      </w:r>
      <w:r w:rsidR="00704950">
        <w:t>source</w:t>
      </w:r>
      <w:r w:rsidR="00704950" w:rsidRPr="00246164">
        <w:t xml:space="preserve">s </w:t>
      </w:r>
      <w:r w:rsidRPr="00246164">
        <w:t xml:space="preserve">because </w:t>
      </w:r>
      <w:r w:rsidR="00704950">
        <w:t xml:space="preserve">sometimes </w:t>
      </w:r>
      <w:r w:rsidRPr="00246164">
        <w:t xml:space="preserve">diagnosis codes intended for reimbursement </w:t>
      </w:r>
      <w:r w:rsidR="00704950">
        <w:t xml:space="preserve">is not considered the gold-standard documentation </w:t>
      </w:r>
      <w:r w:rsidR="00E049A1">
        <w:t>of</w:t>
      </w:r>
      <w:r w:rsidRPr="00246164">
        <w:t xml:space="preserve"> patient</w:t>
      </w:r>
      <w:r w:rsidR="00D01B1A">
        <w:t xml:space="preserve"> present</w:t>
      </w:r>
      <w:r w:rsidRPr="00246164">
        <w:t xml:space="preserve"> clinical condition. </w:t>
      </w:r>
    </w:p>
    <w:p w14:paraId="0EBED830" w14:textId="6BDF6DB8" w:rsidR="00246164" w:rsidRDefault="00246164" w:rsidP="00246164">
      <w:pPr>
        <w:widowControl w:val="0"/>
        <w:numPr>
          <w:ilvl w:val="0"/>
          <w:numId w:val="12"/>
        </w:numPr>
        <w:pBdr>
          <w:top w:val="nil"/>
          <w:left w:val="nil"/>
          <w:bottom w:val="nil"/>
          <w:right w:val="nil"/>
          <w:between w:val="nil"/>
        </w:pBdr>
        <w:spacing w:after="0"/>
        <w:contextualSpacing/>
      </w:pPr>
      <w:r w:rsidRPr="00246164">
        <w:t xml:space="preserve">Causality between drug exposure and any given event cannot be drawn for individual cases. </w:t>
      </w:r>
    </w:p>
    <w:p w14:paraId="280541A4" w14:textId="0B04DD57" w:rsidR="00DF29D6" w:rsidRDefault="00DF29D6" w:rsidP="000A1975">
      <w:pPr>
        <w:pStyle w:val="Heading1"/>
      </w:pPr>
      <w:bookmarkStart w:id="48" w:name="_Toc43971139"/>
      <w:r>
        <w:t>Protection of Human Subjects</w:t>
      </w:r>
      <w:bookmarkEnd w:id="48"/>
    </w:p>
    <w:p w14:paraId="50C60737" w14:textId="2EB2BB42" w:rsidR="000A1975" w:rsidRDefault="000A1975" w:rsidP="000A1975">
      <w:pPr>
        <w:rPr>
          <w:iCs/>
        </w:rPr>
      </w:pPr>
      <w:r w:rsidRPr="00B0402F">
        <w:t xml:space="preserve">The New England Institutional Review Board (IRB) has determined that studies conducted in </w:t>
      </w:r>
      <w:r>
        <w:t xml:space="preserve">IBM MarketScan CCAE, MDCR, and Optum Extended </w:t>
      </w:r>
      <w:r w:rsidR="00EA3356">
        <w:t>DOD</w:t>
      </w:r>
      <w:r>
        <w:t xml:space="preserve"> </w:t>
      </w:r>
      <w:r w:rsidRPr="00B0402F">
        <w:rPr>
          <w:iCs/>
        </w:rPr>
        <w:t xml:space="preserve">are exempt from study-specific IRB review, as these studies do not qualify as human </w:t>
      </w:r>
      <w:proofErr w:type="gramStart"/>
      <w:r w:rsidRPr="00B0402F">
        <w:rPr>
          <w:iCs/>
        </w:rPr>
        <w:t>subjects</w:t>
      </w:r>
      <w:proofErr w:type="gramEnd"/>
      <w:r w:rsidRPr="00B0402F">
        <w:rPr>
          <w:iCs/>
        </w:rPr>
        <w:t xml:space="preserve"> research.</w:t>
      </w:r>
      <w:r>
        <w:rPr>
          <w:iCs/>
        </w:rPr>
        <w:t xml:space="preserve"> </w:t>
      </w:r>
      <w:r w:rsidR="00344272" w:rsidRPr="006301B4">
        <w:rPr>
          <w:iCs/>
        </w:rPr>
        <w:t>The JMDC, the owner of the JMDC database, has certified that the data “is anonymously processed information so ethics approval is not necessary when you use it for the publications.”</w:t>
      </w:r>
    </w:p>
    <w:p w14:paraId="54ABFDD7" w14:textId="6BA3CF8C" w:rsidR="000A1975" w:rsidRPr="000A1975" w:rsidRDefault="000A1975" w:rsidP="000A1975">
      <w:r w:rsidRPr="000A1975">
        <w:t xml:space="preserve">Confidentiality of </w:t>
      </w:r>
      <w:r w:rsidR="00C73919">
        <w:t>subject</w:t>
      </w:r>
      <w:r w:rsidRPr="000A1975">
        <w:t xml:space="preserve"> records will be maintained always. All study reports will contain aggregate data only and will not identify individual </w:t>
      </w:r>
      <w:r w:rsidR="00C73919">
        <w:t>subject</w:t>
      </w:r>
      <w:r w:rsidRPr="000A1975">
        <w:t xml:space="preserve">s or physicians. At no time during the study will the sponsor receive </w:t>
      </w:r>
      <w:r w:rsidR="00C73919">
        <w:t>subject</w:t>
      </w:r>
      <w:r w:rsidRPr="000A1975">
        <w:t xml:space="preserve"> identifying information except when it is required by regulations in case of reporting adverse events.</w:t>
      </w:r>
    </w:p>
    <w:p w14:paraId="3800810B" w14:textId="6A5F3BD3" w:rsidR="00DF29D6" w:rsidRDefault="00DF29D6" w:rsidP="000A1975">
      <w:pPr>
        <w:pStyle w:val="Heading1"/>
      </w:pPr>
      <w:bookmarkStart w:id="49" w:name="_Toc43971140"/>
      <w:r>
        <w:t>Safety Data Collection and Reporting</w:t>
      </w:r>
      <w:bookmarkEnd w:id="49"/>
    </w:p>
    <w:p w14:paraId="6286EB50" w14:textId="2AE8BCD3" w:rsidR="000A1975" w:rsidRPr="000A1975" w:rsidRDefault="000A1975" w:rsidP="000A1975">
      <w:r w:rsidRPr="000A1975">
        <w:t>This study uses coded data that already exist in a</w:t>
      </w:r>
      <w:r>
        <w:t>n</w:t>
      </w:r>
      <w:r w:rsidRPr="000A1975">
        <w:t xml:space="preserve"> electronic database. In this type of </w:t>
      </w:r>
      <w:r w:rsidR="00704950" w:rsidRPr="000A1975">
        <w:t>data</w:t>
      </w:r>
      <w:r w:rsidR="00B93AA6">
        <w:t xml:space="preserve"> </w:t>
      </w:r>
      <w:r w:rsidR="00704950">
        <w:t>source</w:t>
      </w:r>
      <w:r w:rsidRPr="000A1975">
        <w:t xml:space="preserve">, the minimum criteria for reporting an adverse event (i.e., identifiable </w:t>
      </w:r>
      <w:r w:rsidR="00C73919">
        <w:t>subject</w:t>
      </w:r>
      <w:r w:rsidRPr="000A1975">
        <w:t>, identifiable reporter, a suspect product, and event) are not available, and adverse events are not reportable as individual case safety reports. The study results will be assessed for medically important results.</w:t>
      </w:r>
    </w:p>
    <w:p w14:paraId="27BD07B8" w14:textId="6CFE37D9" w:rsidR="00DF29D6" w:rsidRDefault="00DF29D6" w:rsidP="000A1975">
      <w:pPr>
        <w:pStyle w:val="Heading1"/>
      </w:pPr>
      <w:bookmarkStart w:id="50" w:name="_Toc43971141"/>
      <w:r>
        <w:lastRenderedPageBreak/>
        <w:t>Plans for Disseminating and Communicating Study Results</w:t>
      </w:r>
      <w:bookmarkEnd w:id="50"/>
    </w:p>
    <w:p w14:paraId="1A354F44" w14:textId="717C12A1" w:rsidR="00AD30F8" w:rsidRDefault="00AD30F8" w:rsidP="00BB5A7E">
      <w:r>
        <w:t>No results for the analysis within CPRD will be shared either internally or externally with</w:t>
      </w:r>
      <w:r w:rsidR="00F21BC9">
        <w:t>out</w:t>
      </w:r>
      <w:r>
        <w:t xml:space="preserve"> prior ISAC approval</w:t>
      </w:r>
      <w:r w:rsidR="002A799C">
        <w:t xml:space="preserve">. </w:t>
      </w:r>
      <w:r>
        <w:t>We will not move forward with publication with the Optum data without prior notification to Optum.</w:t>
      </w:r>
    </w:p>
    <w:p w14:paraId="6FF02B71" w14:textId="249C50A3" w:rsidR="00BB5A7E" w:rsidRPr="00613F1E" w:rsidRDefault="00BB5A7E" w:rsidP="00BB5A7E">
      <w:pPr>
        <w:rPr>
          <w:bCs/>
          <w:iCs/>
        </w:rPr>
      </w:pPr>
      <w:r w:rsidRPr="00613F1E">
        <w:t xml:space="preserve">The protocol will be registered at </w:t>
      </w:r>
      <w:bookmarkStart w:id="51" w:name="_Hlk41311164"/>
      <w:r w:rsidR="00F21BC9" w:rsidRPr="00F21BC9">
        <w:t xml:space="preserve"> European Network of Centres for Pharmacoepidemiology and Pharmacovigilance </w:t>
      </w:r>
      <w:r w:rsidR="00F21BC9">
        <w:t>(EnCePP)</w:t>
      </w:r>
      <w:r w:rsidRPr="00613F1E">
        <w:t xml:space="preserve"> </w:t>
      </w:r>
      <w:bookmarkEnd w:id="51"/>
      <w:r w:rsidRPr="00613F1E">
        <w:t>after finalization. Results will be reported to the registration location within 12 months of completion. Additionally, results will be submitted for peer-reviewed publication</w:t>
      </w:r>
      <w:r w:rsidR="002A799C">
        <w:t xml:space="preserve">. </w:t>
      </w:r>
    </w:p>
    <w:p w14:paraId="2491FD8E" w14:textId="5641464B" w:rsidR="00DF29D6" w:rsidRDefault="00DF29D6" w:rsidP="000A1975">
      <w:pPr>
        <w:pStyle w:val="Heading1"/>
      </w:pPr>
      <w:bookmarkStart w:id="52" w:name="_Toc43971142"/>
      <w:r>
        <w:t>List of Tables and Figures</w:t>
      </w:r>
      <w:bookmarkEnd w:id="52"/>
    </w:p>
    <w:p w14:paraId="32AFE388" w14:textId="77777777" w:rsidR="00783942" w:rsidRDefault="00783942" w:rsidP="00783942">
      <w:r>
        <w:t>TABLE 1 – Description of Data Sources</w:t>
      </w:r>
    </w:p>
    <w:p w14:paraId="20B8AEBA" w14:textId="77777777" w:rsidR="00783942" w:rsidRDefault="00783942" w:rsidP="00783942">
      <w:r>
        <w:t>TABLE 2 - Target Cohort 1 (T1):  Tramadol</w:t>
      </w:r>
    </w:p>
    <w:p w14:paraId="6813D2A2" w14:textId="77777777" w:rsidR="00783942" w:rsidRDefault="00783942" w:rsidP="00783942">
      <w:r>
        <w:t>TABLE 3 - Target Cohort 2 (T2):  Tramadol (exclude cough, antibiotic, cold and cough medications, and antihistamines in last 30 days)</w:t>
      </w:r>
    </w:p>
    <w:p w14:paraId="5B84927A" w14:textId="77777777" w:rsidR="00783942" w:rsidRDefault="00783942" w:rsidP="00783942">
      <w:r>
        <w:t>TABLE 4 - Comparator Cohort 1 (C1):  Codeine</w:t>
      </w:r>
    </w:p>
    <w:p w14:paraId="07F4354E" w14:textId="77777777" w:rsidR="00783942" w:rsidRDefault="00783942" w:rsidP="00783942">
      <w:r>
        <w:t>TABLE 5 - Comparator Cohort 2 (C2):  Codeine (exclude cough, antibiotic, cold and cough medications, and antihistamines in last 30 days)</w:t>
      </w:r>
    </w:p>
    <w:p w14:paraId="3EADA2CA" w14:textId="77777777" w:rsidR="00783942" w:rsidRDefault="00783942" w:rsidP="00783942">
      <w:r>
        <w:t>TABLE 6 - Outcome Cohort 1 (O1):  Primary Hip Fracture (READ Codes for CPRD)</w:t>
      </w:r>
    </w:p>
    <w:p w14:paraId="264AF4BA" w14:textId="77777777" w:rsidR="00783942" w:rsidRDefault="00783942" w:rsidP="00783942">
      <w:r>
        <w:t>TABLE 7 - Outcome Cohort 2 (O2):  (Primary Hip Fracture ER/IP Dx with Hip Fracture procedures +/- 7 days) OR (Primary Hip Fracture procedures with Hip Fracture ER/IP +/- 7 days)</w:t>
      </w:r>
    </w:p>
    <w:p w14:paraId="249B5924" w14:textId="77777777" w:rsidR="00783942" w:rsidRDefault="00783942" w:rsidP="00783942">
      <w:r>
        <w:t>TABLE 8 – Performance of Outcome Cohort 2 - (Primary Hip Fracture ER/IP Dx with Hip Fracture procedures +/- 7 days) OR (Primary Hip Fracture procedures with Hip Fracture ER/IP +/- 7 days) Across the Claims Databases Considered for this analysis.</w:t>
      </w:r>
    </w:p>
    <w:p w14:paraId="76B77E2F" w14:textId="77777777" w:rsidR="00783942" w:rsidRDefault="00783942" w:rsidP="00783942">
      <w:r>
        <w:t>TABLE 9 – Number of Subjects in Target and Comparator Cohorts Before Matching</w:t>
      </w:r>
    </w:p>
    <w:p w14:paraId="7870D58B" w14:textId="77777777" w:rsidR="00783942" w:rsidRDefault="00783942" w:rsidP="00783942">
      <w:r>
        <w:t>TABLE 10 – Analysis to Perform</w:t>
      </w:r>
    </w:p>
    <w:p w14:paraId="1BBD3B19" w14:textId="77777777" w:rsidR="00783942" w:rsidRDefault="00783942" w:rsidP="00783942">
      <w:r>
        <w:t xml:space="preserve">TABLE 11 – Diagnostic Results </w:t>
      </w:r>
    </w:p>
    <w:p w14:paraId="77179E80" w14:textId="55C46ECE" w:rsidR="00783942" w:rsidRPr="00783942" w:rsidRDefault="00783942" w:rsidP="00783942">
      <w:r>
        <w:t>TABLE 12 – Cohort Comparisons by database that achieve (pass) or do not achieve (fail) adequate equipoise (&gt;50%) and adequate covariate balance after 1:1 propensity score matching</w:t>
      </w:r>
      <w:r w:rsidR="002A799C">
        <w:t xml:space="preserve">. </w:t>
      </w:r>
      <w:r>
        <w:t>Population-level effect estimates from database-specific exposure cohort comparisons that achieve adequate equipoise and adequate covariate balance will be reported.</w:t>
      </w:r>
    </w:p>
    <w:p w14:paraId="4B9CAD92" w14:textId="77777777" w:rsidR="009050F0" w:rsidRDefault="009050F0">
      <w:pPr>
        <w:rPr>
          <w:rFonts w:asciiTheme="majorHAnsi" w:eastAsiaTheme="majorEastAsia" w:hAnsiTheme="majorHAnsi" w:cstheme="majorBidi"/>
          <w:color w:val="365F91" w:themeColor="accent1" w:themeShade="BF"/>
          <w:sz w:val="32"/>
          <w:szCs w:val="32"/>
        </w:rPr>
      </w:pPr>
      <w:r>
        <w:br w:type="page"/>
      </w:r>
    </w:p>
    <w:p w14:paraId="5FB7E635" w14:textId="364F91A8" w:rsidR="009050F0" w:rsidRDefault="009050F0" w:rsidP="000A1975">
      <w:pPr>
        <w:pStyle w:val="Heading1"/>
      </w:pPr>
      <w:bookmarkStart w:id="53" w:name="_Toc43971143"/>
      <w:r>
        <w:lastRenderedPageBreak/>
        <w:t>Annex</w:t>
      </w:r>
      <w:bookmarkEnd w:id="53"/>
    </w:p>
    <w:p w14:paraId="40DDCE42" w14:textId="5F82CFC8" w:rsidR="00213127" w:rsidRDefault="00213127" w:rsidP="00D350F5">
      <w:pPr>
        <w:pStyle w:val="Heading2"/>
      </w:pPr>
      <w:bookmarkStart w:id="54" w:name="_Toc43971144"/>
      <w:r>
        <w:t>Appendix 1 – Concept Sets for Cohorts</w:t>
      </w:r>
      <w:bookmarkEnd w:id="54"/>
    </w:p>
    <w:tbl>
      <w:tblPr>
        <w:tblStyle w:val="TableGrid"/>
        <w:tblW w:w="9643" w:type="dxa"/>
        <w:tblLook w:val="04A0" w:firstRow="1" w:lastRow="0" w:firstColumn="1" w:lastColumn="0" w:noHBand="0" w:noVBand="1"/>
      </w:tblPr>
      <w:tblGrid>
        <w:gridCol w:w="8095"/>
        <w:gridCol w:w="1548"/>
      </w:tblGrid>
      <w:tr w:rsidR="00213127" w:rsidRPr="00A959C7" w14:paraId="27909F8C" w14:textId="77777777" w:rsidTr="002C3488">
        <w:trPr>
          <w:trHeight w:val="300"/>
          <w:tblHeader/>
        </w:trPr>
        <w:tc>
          <w:tcPr>
            <w:tcW w:w="9643" w:type="dxa"/>
            <w:gridSpan w:val="2"/>
            <w:shd w:val="clear" w:color="auto" w:fill="BFBFBF" w:themeFill="background1" w:themeFillShade="BF"/>
            <w:noWrap/>
          </w:tcPr>
          <w:p w14:paraId="3A429666" w14:textId="127CD71A" w:rsidR="00213127" w:rsidRPr="00A959C7" w:rsidRDefault="00213127" w:rsidP="002C3488">
            <w:pPr>
              <w:rPr>
                <w:rFonts w:ascii="Calibri" w:eastAsia="Times New Roman" w:hAnsi="Calibri" w:cs="Calibri"/>
                <w:b/>
                <w:bCs/>
                <w:color w:val="000000"/>
              </w:rPr>
            </w:pPr>
            <w:r>
              <w:rPr>
                <w:rFonts w:ascii="Calibri" w:eastAsia="Times New Roman" w:hAnsi="Calibri" w:cs="Calibri"/>
                <w:b/>
                <w:bCs/>
                <w:color w:val="000000"/>
              </w:rPr>
              <w:t>APPENDIX 1 – Table 1 – Concept Set Lookup</w:t>
            </w:r>
          </w:p>
        </w:tc>
      </w:tr>
      <w:tr w:rsidR="00213127" w:rsidRPr="00A959C7" w14:paraId="3714A480" w14:textId="77777777" w:rsidTr="00213127">
        <w:trPr>
          <w:trHeight w:val="300"/>
          <w:tblHeader/>
        </w:trPr>
        <w:tc>
          <w:tcPr>
            <w:tcW w:w="8095" w:type="dxa"/>
            <w:shd w:val="clear" w:color="auto" w:fill="D9D9D9" w:themeFill="background1" w:themeFillShade="D9"/>
            <w:noWrap/>
            <w:hideMark/>
          </w:tcPr>
          <w:p w14:paraId="72458530" w14:textId="47068973" w:rsidR="00213127" w:rsidRPr="00A959C7" w:rsidRDefault="00213127" w:rsidP="002C3488">
            <w:pPr>
              <w:rPr>
                <w:rFonts w:ascii="Calibri" w:eastAsia="Times New Roman" w:hAnsi="Calibri" w:cs="Calibri"/>
                <w:b/>
                <w:bCs/>
                <w:color w:val="000000"/>
              </w:rPr>
            </w:pPr>
            <w:r>
              <w:rPr>
                <w:rFonts w:ascii="Calibri" w:eastAsia="Times New Roman" w:hAnsi="Calibri" w:cs="Calibri"/>
                <w:b/>
                <w:bCs/>
                <w:color w:val="000000"/>
              </w:rPr>
              <w:t>Cohort</w:t>
            </w:r>
          </w:p>
        </w:tc>
        <w:tc>
          <w:tcPr>
            <w:tcW w:w="1548" w:type="dxa"/>
            <w:shd w:val="clear" w:color="auto" w:fill="D9D9D9" w:themeFill="background1" w:themeFillShade="D9"/>
            <w:noWrap/>
            <w:hideMark/>
          </w:tcPr>
          <w:p w14:paraId="70137FA4" w14:textId="3565EB56" w:rsidR="00213127" w:rsidRPr="00A959C7" w:rsidRDefault="00213127" w:rsidP="002C3488">
            <w:pPr>
              <w:rPr>
                <w:rFonts w:ascii="Calibri" w:eastAsia="Times New Roman" w:hAnsi="Calibri" w:cs="Calibri"/>
                <w:b/>
                <w:bCs/>
                <w:color w:val="000000"/>
              </w:rPr>
            </w:pPr>
            <w:r>
              <w:rPr>
                <w:rFonts w:ascii="Calibri" w:eastAsia="Times New Roman" w:hAnsi="Calibri" w:cs="Calibri"/>
                <w:b/>
                <w:bCs/>
                <w:color w:val="000000"/>
              </w:rPr>
              <w:t>Concept Sets</w:t>
            </w:r>
          </w:p>
        </w:tc>
      </w:tr>
      <w:tr w:rsidR="00213127" w:rsidRPr="00A959C7" w14:paraId="68C305EB" w14:textId="77777777" w:rsidTr="00213127">
        <w:trPr>
          <w:trHeight w:val="300"/>
        </w:trPr>
        <w:tc>
          <w:tcPr>
            <w:tcW w:w="8095" w:type="dxa"/>
            <w:noWrap/>
            <w:vAlign w:val="center"/>
          </w:tcPr>
          <w:p w14:paraId="2DF787F6" w14:textId="0A14E402" w:rsidR="00213127" w:rsidRPr="00A959C7" w:rsidRDefault="00213127" w:rsidP="00213127">
            <w:pPr>
              <w:rPr>
                <w:rFonts w:ascii="Calibri" w:eastAsia="Times New Roman" w:hAnsi="Calibri" w:cs="Calibri"/>
                <w:color w:val="000000"/>
              </w:rPr>
            </w:pPr>
            <w:r w:rsidRPr="00213127">
              <w:rPr>
                <w:rFonts w:ascii="Calibri" w:eastAsia="Times New Roman" w:hAnsi="Calibri" w:cs="Calibri"/>
                <w:color w:val="000000"/>
              </w:rPr>
              <w:t>Target Cohort 1 (T1):  Tramadol</w:t>
            </w:r>
          </w:p>
        </w:tc>
        <w:tc>
          <w:tcPr>
            <w:tcW w:w="1548" w:type="dxa"/>
            <w:noWrap/>
            <w:vAlign w:val="center"/>
          </w:tcPr>
          <w:p w14:paraId="0C27AA75" w14:textId="7334A704" w:rsidR="00213127" w:rsidRPr="00A959C7" w:rsidRDefault="00213127" w:rsidP="00213127">
            <w:pPr>
              <w:jc w:val="center"/>
              <w:rPr>
                <w:rFonts w:ascii="Calibri" w:eastAsia="Times New Roman" w:hAnsi="Calibri" w:cs="Calibri"/>
                <w:color w:val="000000"/>
              </w:rPr>
            </w:pPr>
            <w:r>
              <w:rPr>
                <w:rFonts w:ascii="Calibri" w:eastAsia="Times New Roman" w:hAnsi="Calibri" w:cs="Calibri"/>
                <w:color w:val="000000"/>
              </w:rPr>
              <w:object w:dxaOrig="600" w:dyaOrig="811" w14:anchorId="45F831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pt;height:40.5pt" o:ole="">
                  <v:imagedata r:id="rId16" o:title=""/>
                </v:shape>
                <o:OLEObject Type="Embed" ProgID="Package" ShapeID="_x0000_i1025" DrawAspect="Content" ObjectID="_1654585090" r:id="rId17"/>
              </w:object>
            </w:r>
          </w:p>
        </w:tc>
      </w:tr>
      <w:tr w:rsidR="00213127" w:rsidRPr="00A959C7" w14:paraId="2FE27EFF" w14:textId="77777777" w:rsidTr="00213127">
        <w:trPr>
          <w:trHeight w:val="300"/>
        </w:trPr>
        <w:tc>
          <w:tcPr>
            <w:tcW w:w="8095" w:type="dxa"/>
            <w:noWrap/>
            <w:vAlign w:val="center"/>
          </w:tcPr>
          <w:p w14:paraId="1CC70A26" w14:textId="772D30BF" w:rsidR="00213127" w:rsidRPr="00A959C7" w:rsidRDefault="00213127" w:rsidP="00213127">
            <w:pPr>
              <w:rPr>
                <w:rFonts w:ascii="Calibri" w:eastAsia="Times New Roman" w:hAnsi="Calibri" w:cs="Calibri"/>
                <w:color w:val="000000"/>
              </w:rPr>
            </w:pPr>
            <w:r w:rsidRPr="00213127">
              <w:rPr>
                <w:rFonts w:ascii="Calibri" w:eastAsia="Times New Roman" w:hAnsi="Calibri" w:cs="Calibri"/>
                <w:color w:val="000000"/>
              </w:rPr>
              <w:t>Target Cohort 2 (T2):  Tramadol (exclude cough, antibiotic, cold and cough medications, and antihistamines in last 30 days)</w:t>
            </w:r>
          </w:p>
        </w:tc>
        <w:tc>
          <w:tcPr>
            <w:tcW w:w="1548" w:type="dxa"/>
            <w:noWrap/>
            <w:vAlign w:val="center"/>
          </w:tcPr>
          <w:p w14:paraId="1ADD1E5C" w14:textId="15B2E6B1" w:rsidR="00213127" w:rsidRPr="00A959C7" w:rsidRDefault="00213127" w:rsidP="00213127">
            <w:pPr>
              <w:jc w:val="center"/>
              <w:rPr>
                <w:rFonts w:ascii="Calibri" w:eastAsia="Times New Roman" w:hAnsi="Calibri" w:cs="Calibri"/>
                <w:color w:val="000000"/>
              </w:rPr>
            </w:pPr>
            <w:r>
              <w:rPr>
                <w:rFonts w:ascii="Calibri" w:eastAsia="Times New Roman" w:hAnsi="Calibri" w:cs="Calibri"/>
                <w:color w:val="000000"/>
              </w:rPr>
              <w:object w:dxaOrig="600" w:dyaOrig="811" w14:anchorId="0B48C648">
                <v:shape id="_x0000_i1026" type="#_x0000_t75" style="width:30pt;height:40.5pt" o:ole="">
                  <v:imagedata r:id="rId18" o:title=""/>
                </v:shape>
                <o:OLEObject Type="Embed" ProgID="Package" ShapeID="_x0000_i1026" DrawAspect="Content" ObjectID="_1654585091" r:id="rId19"/>
              </w:object>
            </w:r>
          </w:p>
        </w:tc>
      </w:tr>
      <w:tr w:rsidR="00213127" w:rsidRPr="00A959C7" w14:paraId="43385621" w14:textId="77777777" w:rsidTr="00213127">
        <w:trPr>
          <w:trHeight w:val="300"/>
        </w:trPr>
        <w:tc>
          <w:tcPr>
            <w:tcW w:w="8095" w:type="dxa"/>
            <w:noWrap/>
            <w:vAlign w:val="center"/>
          </w:tcPr>
          <w:p w14:paraId="1F2ED2BB" w14:textId="14E020CF" w:rsidR="00213127" w:rsidRPr="00A959C7" w:rsidRDefault="00213127" w:rsidP="00213127">
            <w:pPr>
              <w:rPr>
                <w:rFonts w:ascii="Calibri" w:eastAsia="Times New Roman" w:hAnsi="Calibri" w:cs="Calibri"/>
                <w:color w:val="000000"/>
              </w:rPr>
            </w:pPr>
            <w:r w:rsidRPr="00213127">
              <w:rPr>
                <w:rFonts w:ascii="Calibri" w:eastAsia="Times New Roman" w:hAnsi="Calibri" w:cs="Calibri"/>
                <w:color w:val="000000"/>
              </w:rPr>
              <w:t>Comparator Cohort 1 (C1):  Codeine</w:t>
            </w:r>
          </w:p>
        </w:tc>
        <w:tc>
          <w:tcPr>
            <w:tcW w:w="1548" w:type="dxa"/>
            <w:noWrap/>
            <w:vAlign w:val="center"/>
          </w:tcPr>
          <w:p w14:paraId="62571E75" w14:textId="7C269BC0" w:rsidR="00213127" w:rsidRPr="00A959C7" w:rsidRDefault="00213127" w:rsidP="00213127">
            <w:pPr>
              <w:jc w:val="center"/>
              <w:rPr>
                <w:rFonts w:ascii="Calibri" w:eastAsia="Times New Roman" w:hAnsi="Calibri" w:cs="Calibri"/>
                <w:color w:val="000000"/>
              </w:rPr>
            </w:pPr>
            <w:r>
              <w:rPr>
                <w:rFonts w:ascii="Calibri" w:eastAsia="Times New Roman" w:hAnsi="Calibri" w:cs="Calibri"/>
                <w:color w:val="000000"/>
              </w:rPr>
              <w:object w:dxaOrig="615" w:dyaOrig="811" w14:anchorId="70320D28">
                <v:shape id="_x0000_i1027" type="#_x0000_t75" style="width:30.75pt;height:40.5pt" o:ole="">
                  <v:imagedata r:id="rId20" o:title=""/>
                </v:shape>
                <o:OLEObject Type="Embed" ProgID="Package" ShapeID="_x0000_i1027" DrawAspect="Content" ObjectID="_1654585092" r:id="rId21"/>
              </w:object>
            </w:r>
          </w:p>
        </w:tc>
      </w:tr>
      <w:tr w:rsidR="00213127" w:rsidRPr="00A959C7" w14:paraId="6E3B968D" w14:textId="77777777" w:rsidTr="00213127">
        <w:trPr>
          <w:trHeight w:val="300"/>
        </w:trPr>
        <w:tc>
          <w:tcPr>
            <w:tcW w:w="8095" w:type="dxa"/>
            <w:noWrap/>
            <w:vAlign w:val="center"/>
          </w:tcPr>
          <w:p w14:paraId="50E7E4EA" w14:textId="01D6077D" w:rsidR="00213127" w:rsidRPr="00A959C7" w:rsidRDefault="00213127" w:rsidP="00213127">
            <w:pPr>
              <w:rPr>
                <w:rFonts w:ascii="Calibri" w:eastAsia="Times New Roman" w:hAnsi="Calibri" w:cs="Calibri"/>
                <w:color w:val="000000"/>
              </w:rPr>
            </w:pPr>
            <w:r w:rsidRPr="00213127">
              <w:rPr>
                <w:rFonts w:ascii="Calibri" w:eastAsia="Times New Roman" w:hAnsi="Calibri" w:cs="Calibri"/>
                <w:color w:val="000000"/>
              </w:rPr>
              <w:t>Comparator Cohort 2 (C2):  Codeine (exclude cough, antibiotic, cold and cough medications, and antihistamines in last 30 days)</w:t>
            </w:r>
          </w:p>
        </w:tc>
        <w:tc>
          <w:tcPr>
            <w:tcW w:w="1548" w:type="dxa"/>
            <w:noWrap/>
            <w:vAlign w:val="center"/>
          </w:tcPr>
          <w:p w14:paraId="6B45C24B" w14:textId="46AE4652" w:rsidR="00213127" w:rsidRPr="00A959C7" w:rsidRDefault="00213127" w:rsidP="00213127">
            <w:pPr>
              <w:jc w:val="center"/>
              <w:rPr>
                <w:rFonts w:ascii="Calibri" w:eastAsia="Times New Roman" w:hAnsi="Calibri" w:cs="Calibri"/>
                <w:color w:val="000000"/>
              </w:rPr>
            </w:pPr>
            <w:r>
              <w:rPr>
                <w:rFonts w:ascii="Calibri" w:eastAsia="Times New Roman" w:hAnsi="Calibri" w:cs="Calibri"/>
                <w:color w:val="000000"/>
              </w:rPr>
              <w:object w:dxaOrig="615" w:dyaOrig="811" w14:anchorId="26CC7F92">
                <v:shape id="_x0000_i1028" type="#_x0000_t75" style="width:30.75pt;height:40.5pt" o:ole="">
                  <v:imagedata r:id="rId22" o:title=""/>
                </v:shape>
                <o:OLEObject Type="Embed" ProgID="Package" ShapeID="_x0000_i1028" DrawAspect="Content" ObjectID="_1654585093" r:id="rId23"/>
              </w:object>
            </w:r>
          </w:p>
        </w:tc>
      </w:tr>
      <w:tr w:rsidR="00213127" w:rsidRPr="00A959C7" w14:paraId="72C01C81" w14:textId="77777777" w:rsidTr="00213127">
        <w:trPr>
          <w:trHeight w:val="300"/>
        </w:trPr>
        <w:tc>
          <w:tcPr>
            <w:tcW w:w="8095" w:type="dxa"/>
            <w:noWrap/>
            <w:vAlign w:val="center"/>
          </w:tcPr>
          <w:p w14:paraId="1497FFC8" w14:textId="232B5635" w:rsidR="00213127" w:rsidRPr="00A959C7" w:rsidRDefault="00213127" w:rsidP="00213127">
            <w:pPr>
              <w:rPr>
                <w:rFonts w:ascii="Calibri" w:eastAsia="Times New Roman" w:hAnsi="Calibri" w:cs="Calibri"/>
                <w:color w:val="000000"/>
              </w:rPr>
            </w:pPr>
            <w:r w:rsidRPr="00213127">
              <w:rPr>
                <w:rFonts w:ascii="Calibri" w:eastAsia="Times New Roman" w:hAnsi="Calibri" w:cs="Calibri"/>
                <w:color w:val="000000"/>
              </w:rPr>
              <w:t>Outcome Cohort 1 (O1):  Primary Hip Fracture (READ Codes for CPRD)</w:t>
            </w:r>
          </w:p>
        </w:tc>
        <w:tc>
          <w:tcPr>
            <w:tcW w:w="1548" w:type="dxa"/>
            <w:noWrap/>
            <w:vAlign w:val="center"/>
          </w:tcPr>
          <w:p w14:paraId="263C4F6F" w14:textId="3D1773DC" w:rsidR="00213127" w:rsidRPr="00A959C7" w:rsidRDefault="00C001B1" w:rsidP="00213127">
            <w:pPr>
              <w:jc w:val="center"/>
              <w:rPr>
                <w:rFonts w:ascii="Calibri" w:eastAsia="Times New Roman" w:hAnsi="Calibri" w:cs="Calibri"/>
                <w:color w:val="000000"/>
              </w:rPr>
            </w:pPr>
            <w:r>
              <w:rPr>
                <w:rFonts w:ascii="Calibri" w:eastAsia="Times New Roman" w:hAnsi="Calibri" w:cs="Calibri"/>
                <w:color w:val="000000"/>
              </w:rPr>
              <w:object w:dxaOrig="630" w:dyaOrig="811" w14:anchorId="47C49829">
                <v:shape id="_x0000_i1029" type="#_x0000_t75" style="width:31.5pt;height:40.5pt" o:ole="">
                  <v:imagedata r:id="rId24" o:title=""/>
                </v:shape>
                <o:OLEObject Type="Embed" ProgID="Package" ShapeID="_x0000_i1029" DrawAspect="Content" ObjectID="_1654585094" r:id="rId25"/>
              </w:object>
            </w:r>
          </w:p>
        </w:tc>
      </w:tr>
      <w:tr w:rsidR="00213127" w:rsidRPr="00A959C7" w14:paraId="0C4BB364" w14:textId="77777777" w:rsidTr="00213127">
        <w:trPr>
          <w:trHeight w:val="300"/>
        </w:trPr>
        <w:tc>
          <w:tcPr>
            <w:tcW w:w="8095" w:type="dxa"/>
            <w:noWrap/>
            <w:vAlign w:val="center"/>
          </w:tcPr>
          <w:p w14:paraId="5B2DD4CD" w14:textId="1EC9E504" w:rsidR="00213127" w:rsidRPr="00A959C7" w:rsidRDefault="00213127" w:rsidP="00213127">
            <w:pPr>
              <w:rPr>
                <w:rFonts w:ascii="Calibri" w:eastAsia="Times New Roman" w:hAnsi="Calibri" w:cs="Calibri"/>
                <w:color w:val="000000"/>
              </w:rPr>
            </w:pPr>
            <w:r w:rsidRPr="00213127">
              <w:rPr>
                <w:rFonts w:ascii="Calibri" w:eastAsia="Times New Roman" w:hAnsi="Calibri" w:cs="Calibri"/>
                <w:color w:val="000000"/>
              </w:rPr>
              <w:t>Outcome Cohort 2 (O2): (Primary Hip Fracture ER/IP Dx with Hip Fracture procedures +/- 7 days) OR (Primary Hip Fracture procedures with Hip Fracture ER/IP +/- 7 days)</w:t>
            </w:r>
          </w:p>
        </w:tc>
        <w:tc>
          <w:tcPr>
            <w:tcW w:w="1548" w:type="dxa"/>
            <w:noWrap/>
            <w:vAlign w:val="center"/>
          </w:tcPr>
          <w:p w14:paraId="0849A500" w14:textId="487443C5" w:rsidR="00213127" w:rsidRPr="00A959C7" w:rsidRDefault="00C001B1" w:rsidP="00213127">
            <w:pPr>
              <w:jc w:val="center"/>
              <w:rPr>
                <w:rFonts w:ascii="Calibri" w:eastAsia="Times New Roman" w:hAnsi="Calibri" w:cs="Calibri"/>
                <w:color w:val="000000"/>
              </w:rPr>
            </w:pPr>
            <w:r>
              <w:rPr>
                <w:rFonts w:ascii="Calibri" w:eastAsia="Times New Roman" w:hAnsi="Calibri" w:cs="Calibri"/>
                <w:color w:val="000000"/>
              </w:rPr>
              <w:object w:dxaOrig="630" w:dyaOrig="811" w14:anchorId="2F58A5FF">
                <v:shape id="_x0000_i1030" type="#_x0000_t75" style="width:31.5pt;height:40.5pt" o:ole="">
                  <v:imagedata r:id="rId26" o:title=""/>
                </v:shape>
                <o:OLEObject Type="Embed" ProgID="Package" ShapeID="_x0000_i1030" DrawAspect="Content" ObjectID="_1654585095" r:id="rId27"/>
              </w:object>
            </w:r>
          </w:p>
        </w:tc>
      </w:tr>
    </w:tbl>
    <w:p w14:paraId="13F68C47" w14:textId="77777777" w:rsidR="00213127" w:rsidRDefault="00213127" w:rsidP="00213127"/>
    <w:p w14:paraId="10F57E06" w14:textId="77777777" w:rsidR="00213127" w:rsidRDefault="00213127">
      <w:pPr>
        <w:rPr>
          <w:rFonts w:asciiTheme="majorHAnsi" w:eastAsiaTheme="majorEastAsia" w:hAnsiTheme="majorHAnsi" w:cstheme="majorBidi"/>
          <w:color w:val="365F91" w:themeColor="accent1" w:themeShade="BF"/>
          <w:sz w:val="28"/>
          <w:szCs w:val="28"/>
        </w:rPr>
      </w:pPr>
      <w:r>
        <w:br w:type="page"/>
      </w:r>
    </w:p>
    <w:p w14:paraId="2593A124" w14:textId="74703D88" w:rsidR="009050F0" w:rsidRDefault="009050F0" w:rsidP="00D350F5">
      <w:pPr>
        <w:pStyle w:val="Heading2"/>
      </w:pPr>
      <w:bookmarkStart w:id="55" w:name="_Toc43971145"/>
      <w:r>
        <w:lastRenderedPageBreak/>
        <w:t xml:space="preserve">Appendix </w:t>
      </w:r>
      <w:r w:rsidR="00213127">
        <w:t>2</w:t>
      </w:r>
      <w:r>
        <w:t xml:space="preserve"> – Negative Controls List</w:t>
      </w:r>
      <w:bookmarkEnd w:id="55"/>
    </w:p>
    <w:p w14:paraId="708CE53C" w14:textId="5181C147" w:rsidR="009050F0" w:rsidRDefault="00A959C7" w:rsidP="009050F0">
      <w:r>
        <w:t>The following is a list of outcomes not believed to be caused by tramadol or codeine.</w:t>
      </w:r>
    </w:p>
    <w:tbl>
      <w:tblPr>
        <w:tblStyle w:val="TableGrid"/>
        <w:tblW w:w="9643" w:type="dxa"/>
        <w:tblLook w:val="04A0" w:firstRow="1" w:lastRow="0" w:firstColumn="1" w:lastColumn="0" w:noHBand="0" w:noVBand="1"/>
      </w:tblPr>
      <w:tblGrid>
        <w:gridCol w:w="1383"/>
        <w:gridCol w:w="8260"/>
      </w:tblGrid>
      <w:tr w:rsidR="00A959C7" w:rsidRPr="00A959C7" w14:paraId="72F76417" w14:textId="77777777" w:rsidTr="00A959C7">
        <w:trPr>
          <w:trHeight w:val="300"/>
          <w:tblHeader/>
        </w:trPr>
        <w:tc>
          <w:tcPr>
            <w:tcW w:w="9643" w:type="dxa"/>
            <w:gridSpan w:val="2"/>
            <w:shd w:val="clear" w:color="auto" w:fill="BFBFBF" w:themeFill="background1" w:themeFillShade="BF"/>
            <w:noWrap/>
          </w:tcPr>
          <w:p w14:paraId="70AE8A2A" w14:textId="547ABE59" w:rsidR="00A959C7" w:rsidRPr="00A959C7" w:rsidRDefault="00A959C7" w:rsidP="00A959C7">
            <w:pPr>
              <w:rPr>
                <w:rFonts w:ascii="Calibri" w:eastAsia="Times New Roman" w:hAnsi="Calibri" w:cs="Calibri"/>
                <w:b/>
                <w:bCs/>
                <w:color w:val="000000"/>
              </w:rPr>
            </w:pPr>
            <w:r>
              <w:rPr>
                <w:rFonts w:ascii="Calibri" w:eastAsia="Times New Roman" w:hAnsi="Calibri" w:cs="Calibri"/>
                <w:b/>
                <w:bCs/>
                <w:color w:val="000000"/>
              </w:rPr>
              <w:t xml:space="preserve">APPENDIX </w:t>
            </w:r>
            <w:r w:rsidR="00213127">
              <w:rPr>
                <w:rFonts w:ascii="Calibri" w:eastAsia="Times New Roman" w:hAnsi="Calibri" w:cs="Calibri"/>
                <w:b/>
                <w:bCs/>
                <w:color w:val="000000"/>
              </w:rPr>
              <w:t>2</w:t>
            </w:r>
            <w:r>
              <w:rPr>
                <w:rFonts w:ascii="Calibri" w:eastAsia="Times New Roman" w:hAnsi="Calibri" w:cs="Calibri"/>
                <w:b/>
                <w:bCs/>
                <w:color w:val="000000"/>
              </w:rPr>
              <w:t xml:space="preserve"> – Table 1 – Negative Control List</w:t>
            </w:r>
          </w:p>
        </w:tc>
      </w:tr>
      <w:tr w:rsidR="00A959C7" w:rsidRPr="00A959C7" w14:paraId="120D62DC" w14:textId="77777777" w:rsidTr="00A959C7">
        <w:trPr>
          <w:trHeight w:val="300"/>
          <w:tblHeader/>
        </w:trPr>
        <w:tc>
          <w:tcPr>
            <w:tcW w:w="1383" w:type="dxa"/>
            <w:shd w:val="clear" w:color="auto" w:fill="D9D9D9" w:themeFill="background1" w:themeFillShade="D9"/>
            <w:noWrap/>
            <w:hideMark/>
          </w:tcPr>
          <w:p w14:paraId="7656E287" w14:textId="77777777" w:rsidR="00A959C7" w:rsidRPr="00A959C7" w:rsidRDefault="00A959C7" w:rsidP="00A959C7">
            <w:pPr>
              <w:rPr>
                <w:rFonts w:ascii="Calibri" w:eastAsia="Times New Roman" w:hAnsi="Calibri" w:cs="Calibri"/>
                <w:b/>
                <w:bCs/>
                <w:color w:val="000000"/>
              </w:rPr>
            </w:pPr>
            <w:r w:rsidRPr="00A959C7">
              <w:rPr>
                <w:rFonts w:ascii="Calibri" w:eastAsia="Times New Roman" w:hAnsi="Calibri" w:cs="Calibri"/>
                <w:b/>
                <w:bCs/>
                <w:color w:val="000000"/>
              </w:rPr>
              <w:t>CONCEPT_ID</w:t>
            </w:r>
          </w:p>
        </w:tc>
        <w:tc>
          <w:tcPr>
            <w:tcW w:w="8260" w:type="dxa"/>
            <w:shd w:val="clear" w:color="auto" w:fill="D9D9D9" w:themeFill="background1" w:themeFillShade="D9"/>
            <w:noWrap/>
            <w:hideMark/>
          </w:tcPr>
          <w:p w14:paraId="7E3D55B1" w14:textId="77777777" w:rsidR="00A959C7" w:rsidRPr="00A959C7" w:rsidRDefault="00A959C7" w:rsidP="00A959C7">
            <w:pPr>
              <w:rPr>
                <w:rFonts w:ascii="Calibri" w:eastAsia="Times New Roman" w:hAnsi="Calibri" w:cs="Calibri"/>
                <w:b/>
                <w:bCs/>
                <w:color w:val="000000"/>
              </w:rPr>
            </w:pPr>
            <w:r w:rsidRPr="00A959C7">
              <w:rPr>
                <w:rFonts w:ascii="Calibri" w:eastAsia="Times New Roman" w:hAnsi="Calibri" w:cs="Calibri"/>
                <w:b/>
                <w:bCs/>
                <w:color w:val="000000"/>
              </w:rPr>
              <w:t>CONCEPT_NAME</w:t>
            </w:r>
          </w:p>
        </w:tc>
      </w:tr>
      <w:tr w:rsidR="00A959C7" w:rsidRPr="00A959C7" w14:paraId="266B0671" w14:textId="77777777" w:rsidTr="00A959C7">
        <w:trPr>
          <w:trHeight w:val="300"/>
        </w:trPr>
        <w:tc>
          <w:tcPr>
            <w:tcW w:w="1383" w:type="dxa"/>
            <w:noWrap/>
            <w:hideMark/>
          </w:tcPr>
          <w:p w14:paraId="269659A1"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6273370</w:t>
            </w:r>
          </w:p>
        </w:tc>
        <w:tc>
          <w:tcPr>
            <w:tcW w:w="8260" w:type="dxa"/>
            <w:noWrap/>
            <w:hideMark/>
          </w:tcPr>
          <w:p w14:paraId="70F948CE"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bnormal chest sounds</w:t>
            </w:r>
          </w:p>
        </w:tc>
      </w:tr>
      <w:tr w:rsidR="00A959C7" w:rsidRPr="00A959C7" w14:paraId="4CE61737" w14:textId="77777777" w:rsidTr="00A959C7">
        <w:trPr>
          <w:trHeight w:val="300"/>
        </w:trPr>
        <w:tc>
          <w:tcPr>
            <w:tcW w:w="1383" w:type="dxa"/>
            <w:noWrap/>
            <w:hideMark/>
          </w:tcPr>
          <w:p w14:paraId="72E2DD6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93531</w:t>
            </w:r>
          </w:p>
        </w:tc>
        <w:tc>
          <w:tcPr>
            <w:tcW w:w="8260" w:type="dxa"/>
            <w:noWrap/>
            <w:hideMark/>
          </w:tcPr>
          <w:p w14:paraId="0455067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bsence of toe</w:t>
            </w:r>
          </w:p>
        </w:tc>
      </w:tr>
      <w:tr w:rsidR="00A959C7" w:rsidRPr="00A959C7" w14:paraId="7889BA4C" w14:textId="77777777" w:rsidTr="00A959C7">
        <w:trPr>
          <w:trHeight w:val="300"/>
        </w:trPr>
        <w:tc>
          <w:tcPr>
            <w:tcW w:w="1383" w:type="dxa"/>
            <w:noWrap/>
            <w:hideMark/>
          </w:tcPr>
          <w:p w14:paraId="321568DB"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92879</w:t>
            </w:r>
          </w:p>
        </w:tc>
        <w:tc>
          <w:tcPr>
            <w:tcW w:w="8260" w:type="dxa"/>
            <w:noWrap/>
            <w:hideMark/>
          </w:tcPr>
          <w:p w14:paraId="7A64652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bsent kidney</w:t>
            </w:r>
          </w:p>
        </w:tc>
      </w:tr>
      <w:tr w:rsidR="00A959C7" w:rsidRPr="00A959C7" w14:paraId="3B2796BC" w14:textId="77777777" w:rsidTr="00A959C7">
        <w:trPr>
          <w:trHeight w:val="300"/>
        </w:trPr>
        <w:tc>
          <w:tcPr>
            <w:tcW w:w="1383" w:type="dxa"/>
            <w:noWrap/>
            <w:hideMark/>
          </w:tcPr>
          <w:p w14:paraId="56BCDEB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1968</w:t>
            </w:r>
          </w:p>
        </w:tc>
        <w:tc>
          <w:tcPr>
            <w:tcW w:w="8260" w:type="dxa"/>
            <w:noWrap/>
            <w:hideMark/>
          </w:tcPr>
          <w:p w14:paraId="26B9A62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cetonuria</w:t>
            </w:r>
          </w:p>
        </w:tc>
      </w:tr>
      <w:tr w:rsidR="00A959C7" w:rsidRPr="00A959C7" w14:paraId="3DC89EC1" w14:textId="77777777" w:rsidTr="00A959C7">
        <w:trPr>
          <w:trHeight w:val="300"/>
        </w:trPr>
        <w:tc>
          <w:tcPr>
            <w:tcW w:w="1383" w:type="dxa"/>
            <w:noWrap/>
            <w:hideMark/>
          </w:tcPr>
          <w:p w14:paraId="78CE741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81648</w:t>
            </w:r>
          </w:p>
        </w:tc>
        <w:tc>
          <w:tcPr>
            <w:tcW w:w="8260" w:type="dxa"/>
            <w:noWrap/>
            <w:hideMark/>
          </w:tcPr>
          <w:p w14:paraId="2348E01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cute vaginitis</w:t>
            </w:r>
          </w:p>
        </w:tc>
      </w:tr>
      <w:tr w:rsidR="00A959C7" w:rsidRPr="00A959C7" w14:paraId="0AE40F6F" w14:textId="77777777" w:rsidTr="00A959C7">
        <w:trPr>
          <w:trHeight w:val="300"/>
        </w:trPr>
        <w:tc>
          <w:tcPr>
            <w:tcW w:w="1383" w:type="dxa"/>
            <w:noWrap/>
            <w:hideMark/>
          </w:tcPr>
          <w:p w14:paraId="547F1CE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61157</w:t>
            </w:r>
          </w:p>
        </w:tc>
        <w:tc>
          <w:tcPr>
            <w:tcW w:w="8260" w:type="dxa"/>
            <w:noWrap/>
            <w:hideMark/>
          </w:tcPr>
          <w:p w14:paraId="2B843B4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ntenatal ultrasound scan abnormal</w:t>
            </w:r>
          </w:p>
        </w:tc>
      </w:tr>
      <w:tr w:rsidR="00A959C7" w:rsidRPr="00A959C7" w14:paraId="76EC4DB3" w14:textId="77777777" w:rsidTr="00A959C7">
        <w:trPr>
          <w:trHeight w:val="300"/>
        </w:trPr>
        <w:tc>
          <w:tcPr>
            <w:tcW w:w="1383" w:type="dxa"/>
            <w:noWrap/>
            <w:hideMark/>
          </w:tcPr>
          <w:p w14:paraId="6A30BE9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00528</w:t>
            </w:r>
          </w:p>
        </w:tc>
        <w:tc>
          <w:tcPr>
            <w:tcW w:w="8260" w:type="dxa"/>
            <w:noWrap/>
            <w:hideMark/>
          </w:tcPr>
          <w:p w14:paraId="6B0D43B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scites</w:t>
            </w:r>
          </w:p>
        </w:tc>
      </w:tr>
      <w:tr w:rsidR="00A959C7" w:rsidRPr="00A959C7" w14:paraId="00482548" w14:textId="77777777" w:rsidTr="00A959C7">
        <w:trPr>
          <w:trHeight w:val="300"/>
        </w:trPr>
        <w:tc>
          <w:tcPr>
            <w:tcW w:w="1383" w:type="dxa"/>
            <w:noWrap/>
            <w:hideMark/>
          </w:tcPr>
          <w:p w14:paraId="626DB41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409</w:t>
            </w:r>
          </w:p>
        </w:tc>
        <w:tc>
          <w:tcPr>
            <w:tcW w:w="8260" w:type="dxa"/>
            <w:noWrap/>
            <w:hideMark/>
          </w:tcPr>
          <w:p w14:paraId="25A32ED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ttention deficit hyperactivity disorder</w:t>
            </w:r>
          </w:p>
        </w:tc>
      </w:tr>
      <w:tr w:rsidR="00A959C7" w:rsidRPr="00A959C7" w14:paraId="60181981" w14:textId="77777777" w:rsidTr="00A959C7">
        <w:trPr>
          <w:trHeight w:val="300"/>
        </w:trPr>
        <w:tc>
          <w:tcPr>
            <w:tcW w:w="1383" w:type="dxa"/>
            <w:noWrap/>
            <w:hideMark/>
          </w:tcPr>
          <w:p w14:paraId="6ACAD95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4170</w:t>
            </w:r>
          </w:p>
        </w:tc>
        <w:tc>
          <w:tcPr>
            <w:tcW w:w="8260" w:type="dxa"/>
            <w:noWrap/>
            <w:hideMark/>
          </w:tcPr>
          <w:p w14:paraId="0301334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typical squamous cells of undetermined significance on cervical Papanicolaou smear</w:t>
            </w:r>
          </w:p>
        </w:tc>
      </w:tr>
      <w:tr w:rsidR="00A959C7" w:rsidRPr="00A959C7" w14:paraId="41D23EC8" w14:textId="77777777" w:rsidTr="00A959C7">
        <w:trPr>
          <w:trHeight w:val="300"/>
        </w:trPr>
        <w:tc>
          <w:tcPr>
            <w:tcW w:w="1383" w:type="dxa"/>
            <w:noWrap/>
            <w:hideMark/>
          </w:tcPr>
          <w:p w14:paraId="1797625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45471</w:t>
            </w:r>
          </w:p>
        </w:tc>
        <w:tc>
          <w:tcPr>
            <w:tcW w:w="8260" w:type="dxa"/>
            <w:noWrap/>
            <w:hideMark/>
          </w:tcPr>
          <w:p w14:paraId="25A4E42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utoimmune reaction mediated by cell-mediated immunity</w:t>
            </w:r>
          </w:p>
        </w:tc>
      </w:tr>
      <w:tr w:rsidR="00A959C7" w:rsidRPr="00A959C7" w14:paraId="20B8FDAA" w14:textId="77777777" w:rsidTr="00A959C7">
        <w:trPr>
          <w:trHeight w:val="300"/>
        </w:trPr>
        <w:tc>
          <w:tcPr>
            <w:tcW w:w="1383" w:type="dxa"/>
            <w:noWrap/>
            <w:hideMark/>
          </w:tcPr>
          <w:p w14:paraId="39BF4D7B"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32736</w:t>
            </w:r>
          </w:p>
        </w:tc>
        <w:tc>
          <w:tcPr>
            <w:tcW w:w="8260" w:type="dxa"/>
            <w:noWrap/>
            <w:hideMark/>
          </w:tcPr>
          <w:p w14:paraId="7B0C44D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Bacteremia</w:t>
            </w:r>
          </w:p>
        </w:tc>
      </w:tr>
      <w:tr w:rsidR="00A959C7" w:rsidRPr="00A959C7" w14:paraId="07A48F44" w14:textId="77777777" w:rsidTr="00A959C7">
        <w:trPr>
          <w:trHeight w:val="300"/>
        </w:trPr>
        <w:tc>
          <w:tcPr>
            <w:tcW w:w="1383" w:type="dxa"/>
            <w:noWrap/>
            <w:hideMark/>
          </w:tcPr>
          <w:p w14:paraId="73E8206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990</w:t>
            </w:r>
          </w:p>
        </w:tc>
        <w:tc>
          <w:tcPr>
            <w:tcW w:w="8260" w:type="dxa"/>
            <w:noWrap/>
            <w:hideMark/>
          </w:tcPr>
          <w:p w14:paraId="2B30BBE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Benign neuroendocrine tumor</w:t>
            </w:r>
          </w:p>
        </w:tc>
      </w:tr>
      <w:tr w:rsidR="00A959C7" w:rsidRPr="00A959C7" w14:paraId="7140C63B" w14:textId="77777777" w:rsidTr="00A959C7">
        <w:trPr>
          <w:trHeight w:val="300"/>
        </w:trPr>
        <w:tc>
          <w:tcPr>
            <w:tcW w:w="1383" w:type="dxa"/>
            <w:noWrap/>
            <w:hideMark/>
          </w:tcPr>
          <w:p w14:paraId="4F18E61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95873</w:t>
            </w:r>
          </w:p>
        </w:tc>
        <w:tc>
          <w:tcPr>
            <w:tcW w:w="8260" w:type="dxa"/>
            <w:noWrap/>
            <w:hideMark/>
          </w:tcPr>
          <w:p w14:paraId="093FD7A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Breath smells unpleasant</w:t>
            </w:r>
          </w:p>
        </w:tc>
      </w:tr>
      <w:tr w:rsidR="00A959C7" w:rsidRPr="00A959C7" w14:paraId="0C25D4D9" w14:textId="77777777" w:rsidTr="00A959C7">
        <w:trPr>
          <w:trHeight w:val="300"/>
        </w:trPr>
        <w:tc>
          <w:tcPr>
            <w:tcW w:w="1383" w:type="dxa"/>
            <w:noWrap/>
            <w:hideMark/>
          </w:tcPr>
          <w:p w14:paraId="5D01B7D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67069</w:t>
            </w:r>
          </w:p>
        </w:tc>
        <w:tc>
          <w:tcPr>
            <w:tcW w:w="8260" w:type="dxa"/>
            <w:noWrap/>
            <w:hideMark/>
          </w:tcPr>
          <w:p w14:paraId="25F6E7C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allosity</w:t>
            </w:r>
          </w:p>
        </w:tc>
      </w:tr>
      <w:tr w:rsidR="00A959C7" w:rsidRPr="00A959C7" w14:paraId="7A0E617D" w14:textId="77777777" w:rsidTr="00A959C7">
        <w:trPr>
          <w:trHeight w:val="300"/>
        </w:trPr>
        <w:tc>
          <w:tcPr>
            <w:tcW w:w="1383" w:type="dxa"/>
            <w:noWrap/>
            <w:hideMark/>
          </w:tcPr>
          <w:p w14:paraId="2263345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28429</w:t>
            </w:r>
          </w:p>
        </w:tc>
        <w:tc>
          <w:tcPr>
            <w:tcW w:w="8260" w:type="dxa"/>
            <w:noWrap/>
            <w:hideMark/>
          </w:tcPr>
          <w:p w14:paraId="52DCC214"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arnitine deficiency</w:t>
            </w:r>
          </w:p>
        </w:tc>
      </w:tr>
      <w:tr w:rsidR="00A959C7" w:rsidRPr="00A959C7" w14:paraId="25E4D9CD" w14:textId="77777777" w:rsidTr="00A959C7">
        <w:trPr>
          <w:trHeight w:val="300"/>
        </w:trPr>
        <w:tc>
          <w:tcPr>
            <w:tcW w:w="1383" w:type="dxa"/>
            <w:noWrap/>
            <w:hideMark/>
          </w:tcPr>
          <w:p w14:paraId="14BEEBA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6116</w:t>
            </w:r>
          </w:p>
        </w:tc>
        <w:tc>
          <w:tcPr>
            <w:tcW w:w="8260" w:type="dxa"/>
            <w:noWrap/>
            <w:hideMark/>
          </w:tcPr>
          <w:p w14:paraId="7B63273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entral scotoma</w:t>
            </w:r>
          </w:p>
        </w:tc>
      </w:tr>
      <w:tr w:rsidR="00A959C7" w:rsidRPr="00A959C7" w14:paraId="2524B60F" w14:textId="77777777" w:rsidTr="00A959C7">
        <w:trPr>
          <w:trHeight w:val="300"/>
        </w:trPr>
        <w:tc>
          <w:tcPr>
            <w:tcW w:w="1383" w:type="dxa"/>
            <w:noWrap/>
            <w:hideMark/>
          </w:tcPr>
          <w:p w14:paraId="57845F8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3570</w:t>
            </w:r>
          </w:p>
        </w:tc>
        <w:tc>
          <w:tcPr>
            <w:tcW w:w="8260" w:type="dxa"/>
            <w:noWrap/>
            <w:hideMark/>
          </w:tcPr>
          <w:p w14:paraId="0C51473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ervicovaginal cytology: Low grade squamous intraepithelial lesion</w:t>
            </w:r>
          </w:p>
        </w:tc>
      </w:tr>
      <w:tr w:rsidR="00A959C7" w:rsidRPr="00A959C7" w14:paraId="3DA32BCC" w14:textId="77777777" w:rsidTr="00A959C7">
        <w:trPr>
          <w:trHeight w:val="300"/>
        </w:trPr>
        <w:tc>
          <w:tcPr>
            <w:tcW w:w="1383" w:type="dxa"/>
            <w:noWrap/>
            <w:hideMark/>
          </w:tcPr>
          <w:p w14:paraId="0C692B1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01613</w:t>
            </w:r>
          </w:p>
        </w:tc>
        <w:tc>
          <w:tcPr>
            <w:tcW w:w="8260" w:type="dxa"/>
            <w:noWrap/>
            <w:hideMark/>
          </w:tcPr>
          <w:p w14:paraId="39A658A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hronic nonalcoholic liver disease</w:t>
            </w:r>
          </w:p>
        </w:tc>
      </w:tr>
      <w:tr w:rsidR="00A959C7" w:rsidRPr="00A959C7" w14:paraId="648DE2C3" w14:textId="77777777" w:rsidTr="00A959C7">
        <w:trPr>
          <w:trHeight w:val="300"/>
        </w:trPr>
        <w:tc>
          <w:tcPr>
            <w:tcW w:w="1383" w:type="dxa"/>
            <w:noWrap/>
            <w:hideMark/>
          </w:tcPr>
          <w:p w14:paraId="37D40EF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01390</w:t>
            </w:r>
          </w:p>
        </w:tc>
        <w:tc>
          <w:tcPr>
            <w:tcW w:w="8260" w:type="dxa"/>
            <w:noWrap/>
            <w:hideMark/>
          </w:tcPr>
          <w:p w14:paraId="5D5016F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lostomy present</w:t>
            </w:r>
          </w:p>
        </w:tc>
      </w:tr>
      <w:tr w:rsidR="00A959C7" w:rsidRPr="00A959C7" w14:paraId="2E70A8EB" w14:textId="77777777" w:rsidTr="00A959C7">
        <w:trPr>
          <w:trHeight w:val="300"/>
        </w:trPr>
        <w:tc>
          <w:tcPr>
            <w:tcW w:w="1383" w:type="dxa"/>
            <w:noWrap/>
            <w:hideMark/>
          </w:tcPr>
          <w:p w14:paraId="3241354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7888</w:t>
            </w:r>
          </w:p>
        </w:tc>
        <w:tc>
          <w:tcPr>
            <w:tcW w:w="8260" w:type="dxa"/>
            <w:noWrap/>
            <w:hideMark/>
          </w:tcPr>
          <w:p w14:paraId="0AA67204"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nductive hearing loss</w:t>
            </w:r>
          </w:p>
        </w:tc>
      </w:tr>
      <w:tr w:rsidR="00A959C7" w:rsidRPr="00A959C7" w14:paraId="52B62855" w14:textId="77777777" w:rsidTr="00A959C7">
        <w:trPr>
          <w:trHeight w:val="300"/>
        </w:trPr>
        <w:tc>
          <w:tcPr>
            <w:tcW w:w="1383" w:type="dxa"/>
            <w:noWrap/>
            <w:hideMark/>
          </w:tcPr>
          <w:p w14:paraId="330D1251"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2071</w:t>
            </w:r>
          </w:p>
        </w:tc>
        <w:tc>
          <w:tcPr>
            <w:tcW w:w="8260" w:type="dxa"/>
            <w:noWrap/>
            <w:hideMark/>
          </w:tcPr>
          <w:p w14:paraId="17848A3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nvalescence</w:t>
            </w:r>
          </w:p>
        </w:tc>
      </w:tr>
      <w:tr w:rsidR="00A959C7" w:rsidRPr="00A959C7" w14:paraId="12F3E89B" w14:textId="77777777" w:rsidTr="00A959C7">
        <w:trPr>
          <w:trHeight w:val="300"/>
        </w:trPr>
        <w:tc>
          <w:tcPr>
            <w:tcW w:w="1383" w:type="dxa"/>
            <w:noWrap/>
            <w:hideMark/>
          </w:tcPr>
          <w:p w14:paraId="31361700"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80724</w:t>
            </w:r>
          </w:p>
        </w:tc>
        <w:tc>
          <w:tcPr>
            <w:tcW w:w="8260" w:type="dxa"/>
            <w:noWrap/>
            <w:hideMark/>
          </w:tcPr>
          <w:p w14:paraId="031D37D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rneal ghost vessels</w:t>
            </w:r>
          </w:p>
        </w:tc>
      </w:tr>
      <w:tr w:rsidR="00A959C7" w:rsidRPr="00A959C7" w14:paraId="26631249" w14:textId="77777777" w:rsidTr="00A959C7">
        <w:trPr>
          <w:trHeight w:val="300"/>
        </w:trPr>
        <w:tc>
          <w:tcPr>
            <w:tcW w:w="1383" w:type="dxa"/>
            <w:noWrap/>
            <w:hideMark/>
          </w:tcPr>
          <w:p w14:paraId="322F5050"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537730</w:t>
            </w:r>
          </w:p>
        </w:tc>
        <w:tc>
          <w:tcPr>
            <w:tcW w:w="8260" w:type="dxa"/>
            <w:noWrap/>
            <w:hideMark/>
          </w:tcPr>
          <w:p w14:paraId="5C28DAE9"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ronary artery graft present</w:t>
            </w:r>
          </w:p>
        </w:tc>
      </w:tr>
      <w:tr w:rsidR="00A959C7" w:rsidRPr="00A959C7" w14:paraId="26792740" w14:textId="77777777" w:rsidTr="00A959C7">
        <w:trPr>
          <w:trHeight w:val="300"/>
        </w:trPr>
        <w:tc>
          <w:tcPr>
            <w:tcW w:w="1383" w:type="dxa"/>
            <w:noWrap/>
            <w:hideMark/>
          </w:tcPr>
          <w:p w14:paraId="41C134B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6233</w:t>
            </w:r>
          </w:p>
        </w:tc>
        <w:tc>
          <w:tcPr>
            <w:tcW w:w="8260" w:type="dxa"/>
            <w:noWrap/>
            <w:hideMark/>
          </w:tcPr>
          <w:p w14:paraId="2C1115A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elayed milestone</w:t>
            </w:r>
          </w:p>
        </w:tc>
      </w:tr>
      <w:tr w:rsidR="00A959C7" w:rsidRPr="00A959C7" w14:paraId="114053A9" w14:textId="77777777" w:rsidTr="00A959C7">
        <w:trPr>
          <w:trHeight w:val="300"/>
        </w:trPr>
        <w:tc>
          <w:tcPr>
            <w:tcW w:w="1383" w:type="dxa"/>
            <w:noWrap/>
            <w:hideMark/>
          </w:tcPr>
          <w:p w14:paraId="10E38BD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759</w:t>
            </w:r>
          </w:p>
        </w:tc>
        <w:tc>
          <w:tcPr>
            <w:tcW w:w="8260" w:type="dxa"/>
            <w:noWrap/>
            <w:hideMark/>
          </w:tcPr>
          <w:p w14:paraId="04782C1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escemet's membrane fold</w:t>
            </w:r>
          </w:p>
        </w:tc>
      </w:tr>
      <w:tr w:rsidR="00A959C7" w:rsidRPr="00A959C7" w14:paraId="36A7A3C0" w14:textId="77777777" w:rsidTr="00A959C7">
        <w:trPr>
          <w:trHeight w:val="300"/>
        </w:trPr>
        <w:tc>
          <w:tcPr>
            <w:tcW w:w="1383" w:type="dxa"/>
            <w:noWrap/>
            <w:hideMark/>
          </w:tcPr>
          <w:p w14:paraId="6BD6440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7910</w:t>
            </w:r>
          </w:p>
        </w:tc>
        <w:tc>
          <w:tcPr>
            <w:tcW w:w="8260" w:type="dxa"/>
            <w:noWrap/>
            <w:hideMark/>
          </w:tcPr>
          <w:p w14:paraId="15FD6F6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eviated nasal septum</w:t>
            </w:r>
          </w:p>
        </w:tc>
      </w:tr>
      <w:tr w:rsidR="00A959C7" w:rsidRPr="00A959C7" w14:paraId="05BC2D2B" w14:textId="77777777" w:rsidTr="00A959C7">
        <w:trPr>
          <w:trHeight w:val="300"/>
        </w:trPr>
        <w:tc>
          <w:tcPr>
            <w:tcW w:w="1383" w:type="dxa"/>
            <w:noWrap/>
            <w:hideMark/>
          </w:tcPr>
          <w:p w14:paraId="5841D4B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701</w:t>
            </w:r>
          </w:p>
        </w:tc>
        <w:tc>
          <w:tcPr>
            <w:tcW w:w="8260" w:type="dxa"/>
            <w:noWrap/>
            <w:hideMark/>
          </w:tcPr>
          <w:p w14:paraId="708A53C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isseminated malignancy of unknown primary</w:t>
            </w:r>
          </w:p>
        </w:tc>
      </w:tr>
      <w:tr w:rsidR="00A959C7" w:rsidRPr="00A959C7" w14:paraId="0B8BFA24" w14:textId="77777777" w:rsidTr="00A959C7">
        <w:trPr>
          <w:trHeight w:val="300"/>
        </w:trPr>
        <w:tc>
          <w:tcPr>
            <w:tcW w:w="1383" w:type="dxa"/>
            <w:noWrap/>
            <w:hideMark/>
          </w:tcPr>
          <w:p w14:paraId="1F1D8F7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81877</w:t>
            </w:r>
          </w:p>
        </w:tc>
        <w:tc>
          <w:tcPr>
            <w:tcW w:w="8260" w:type="dxa"/>
            <w:noWrap/>
            <w:hideMark/>
          </w:tcPr>
          <w:p w14:paraId="4C1638C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ysfunction of eustachian tube</w:t>
            </w:r>
          </w:p>
        </w:tc>
      </w:tr>
      <w:tr w:rsidR="00A959C7" w:rsidRPr="00A959C7" w14:paraId="7EEEB071" w14:textId="77777777" w:rsidTr="00A959C7">
        <w:trPr>
          <w:trHeight w:val="300"/>
        </w:trPr>
        <w:tc>
          <w:tcPr>
            <w:tcW w:w="1383" w:type="dxa"/>
            <w:noWrap/>
            <w:hideMark/>
          </w:tcPr>
          <w:p w14:paraId="1407E92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92367</w:t>
            </w:r>
          </w:p>
        </w:tc>
        <w:tc>
          <w:tcPr>
            <w:tcW w:w="8260" w:type="dxa"/>
            <w:noWrap/>
            <w:hideMark/>
          </w:tcPr>
          <w:p w14:paraId="0E877DB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ysplasia of cervix</w:t>
            </w:r>
          </w:p>
        </w:tc>
      </w:tr>
      <w:tr w:rsidR="00A959C7" w:rsidRPr="00A959C7" w14:paraId="53E04B1D" w14:textId="77777777" w:rsidTr="00A959C7">
        <w:trPr>
          <w:trHeight w:val="300"/>
        </w:trPr>
        <w:tc>
          <w:tcPr>
            <w:tcW w:w="1383" w:type="dxa"/>
            <w:noWrap/>
            <w:hideMark/>
          </w:tcPr>
          <w:p w14:paraId="25F3CC8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3111</w:t>
            </w:r>
          </w:p>
        </w:tc>
        <w:tc>
          <w:tcPr>
            <w:tcW w:w="8260" w:type="dxa"/>
            <w:noWrap/>
            <w:hideMark/>
          </w:tcPr>
          <w:p w14:paraId="14F9F2B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ffects of hunger</w:t>
            </w:r>
          </w:p>
        </w:tc>
      </w:tr>
      <w:tr w:rsidR="00A959C7" w:rsidRPr="00A959C7" w14:paraId="2A06E0F1" w14:textId="77777777" w:rsidTr="00A959C7">
        <w:trPr>
          <w:trHeight w:val="300"/>
        </w:trPr>
        <w:tc>
          <w:tcPr>
            <w:tcW w:w="1383" w:type="dxa"/>
            <w:noWrap/>
            <w:hideMark/>
          </w:tcPr>
          <w:p w14:paraId="5EAE7711"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170</w:t>
            </w:r>
          </w:p>
        </w:tc>
        <w:tc>
          <w:tcPr>
            <w:tcW w:w="8260" w:type="dxa"/>
            <w:noWrap/>
            <w:hideMark/>
          </w:tcPr>
          <w:p w14:paraId="661AB7B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ffects of thirst</w:t>
            </w:r>
          </w:p>
        </w:tc>
      </w:tr>
      <w:tr w:rsidR="00A959C7" w:rsidRPr="00A959C7" w14:paraId="0DB947C6" w14:textId="77777777" w:rsidTr="00A959C7">
        <w:trPr>
          <w:trHeight w:val="300"/>
        </w:trPr>
        <w:tc>
          <w:tcPr>
            <w:tcW w:w="1383" w:type="dxa"/>
            <w:noWrap/>
            <w:hideMark/>
          </w:tcPr>
          <w:p w14:paraId="64F041E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8689</w:t>
            </w:r>
          </w:p>
        </w:tc>
        <w:tc>
          <w:tcPr>
            <w:tcW w:w="8260" w:type="dxa"/>
            <w:noWrap/>
            <w:hideMark/>
          </w:tcPr>
          <w:p w14:paraId="701C6E1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lectrocerebral silence</w:t>
            </w:r>
          </w:p>
        </w:tc>
      </w:tr>
      <w:tr w:rsidR="00A959C7" w:rsidRPr="00A959C7" w14:paraId="4BEA1E37" w14:textId="77777777" w:rsidTr="00A959C7">
        <w:trPr>
          <w:trHeight w:val="300"/>
        </w:trPr>
        <w:tc>
          <w:tcPr>
            <w:tcW w:w="1383" w:type="dxa"/>
            <w:noWrap/>
            <w:hideMark/>
          </w:tcPr>
          <w:p w14:paraId="18032683"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00775</w:t>
            </w:r>
          </w:p>
        </w:tc>
        <w:tc>
          <w:tcPr>
            <w:tcW w:w="8260" w:type="dxa"/>
            <w:noWrap/>
            <w:hideMark/>
          </w:tcPr>
          <w:p w14:paraId="4BE9302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ndometrial hyperplasia</w:t>
            </w:r>
          </w:p>
        </w:tc>
      </w:tr>
      <w:tr w:rsidR="00A959C7" w:rsidRPr="00A959C7" w14:paraId="71590039" w14:textId="77777777" w:rsidTr="00A959C7">
        <w:trPr>
          <w:trHeight w:val="300"/>
        </w:trPr>
        <w:tc>
          <w:tcPr>
            <w:tcW w:w="1383" w:type="dxa"/>
            <w:noWrap/>
            <w:hideMark/>
          </w:tcPr>
          <w:p w14:paraId="6F96051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3527</w:t>
            </w:r>
          </w:p>
        </w:tc>
        <w:tc>
          <w:tcPr>
            <w:tcW w:w="8260" w:type="dxa"/>
            <w:noWrap/>
            <w:hideMark/>
          </w:tcPr>
          <w:p w14:paraId="694E066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ndometriosis</w:t>
            </w:r>
          </w:p>
        </w:tc>
      </w:tr>
      <w:tr w:rsidR="00A959C7" w:rsidRPr="00A959C7" w14:paraId="1A6B925D" w14:textId="77777777" w:rsidTr="00A959C7">
        <w:trPr>
          <w:trHeight w:val="300"/>
        </w:trPr>
        <w:tc>
          <w:tcPr>
            <w:tcW w:w="1383" w:type="dxa"/>
            <w:noWrap/>
            <w:hideMark/>
          </w:tcPr>
          <w:p w14:paraId="7E6A843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70770</w:t>
            </w:r>
          </w:p>
        </w:tc>
        <w:tc>
          <w:tcPr>
            <w:tcW w:w="8260" w:type="dxa"/>
            <w:noWrap/>
            <w:hideMark/>
          </w:tcPr>
          <w:p w14:paraId="576009F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pidermoid cyst</w:t>
            </w:r>
          </w:p>
        </w:tc>
      </w:tr>
      <w:tr w:rsidR="00A959C7" w:rsidRPr="00A959C7" w14:paraId="1C6066FB" w14:textId="77777777" w:rsidTr="00A959C7">
        <w:trPr>
          <w:trHeight w:val="300"/>
        </w:trPr>
        <w:tc>
          <w:tcPr>
            <w:tcW w:w="1383" w:type="dxa"/>
            <w:noWrap/>
            <w:hideMark/>
          </w:tcPr>
          <w:p w14:paraId="2BDACBC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67696</w:t>
            </w:r>
          </w:p>
        </w:tc>
        <w:tc>
          <w:tcPr>
            <w:tcW w:w="8260" w:type="dxa"/>
            <w:noWrap/>
            <w:hideMark/>
          </w:tcPr>
          <w:p w14:paraId="03C7A06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strogen receptor positive tumor</w:t>
            </w:r>
          </w:p>
        </w:tc>
      </w:tr>
      <w:tr w:rsidR="00A959C7" w:rsidRPr="00A959C7" w14:paraId="6F29EEF3" w14:textId="77777777" w:rsidTr="00A959C7">
        <w:trPr>
          <w:trHeight w:val="300"/>
        </w:trPr>
        <w:tc>
          <w:tcPr>
            <w:tcW w:w="1383" w:type="dxa"/>
            <w:noWrap/>
            <w:hideMark/>
          </w:tcPr>
          <w:p w14:paraId="395B786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lastRenderedPageBreak/>
              <w:t>374358</w:t>
            </w:r>
          </w:p>
        </w:tc>
        <w:tc>
          <w:tcPr>
            <w:tcW w:w="8260" w:type="dxa"/>
            <w:noWrap/>
            <w:hideMark/>
          </w:tcPr>
          <w:p w14:paraId="05281E9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xcess skin of eyelid</w:t>
            </w:r>
          </w:p>
        </w:tc>
      </w:tr>
      <w:tr w:rsidR="00A959C7" w:rsidRPr="00A959C7" w14:paraId="19BE9B48" w14:textId="77777777" w:rsidTr="00A959C7">
        <w:trPr>
          <w:trHeight w:val="300"/>
        </w:trPr>
        <w:tc>
          <w:tcPr>
            <w:tcW w:w="1383" w:type="dxa"/>
            <w:noWrap/>
            <w:hideMark/>
          </w:tcPr>
          <w:p w14:paraId="36C0E2A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86512</w:t>
            </w:r>
          </w:p>
        </w:tc>
        <w:tc>
          <w:tcPr>
            <w:tcW w:w="8260" w:type="dxa"/>
            <w:noWrap/>
            <w:hideMark/>
          </w:tcPr>
          <w:p w14:paraId="20C3FC9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xcess subcutaneous fat</w:t>
            </w:r>
          </w:p>
        </w:tc>
      </w:tr>
      <w:tr w:rsidR="00A959C7" w:rsidRPr="00A959C7" w14:paraId="34F5AF2A" w14:textId="77777777" w:rsidTr="00A959C7">
        <w:trPr>
          <w:trHeight w:val="300"/>
        </w:trPr>
        <w:tc>
          <w:tcPr>
            <w:tcW w:w="1383" w:type="dxa"/>
            <w:noWrap/>
            <w:hideMark/>
          </w:tcPr>
          <w:p w14:paraId="4057CBE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29403</w:t>
            </w:r>
          </w:p>
        </w:tc>
        <w:tc>
          <w:tcPr>
            <w:tcW w:w="8260" w:type="dxa"/>
            <w:noWrap/>
            <w:hideMark/>
          </w:tcPr>
          <w:p w14:paraId="033575D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Flat anterior chamber of eye</w:t>
            </w:r>
          </w:p>
        </w:tc>
      </w:tr>
      <w:tr w:rsidR="00A959C7" w:rsidRPr="00A959C7" w14:paraId="507B3A37" w14:textId="77777777" w:rsidTr="00A959C7">
        <w:trPr>
          <w:trHeight w:val="300"/>
        </w:trPr>
        <w:tc>
          <w:tcPr>
            <w:tcW w:w="1383" w:type="dxa"/>
            <w:noWrap/>
            <w:hideMark/>
          </w:tcPr>
          <w:p w14:paraId="504DA8B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66231</w:t>
            </w:r>
          </w:p>
        </w:tc>
        <w:tc>
          <w:tcPr>
            <w:tcW w:w="8260" w:type="dxa"/>
            <w:noWrap/>
            <w:hideMark/>
          </w:tcPr>
          <w:p w14:paraId="4E4F3A4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Genetic predisposition</w:t>
            </w:r>
          </w:p>
        </w:tc>
      </w:tr>
      <w:tr w:rsidR="00A959C7" w:rsidRPr="00A959C7" w14:paraId="3B7E729C" w14:textId="77777777" w:rsidTr="00A959C7">
        <w:trPr>
          <w:trHeight w:val="300"/>
        </w:trPr>
        <w:tc>
          <w:tcPr>
            <w:tcW w:w="1383" w:type="dxa"/>
            <w:noWrap/>
            <w:hideMark/>
          </w:tcPr>
          <w:p w14:paraId="22751EF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111</w:t>
            </w:r>
          </w:p>
        </w:tc>
        <w:tc>
          <w:tcPr>
            <w:tcW w:w="8260" w:type="dxa"/>
            <w:noWrap/>
            <w:hideMark/>
          </w:tcPr>
          <w:p w14:paraId="023161B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ematologic neoplasm of uncertain behavior</w:t>
            </w:r>
          </w:p>
        </w:tc>
      </w:tr>
      <w:tr w:rsidR="00A959C7" w:rsidRPr="00A959C7" w14:paraId="0ECC775C" w14:textId="77777777" w:rsidTr="00A959C7">
        <w:trPr>
          <w:trHeight w:val="300"/>
        </w:trPr>
        <w:tc>
          <w:tcPr>
            <w:tcW w:w="1383" w:type="dxa"/>
            <w:noWrap/>
            <w:hideMark/>
          </w:tcPr>
          <w:p w14:paraId="7CFFAF4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9871</w:t>
            </w:r>
          </w:p>
        </w:tc>
        <w:tc>
          <w:tcPr>
            <w:tcW w:w="8260" w:type="dxa"/>
            <w:noWrap/>
            <w:hideMark/>
          </w:tcPr>
          <w:p w14:paraId="77F50BA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emospermia</w:t>
            </w:r>
          </w:p>
        </w:tc>
      </w:tr>
      <w:tr w:rsidR="00A959C7" w:rsidRPr="00A959C7" w14:paraId="04DC1930" w14:textId="77777777" w:rsidTr="00A959C7">
        <w:trPr>
          <w:trHeight w:val="300"/>
        </w:trPr>
        <w:tc>
          <w:tcPr>
            <w:tcW w:w="1383" w:type="dxa"/>
            <w:noWrap/>
            <w:hideMark/>
          </w:tcPr>
          <w:p w14:paraId="550BC3B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2897</w:t>
            </w:r>
          </w:p>
        </w:tc>
        <w:tc>
          <w:tcPr>
            <w:tcW w:w="8260" w:type="dxa"/>
            <w:noWrap/>
            <w:hideMark/>
          </w:tcPr>
          <w:p w14:paraId="3F60EFC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omonymous hemianopia</w:t>
            </w:r>
          </w:p>
        </w:tc>
      </w:tr>
      <w:tr w:rsidR="00A959C7" w:rsidRPr="00A959C7" w14:paraId="47B36827" w14:textId="77777777" w:rsidTr="00A959C7">
        <w:trPr>
          <w:trHeight w:val="300"/>
        </w:trPr>
        <w:tc>
          <w:tcPr>
            <w:tcW w:w="1383" w:type="dxa"/>
            <w:noWrap/>
            <w:hideMark/>
          </w:tcPr>
          <w:p w14:paraId="0ABF032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511</w:t>
            </w:r>
          </w:p>
        </w:tc>
        <w:tc>
          <w:tcPr>
            <w:tcW w:w="8260" w:type="dxa"/>
            <w:noWrap/>
            <w:hideMark/>
          </w:tcPr>
          <w:p w14:paraId="5CE7E7C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calcemia</w:t>
            </w:r>
          </w:p>
        </w:tc>
      </w:tr>
      <w:tr w:rsidR="00A959C7" w:rsidRPr="00A959C7" w14:paraId="1FDF5022" w14:textId="77777777" w:rsidTr="00A959C7">
        <w:trPr>
          <w:trHeight w:val="300"/>
        </w:trPr>
        <w:tc>
          <w:tcPr>
            <w:tcW w:w="1383" w:type="dxa"/>
            <w:noWrap/>
            <w:hideMark/>
          </w:tcPr>
          <w:p w14:paraId="48AF761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33729</w:t>
            </w:r>
          </w:p>
        </w:tc>
        <w:tc>
          <w:tcPr>
            <w:tcW w:w="8260" w:type="dxa"/>
            <w:noWrap/>
            <w:hideMark/>
          </w:tcPr>
          <w:p w14:paraId="0E52F72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parathyroidism</w:t>
            </w:r>
          </w:p>
        </w:tc>
      </w:tr>
      <w:tr w:rsidR="00A959C7" w:rsidRPr="00A959C7" w14:paraId="3FFFC9B9" w14:textId="77777777" w:rsidTr="00A959C7">
        <w:trPr>
          <w:trHeight w:val="300"/>
        </w:trPr>
        <w:tc>
          <w:tcPr>
            <w:tcW w:w="1383" w:type="dxa"/>
            <w:noWrap/>
            <w:hideMark/>
          </w:tcPr>
          <w:p w14:paraId="5511E318"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87416</w:t>
            </w:r>
          </w:p>
        </w:tc>
        <w:tc>
          <w:tcPr>
            <w:tcW w:w="8260" w:type="dxa"/>
            <w:noWrap/>
            <w:hideMark/>
          </w:tcPr>
          <w:p w14:paraId="2A41F92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phenylalaninemia</w:t>
            </w:r>
          </w:p>
        </w:tc>
      </w:tr>
      <w:tr w:rsidR="00A959C7" w:rsidRPr="00A959C7" w14:paraId="692B8231" w14:textId="77777777" w:rsidTr="00A959C7">
        <w:trPr>
          <w:trHeight w:val="300"/>
        </w:trPr>
        <w:tc>
          <w:tcPr>
            <w:tcW w:w="1383" w:type="dxa"/>
            <w:noWrap/>
            <w:hideMark/>
          </w:tcPr>
          <w:p w14:paraId="52EA8A6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129</w:t>
            </w:r>
          </w:p>
        </w:tc>
        <w:tc>
          <w:tcPr>
            <w:tcW w:w="8260" w:type="dxa"/>
            <w:noWrap/>
            <w:hideMark/>
          </w:tcPr>
          <w:p w14:paraId="0ACCAD9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trophy of nasal turbinates</w:t>
            </w:r>
          </w:p>
        </w:tc>
      </w:tr>
      <w:tr w:rsidR="00A959C7" w:rsidRPr="00A959C7" w14:paraId="53A7F724" w14:textId="77777777" w:rsidTr="00A959C7">
        <w:trPr>
          <w:trHeight w:val="300"/>
        </w:trPr>
        <w:tc>
          <w:tcPr>
            <w:tcW w:w="1383" w:type="dxa"/>
            <w:noWrap/>
            <w:hideMark/>
          </w:tcPr>
          <w:p w14:paraId="452E8EE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57743</w:t>
            </w:r>
          </w:p>
        </w:tc>
        <w:tc>
          <w:tcPr>
            <w:tcW w:w="8260" w:type="dxa"/>
            <w:noWrap/>
            <w:hideMark/>
          </w:tcPr>
          <w:p w14:paraId="262E275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uricuria</w:t>
            </w:r>
          </w:p>
        </w:tc>
      </w:tr>
      <w:tr w:rsidR="00A959C7" w:rsidRPr="00A959C7" w14:paraId="01FF24EC" w14:textId="77777777" w:rsidTr="00A959C7">
        <w:trPr>
          <w:trHeight w:val="300"/>
        </w:trPr>
        <w:tc>
          <w:tcPr>
            <w:tcW w:w="1383" w:type="dxa"/>
            <w:noWrap/>
            <w:hideMark/>
          </w:tcPr>
          <w:p w14:paraId="6DC1054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9280</w:t>
            </w:r>
          </w:p>
        </w:tc>
        <w:tc>
          <w:tcPr>
            <w:tcW w:w="8260" w:type="dxa"/>
            <w:noWrap/>
            <w:hideMark/>
          </w:tcPr>
          <w:p w14:paraId="20F56A6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vitaminosis B6</w:t>
            </w:r>
          </w:p>
        </w:tc>
      </w:tr>
      <w:tr w:rsidR="00A959C7" w:rsidRPr="00A959C7" w14:paraId="3C9658C0" w14:textId="77777777" w:rsidTr="00A959C7">
        <w:trPr>
          <w:trHeight w:val="300"/>
        </w:trPr>
        <w:tc>
          <w:tcPr>
            <w:tcW w:w="1383" w:type="dxa"/>
            <w:noWrap/>
            <w:hideMark/>
          </w:tcPr>
          <w:p w14:paraId="343813C1"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522</w:t>
            </w:r>
          </w:p>
        </w:tc>
        <w:tc>
          <w:tcPr>
            <w:tcW w:w="8260" w:type="dxa"/>
            <w:noWrap/>
            <w:hideMark/>
          </w:tcPr>
          <w:p w14:paraId="665A986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vitaminosis D</w:t>
            </w:r>
          </w:p>
        </w:tc>
      </w:tr>
      <w:tr w:rsidR="00A959C7" w:rsidRPr="00A959C7" w14:paraId="00CF5920" w14:textId="77777777" w:rsidTr="00A959C7">
        <w:trPr>
          <w:trHeight w:val="300"/>
        </w:trPr>
        <w:tc>
          <w:tcPr>
            <w:tcW w:w="1383" w:type="dxa"/>
            <w:noWrap/>
            <w:hideMark/>
          </w:tcPr>
          <w:p w14:paraId="6ED79EB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4004</w:t>
            </w:r>
          </w:p>
        </w:tc>
        <w:tc>
          <w:tcPr>
            <w:tcW w:w="8260" w:type="dxa"/>
            <w:noWrap/>
            <w:hideMark/>
          </w:tcPr>
          <w:p w14:paraId="60F0613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volemia</w:t>
            </w:r>
          </w:p>
        </w:tc>
      </w:tr>
      <w:tr w:rsidR="00A959C7" w:rsidRPr="00A959C7" w14:paraId="0F275F9E" w14:textId="77777777" w:rsidTr="00A959C7">
        <w:trPr>
          <w:trHeight w:val="300"/>
        </w:trPr>
        <w:tc>
          <w:tcPr>
            <w:tcW w:w="1383" w:type="dxa"/>
            <w:noWrap/>
            <w:hideMark/>
          </w:tcPr>
          <w:p w14:paraId="2D9ACCA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072</w:t>
            </w:r>
          </w:p>
        </w:tc>
        <w:tc>
          <w:tcPr>
            <w:tcW w:w="8260" w:type="dxa"/>
            <w:noWrap/>
            <w:hideMark/>
          </w:tcPr>
          <w:p w14:paraId="26AB27E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ogammaglobulinemia</w:t>
            </w:r>
          </w:p>
        </w:tc>
      </w:tr>
      <w:tr w:rsidR="00A959C7" w:rsidRPr="00A959C7" w14:paraId="47D7A080" w14:textId="77777777" w:rsidTr="00A959C7">
        <w:trPr>
          <w:trHeight w:val="300"/>
        </w:trPr>
        <w:tc>
          <w:tcPr>
            <w:tcW w:w="1383" w:type="dxa"/>
            <w:noWrap/>
            <w:hideMark/>
          </w:tcPr>
          <w:p w14:paraId="748BE82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515</w:t>
            </w:r>
          </w:p>
        </w:tc>
        <w:tc>
          <w:tcPr>
            <w:tcW w:w="8260" w:type="dxa"/>
            <w:noWrap/>
            <w:hideMark/>
          </w:tcPr>
          <w:p w14:paraId="3657229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o-osmolality and or hyponatremia</w:t>
            </w:r>
          </w:p>
        </w:tc>
      </w:tr>
      <w:tr w:rsidR="00A959C7" w:rsidRPr="00A959C7" w14:paraId="45149A9A" w14:textId="77777777" w:rsidTr="00A959C7">
        <w:trPr>
          <w:trHeight w:val="300"/>
        </w:trPr>
        <w:tc>
          <w:tcPr>
            <w:tcW w:w="1383" w:type="dxa"/>
            <w:noWrap/>
            <w:hideMark/>
          </w:tcPr>
          <w:p w14:paraId="3635229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2596</w:t>
            </w:r>
          </w:p>
        </w:tc>
        <w:tc>
          <w:tcPr>
            <w:tcW w:w="8260" w:type="dxa"/>
            <w:noWrap/>
            <w:hideMark/>
          </w:tcPr>
          <w:p w14:paraId="2F7C0D3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mmune defect</w:t>
            </w:r>
          </w:p>
        </w:tc>
      </w:tr>
      <w:tr w:rsidR="00A959C7" w:rsidRPr="00A959C7" w14:paraId="519211C0" w14:textId="77777777" w:rsidTr="00A959C7">
        <w:trPr>
          <w:trHeight w:val="300"/>
        </w:trPr>
        <w:tc>
          <w:tcPr>
            <w:tcW w:w="1383" w:type="dxa"/>
            <w:noWrap/>
            <w:hideMark/>
          </w:tcPr>
          <w:p w14:paraId="427BDDB0"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4375</w:t>
            </w:r>
          </w:p>
        </w:tc>
        <w:tc>
          <w:tcPr>
            <w:tcW w:w="8260" w:type="dxa"/>
            <w:noWrap/>
            <w:hideMark/>
          </w:tcPr>
          <w:p w14:paraId="24F4775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mpacted cerumen</w:t>
            </w:r>
          </w:p>
        </w:tc>
      </w:tr>
      <w:tr w:rsidR="00A959C7" w:rsidRPr="00A959C7" w14:paraId="1AD06CC9" w14:textId="77777777" w:rsidTr="00A959C7">
        <w:trPr>
          <w:trHeight w:val="300"/>
        </w:trPr>
        <w:tc>
          <w:tcPr>
            <w:tcW w:w="1383" w:type="dxa"/>
            <w:noWrap/>
            <w:hideMark/>
          </w:tcPr>
          <w:p w14:paraId="6BBFDCD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80828</w:t>
            </w:r>
          </w:p>
        </w:tc>
        <w:tc>
          <w:tcPr>
            <w:tcW w:w="8260" w:type="dxa"/>
            <w:noWrap/>
            <w:hideMark/>
          </w:tcPr>
          <w:p w14:paraId="3A88527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nfectious disease carrier</w:t>
            </w:r>
          </w:p>
        </w:tc>
      </w:tr>
      <w:tr w:rsidR="00A959C7" w:rsidRPr="00A959C7" w14:paraId="3FC847B3" w14:textId="77777777" w:rsidTr="00A959C7">
        <w:trPr>
          <w:trHeight w:val="300"/>
        </w:trPr>
        <w:tc>
          <w:tcPr>
            <w:tcW w:w="1383" w:type="dxa"/>
            <w:noWrap/>
            <w:hideMark/>
          </w:tcPr>
          <w:p w14:paraId="48EA0E6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053</w:t>
            </w:r>
          </w:p>
        </w:tc>
        <w:tc>
          <w:tcPr>
            <w:tcW w:w="8260" w:type="dxa"/>
            <w:noWrap/>
            <w:hideMark/>
          </w:tcPr>
          <w:p w14:paraId="56380FF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nfestation by insect</w:t>
            </w:r>
          </w:p>
        </w:tc>
      </w:tr>
      <w:tr w:rsidR="00A959C7" w:rsidRPr="00A959C7" w14:paraId="119C61AD" w14:textId="77777777" w:rsidTr="00A959C7">
        <w:trPr>
          <w:trHeight w:val="300"/>
        </w:trPr>
        <w:tc>
          <w:tcPr>
            <w:tcW w:w="1383" w:type="dxa"/>
            <w:noWrap/>
            <w:hideMark/>
          </w:tcPr>
          <w:p w14:paraId="01736BE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68222</w:t>
            </w:r>
          </w:p>
        </w:tc>
        <w:tc>
          <w:tcPr>
            <w:tcW w:w="8260" w:type="dxa"/>
            <w:noWrap/>
            <w:hideMark/>
          </w:tcPr>
          <w:p w14:paraId="43FE660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ntra-abdominal and pelvic swelling, mass and lump</w:t>
            </w:r>
          </w:p>
        </w:tc>
      </w:tr>
      <w:tr w:rsidR="00A959C7" w:rsidRPr="00A959C7" w14:paraId="00586DC6" w14:textId="77777777" w:rsidTr="00A959C7">
        <w:trPr>
          <w:trHeight w:val="300"/>
        </w:trPr>
        <w:tc>
          <w:tcPr>
            <w:tcW w:w="1383" w:type="dxa"/>
            <w:noWrap/>
            <w:hideMark/>
          </w:tcPr>
          <w:p w14:paraId="375BEDF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710</w:t>
            </w:r>
          </w:p>
        </w:tc>
        <w:tc>
          <w:tcPr>
            <w:tcW w:w="8260" w:type="dxa"/>
            <w:noWrap/>
            <w:hideMark/>
          </w:tcPr>
          <w:p w14:paraId="5CC4AE1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ntraretinal microvascular abnormality</w:t>
            </w:r>
          </w:p>
        </w:tc>
      </w:tr>
      <w:tr w:rsidR="00A959C7" w:rsidRPr="00A959C7" w14:paraId="5E08E276" w14:textId="77777777" w:rsidTr="00A959C7">
        <w:trPr>
          <w:trHeight w:val="300"/>
        </w:trPr>
        <w:tc>
          <w:tcPr>
            <w:tcW w:w="1383" w:type="dxa"/>
            <w:noWrap/>
            <w:hideMark/>
          </w:tcPr>
          <w:p w14:paraId="5B77F33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96168</w:t>
            </w:r>
          </w:p>
        </w:tc>
        <w:tc>
          <w:tcPr>
            <w:tcW w:w="8260" w:type="dxa"/>
            <w:noWrap/>
            <w:hideMark/>
          </w:tcPr>
          <w:p w14:paraId="23BB286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rregular periods</w:t>
            </w:r>
          </w:p>
        </w:tc>
      </w:tr>
      <w:tr w:rsidR="00A959C7" w:rsidRPr="00A959C7" w14:paraId="5A356BAC" w14:textId="77777777" w:rsidTr="00A959C7">
        <w:trPr>
          <w:trHeight w:val="300"/>
        </w:trPr>
        <w:tc>
          <w:tcPr>
            <w:tcW w:w="1383" w:type="dxa"/>
            <w:noWrap/>
            <w:hideMark/>
          </w:tcPr>
          <w:p w14:paraId="15E49ED0"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28331</w:t>
            </w:r>
          </w:p>
        </w:tc>
        <w:tc>
          <w:tcPr>
            <w:tcW w:w="8260" w:type="dxa"/>
            <w:noWrap/>
            <w:hideMark/>
          </w:tcPr>
          <w:p w14:paraId="7EAD522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eukokeratosis nicotina palati</w:t>
            </w:r>
          </w:p>
        </w:tc>
      </w:tr>
      <w:tr w:rsidR="00A959C7" w:rsidRPr="00A959C7" w14:paraId="4F0A5554" w14:textId="77777777" w:rsidTr="00A959C7">
        <w:trPr>
          <w:trHeight w:val="300"/>
        </w:trPr>
        <w:tc>
          <w:tcPr>
            <w:tcW w:w="1383" w:type="dxa"/>
            <w:noWrap/>
            <w:hideMark/>
          </w:tcPr>
          <w:p w14:paraId="4E7086A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7782</w:t>
            </w:r>
          </w:p>
        </w:tc>
        <w:tc>
          <w:tcPr>
            <w:tcW w:w="8260" w:type="dxa"/>
            <w:noWrap/>
            <w:hideMark/>
          </w:tcPr>
          <w:p w14:paraId="4DEB182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ipid storage disease</w:t>
            </w:r>
          </w:p>
        </w:tc>
      </w:tr>
      <w:tr w:rsidR="00A959C7" w:rsidRPr="00A959C7" w14:paraId="6D9265AC" w14:textId="77777777" w:rsidTr="00A959C7">
        <w:trPr>
          <w:trHeight w:val="300"/>
        </w:trPr>
        <w:tc>
          <w:tcPr>
            <w:tcW w:w="1383" w:type="dxa"/>
            <w:noWrap/>
            <w:hideMark/>
          </w:tcPr>
          <w:p w14:paraId="5A78441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516</w:t>
            </w:r>
          </w:p>
        </w:tc>
        <w:tc>
          <w:tcPr>
            <w:tcW w:w="8260" w:type="dxa"/>
            <w:noWrap/>
            <w:hideMark/>
          </w:tcPr>
          <w:p w14:paraId="52D9189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ipoprotein deficiency disorder</w:t>
            </w:r>
          </w:p>
        </w:tc>
      </w:tr>
      <w:tr w:rsidR="00A959C7" w:rsidRPr="00A959C7" w14:paraId="52A6B7AE" w14:textId="77777777" w:rsidTr="00A959C7">
        <w:trPr>
          <w:trHeight w:val="300"/>
        </w:trPr>
        <w:tc>
          <w:tcPr>
            <w:tcW w:w="1383" w:type="dxa"/>
            <w:noWrap/>
            <w:hideMark/>
          </w:tcPr>
          <w:p w14:paraId="2453767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66126</w:t>
            </w:r>
          </w:p>
        </w:tc>
        <w:tc>
          <w:tcPr>
            <w:tcW w:w="8260" w:type="dxa"/>
            <w:noWrap/>
            <w:hideMark/>
          </w:tcPr>
          <w:p w14:paraId="30F56EC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ocalized swelling, mass and lump, trunk</w:t>
            </w:r>
          </w:p>
        </w:tc>
      </w:tr>
      <w:tr w:rsidR="00A959C7" w:rsidRPr="00A959C7" w14:paraId="5463ABCF" w14:textId="77777777" w:rsidTr="00A959C7">
        <w:trPr>
          <w:trHeight w:val="300"/>
        </w:trPr>
        <w:tc>
          <w:tcPr>
            <w:tcW w:w="1383" w:type="dxa"/>
            <w:noWrap/>
            <w:hideMark/>
          </w:tcPr>
          <w:p w14:paraId="60E178A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784454</w:t>
            </w:r>
          </w:p>
        </w:tc>
        <w:tc>
          <w:tcPr>
            <w:tcW w:w="8260" w:type="dxa"/>
            <w:noWrap/>
            <w:hideMark/>
          </w:tcPr>
          <w:p w14:paraId="44DFAFA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ocalized visual field defect</w:t>
            </w:r>
          </w:p>
        </w:tc>
      </w:tr>
      <w:tr w:rsidR="00A959C7" w:rsidRPr="00A959C7" w14:paraId="64F6DA45" w14:textId="77777777" w:rsidTr="00A959C7">
        <w:trPr>
          <w:trHeight w:val="300"/>
        </w:trPr>
        <w:tc>
          <w:tcPr>
            <w:tcW w:w="1383" w:type="dxa"/>
            <w:noWrap/>
            <w:hideMark/>
          </w:tcPr>
          <w:p w14:paraId="0EC2F8D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3997</w:t>
            </w:r>
          </w:p>
        </w:tc>
        <w:tc>
          <w:tcPr>
            <w:tcW w:w="8260" w:type="dxa"/>
            <w:noWrap/>
            <w:hideMark/>
          </w:tcPr>
          <w:p w14:paraId="68D2403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ymphangioma</w:t>
            </w:r>
          </w:p>
        </w:tc>
      </w:tr>
      <w:tr w:rsidR="00A959C7" w:rsidRPr="00A959C7" w14:paraId="6BAC73DE" w14:textId="77777777" w:rsidTr="00A959C7">
        <w:trPr>
          <w:trHeight w:val="300"/>
        </w:trPr>
        <w:tc>
          <w:tcPr>
            <w:tcW w:w="1383" w:type="dxa"/>
            <w:noWrap/>
            <w:hideMark/>
          </w:tcPr>
          <w:p w14:paraId="6D2063C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482859</w:t>
            </w:r>
          </w:p>
        </w:tc>
        <w:tc>
          <w:tcPr>
            <w:tcW w:w="8260" w:type="dxa"/>
            <w:noWrap/>
            <w:hideMark/>
          </w:tcPr>
          <w:p w14:paraId="0EA1AE6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alignant carcinoid tumor</w:t>
            </w:r>
          </w:p>
        </w:tc>
      </w:tr>
      <w:tr w:rsidR="00A959C7" w:rsidRPr="00A959C7" w14:paraId="3A1368D0" w14:textId="77777777" w:rsidTr="00A959C7">
        <w:trPr>
          <w:trHeight w:val="300"/>
        </w:trPr>
        <w:tc>
          <w:tcPr>
            <w:tcW w:w="1383" w:type="dxa"/>
            <w:noWrap/>
            <w:hideMark/>
          </w:tcPr>
          <w:p w14:paraId="51E5EC4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058</w:t>
            </w:r>
          </w:p>
        </w:tc>
        <w:tc>
          <w:tcPr>
            <w:tcW w:w="8260" w:type="dxa"/>
            <w:noWrap/>
            <w:hideMark/>
          </w:tcPr>
          <w:p w14:paraId="7CA7527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alignant lymphoma of extranodal AND/OR solid organ site</w:t>
            </w:r>
          </w:p>
        </w:tc>
      </w:tr>
      <w:tr w:rsidR="00A959C7" w:rsidRPr="00A959C7" w14:paraId="61D780BB" w14:textId="77777777" w:rsidTr="00A959C7">
        <w:trPr>
          <w:trHeight w:val="300"/>
        </w:trPr>
        <w:tc>
          <w:tcPr>
            <w:tcW w:w="1383" w:type="dxa"/>
            <w:noWrap/>
            <w:hideMark/>
          </w:tcPr>
          <w:p w14:paraId="15A8B56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6426</w:t>
            </w:r>
          </w:p>
        </w:tc>
        <w:tc>
          <w:tcPr>
            <w:tcW w:w="8260" w:type="dxa"/>
            <w:noWrap/>
            <w:hideMark/>
          </w:tcPr>
          <w:p w14:paraId="0444E37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alleus mobility reduced</w:t>
            </w:r>
          </w:p>
        </w:tc>
      </w:tr>
      <w:tr w:rsidR="00A959C7" w:rsidRPr="00A959C7" w14:paraId="24A81F4D" w14:textId="77777777" w:rsidTr="00A959C7">
        <w:trPr>
          <w:trHeight w:val="300"/>
        </w:trPr>
        <w:tc>
          <w:tcPr>
            <w:tcW w:w="1383" w:type="dxa"/>
            <w:noWrap/>
            <w:hideMark/>
          </w:tcPr>
          <w:p w14:paraId="237275BB"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72737</w:t>
            </w:r>
          </w:p>
        </w:tc>
        <w:tc>
          <w:tcPr>
            <w:tcW w:w="8260" w:type="dxa"/>
            <w:noWrap/>
            <w:hideMark/>
          </w:tcPr>
          <w:p w14:paraId="791B3AB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icrocalcifications of the breast</w:t>
            </w:r>
          </w:p>
        </w:tc>
      </w:tr>
      <w:tr w:rsidR="00A959C7" w:rsidRPr="00A959C7" w14:paraId="44BF6EAE" w14:textId="77777777" w:rsidTr="00A959C7">
        <w:trPr>
          <w:trHeight w:val="300"/>
        </w:trPr>
        <w:tc>
          <w:tcPr>
            <w:tcW w:w="1383" w:type="dxa"/>
            <w:noWrap/>
            <w:hideMark/>
          </w:tcPr>
          <w:p w14:paraId="60C5960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5757412</w:t>
            </w:r>
          </w:p>
        </w:tc>
        <w:tc>
          <w:tcPr>
            <w:tcW w:w="8260" w:type="dxa"/>
            <w:noWrap/>
            <w:hideMark/>
          </w:tcPr>
          <w:p w14:paraId="1719683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itochondrial metabolism defect</w:t>
            </w:r>
          </w:p>
        </w:tc>
      </w:tr>
      <w:tr w:rsidR="00A959C7" w:rsidRPr="00A959C7" w14:paraId="72BD9899" w14:textId="77777777" w:rsidTr="00A959C7">
        <w:trPr>
          <w:trHeight w:val="300"/>
        </w:trPr>
        <w:tc>
          <w:tcPr>
            <w:tcW w:w="1383" w:type="dxa"/>
            <w:noWrap/>
            <w:hideMark/>
          </w:tcPr>
          <w:p w14:paraId="7F05D03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98207</w:t>
            </w:r>
          </w:p>
        </w:tc>
        <w:tc>
          <w:tcPr>
            <w:tcW w:w="8260" w:type="dxa"/>
            <w:noWrap/>
            <w:hideMark/>
          </w:tcPr>
          <w:p w14:paraId="1D12BBD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outh breathing</w:t>
            </w:r>
          </w:p>
        </w:tc>
      </w:tr>
      <w:tr w:rsidR="00A959C7" w:rsidRPr="00A959C7" w14:paraId="6F712A8A" w14:textId="77777777" w:rsidTr="00A959C7">
        <w:trPr>
          <w:trHeight w:val="300"/>
        </w:trPr>
        <w:tc>
          <w:tcPr>
            <w:tcW w:w="1383" w:type="dxa"/>
            <w:noWrap/>
            <w:hideMark/>
          </w:tcPr>
          <w:p w14:paraId="6E940FD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7543</w:t>
            </w:r>
          </w:p>
        </w:tc>
        <w:tc>
          <w:tcPr>
            <w:tcW w:w="8260" w:type="dxa"/>
            <w:noWrap/>
            <w:hideMark/>
          </w:tcPr>
          <w:p w14:paraId="413027B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ultiple cranial nerve palsy</w:t>
            </w:r>
          </w:p>
        </w:tc>
      </w:tr>
      <w:tr w:rsidR="00A959C7" w:rsidRPr="00A959C7" w14:paraId="7369B72E" w14:textId="77777777" w:rsidTr="00A959C7">
        <w:trPr>
          <w:trHeight w:val="300"/>
        </w:trPr>
        <w:tc>
          <w:tcPr>
            <w:tcW w:w="1383" w:type="dxa"/>
            <w:noWrap/>
            <w:hideMark/>
          </w:tcPr>
          <w:p w14:paraId="6379E8C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5077</w:t>
            </w:r>
          </w:p>
        </w:tc>
        <w:tc>
          <w:tcPr>
            <w:tcW w:w="8260" w:type="dxa"/>
            <w:noWrap/>
            <w:hideMark/>
          </w:tcPr>
          <w:p w14:paraId="56E3922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Neglect of one side of body</w:t>
            </w:r>
          </w:p>
        </w:tc>
      </w:tr>
      <w:tr w:rsidR="00A959C7" w:rsidRPr="00A959C7" w14:paraId="2F1EC5AE" w14:textId="77777777" w:rsidTr="00A959C7">
        <w:trPr>
          <w:trHeight w:val="300"/>
        </w:trPr>
        <w:tc>
          <w:tcPr>
            <w:tcW w:w="1383" w:type="dxa"/>
            <w:noWrap/>
            <w:hideMark/>
          </w:tcPr>
          <w:p w14:paraId="39A54C9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20073</w:t>
            </w:r>
          </w:p>
        </w:tc>
        <w:tc>
          <w:tcPr>
            <w:tcW w:w="8260" w:type="dxa"/>
            <w:noWrap/>
            <w:hideMark/>
          </w:tcPr>
          <w:p w14:paraId="1577C72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Neutropenia</w:t>
            </w:r>
          </w:p>
        </w:tc>
      </w:tr>
      <w:tr w:rsidR="00A959C7" w:rsidRPr="00A959C7" w14:paraId="58830225" w14:textId="77777777" w:rsidTr="00A959C7">
        <w:trPr>
          <w:trHeight w:val="300"/>
        </w:trPr>
        <w:tc>
          <w:tcPr>
            <w:tcW w:w="1383" w:type="dxa"/>
            <w:noWrap/>
            <w:hideMark/>
          </w:tcPr>
          <w:p w14:paraId="4A9280B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lastRenderedPageBreak/>
              <w:t>40480893</w:t>
            </w:r>
          </w:p>
        </w:tc>
        <w:tc>
          <w:tcPr>
            <w:tcW w:w="8260" w:type="dxa"/>
            <w:noWrap/>
            <w:hideMark/>
          </w:tcPr>
          <w:p w14:paraId="716205B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Nonspecific tuberculin test reaction</w:t>
            </w:r>
          </w:p>
        </w:tc>
      </w:tr>
      <w:tr w:rsidR="00A959C7" w:rsidRPr="00A959C7" w14:paraId="120A0591" w14:textId="77777777" w:rsidTr="00A959C7">
        <w:trPr>
          <w:trHeight w:val="300"/>
        </w:trPr>
        <w:tc>
          <w:tcPr>
            <w:tcW w:w="1383" w:type="dxa"/>
            <w:noWrap/>
            <w:hideMark/>
          </w:tcPr>
          <w:p w14:paraId="34F6213B"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4428</w:t>
            </w:r>
          </w:p>
        </w:tc>
        <w:tc>
          <w:tcPr>
            <w:tcW w:w="8260" w:type="dxa"/>
            <w:noWrap/>
            <w:hideMark/>
          </w:tcPr>
          <w:p w14:paraId="61659B7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Nonvenomous insect bite without infection</w:t>
            </w:r>
          </w:p>
        </w:tc>
      </w:tr>
      <w:tr w:rsidR="00A959C7" w:rsidRPr="00A959C7" w14:paraId="0982963B" w14:textId="77777777" w:rsidTr="00A959C7">
        <w:trPr>
          <w:trHeight w:val="300"/>
        </w:trPr>
        <w:tc>
          <w:tcPr>
            <w:tcW w:w="1383" w:type="dxa"/>
            <w:noWrap/>
            <w:hideMark/>
          </w:tcPr>
          <w:p w14:paraId="25843D48"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9035</w:t>
            </w:r>
          </w:p>
        </w:tc>
        <w:tc>
          <w:tcPr>
            <w:tcW w:w="8260" w:type="dxa"/>
            <w:noWrap/>
            <w:hideMark/>
          </w:tcPr>
          <w:p w14:paraId="5D2FB01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Otosclerosis</w:t>
            </w:r>
          </w:p>
        </w:tc>
      </w:tr>
      <w:tr w:rsidR="00A959C7" w:rsidRPr="00A959C7" w14:paraId="78B08799" w14:textId="77777777" w:rsidTr="00A959C7">
        <w:trPr>
          <w:trHeight w:val="300"/>
        </w:trPr>
        <w:tc>
          <w:tcPr>
            <w:tcW w:w="1383" w:type="dxa"/>
            <w:noWrap/>
            <w:hideMark/>
          </w:tcPr>
          <w:p w14:paraId="71CA1A4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53516</w:t>
            </w:r>
          </w:p>
        </w:tc>
        <w:tc>
          <w:tcPr>
            <w:tcW w:w="8260" w:type="dxa"/>
            <w:noWrap/>
            <w:hideMark/>
          </w:tcPr>
          <w:p w14:paraId="715F864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atient immunocompromised</w:t>
            </w:r>
          </w:p>
        </w:tc>
      </w:tr>
      <w:tr w:rsidR="00A959C7" w:rsidRPr="00A959C7" w14:paraId="5CDDDD2C" w14:textId="77777777" w:rsidTr="00A959C7">
        <w:trPr>
          <w:trHeight w:val="300"/>
        </w:trPr>
        <w:tc>
          <w:tcPr>
            <w:tcW w:w="1383" w:type="dxa"/>
            <w:noWrap/>
            <w:hideMark/>
          </w:tcPr>
          <w:p w14:paraId="274EDF03"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41640</w:t>
            </w:r>
          </w:p>
        </w:tc>
        <w:tc>
          <w:tcPr>
            <w:tcW w:w="8260" w:type="dxa"/>
            <w:noWrap/>
            <w:hideMark/>
          </w:tcPr>
          <w:p w14:paraId="17CE354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erimenopausal disorder</w:t>
            </w:r>
          </w:p>
        </w:tc>
      </w:tr>
      <w:tr w:rsidR="00A959C7" w:rsidRPr="00A959C7" w14:paraId="1F00D2A4" w14:textId="77777777" w:rsidTr="00A959C7">
        <w:trPr>
          <w:trHeight w:val="300"/>
        </w:trPr>
        <w:tc>
          <w:tcPr>
            <w:tcW w:w="1383" w:type="dxa"/>
            <w:noWrap/>
            <w:hideMark/>
          </w:tcPr>
          <w:p w14:paraId="467AC3A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2856</w:t>
            </w:r>
          </w:p>
        </w:tc>
        <w:tc>
          <w:tcPr>
            <w:tcW w:w="8260" w:type="dxa"/>
            <w:noWrap/>
            <w:hideMark/>
          </w:tcPr>
          <w:p w14:paraId="6EB1331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olyglandular dysfunction</w:t>
            </w:r>
          </w:p>
        </w:tc>
      </w:tr>
      <w:tr w:rsidR="00A959C7" w:rsidRPr="00A959C7" w14:paraId="1A011F59" w14:textId="77777777" w:rsidTr="00A959C7">
        <w:trPr>
          <w:trHeight w:val="300"/>
        </w:trPr>
        <w:tc>
          <w:tcPr>
            <w:tcW w:w="1383" w:type="dxa"/>
            <w:noWrap/>
            <w:hideMark/>
          </w:tcPr>
          <w:p w14:paraId="7D9DB1B8"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7369</w:t>
            </w:r>
          </w:p>
        </w:tc>
        <w:tc>
          <w:tcPr>
            <w:tcW w:w="8260" w:type="dxa"/>
            <w:noWrap/>
            <w:hideMark/>
          </w:tcPr>
          <w:p w14:paraId="25B7DF6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ostmature infancy</w:t>
            </w:r>
          </w:p>
        </w:tc>
      </w:tr>
      <w:tr w:rsidR="00A959C7" w:rsidRPr="00A959C7" w14:paraId="59081A94" w14:textId="77777777" w:rsidTr="00A959C7">
        <w:trPr>
          <w:trHeight w:val="300"/>
        </w:trPr>
        <w:tc>
          <w:tcPr>
            <w:tcW w:w="1383" w:type="dxa"/>
            <w:noWrap/>
            <w:hideMark/>
          </w:tcPr>
          <w:p w14:paraId="381C590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6675035</w:t>
            </w:r>
          </w:p>
        </w:tc>
        <w:tc>
          <w:tcPr>
            <w:tcW w:w="8260" w:type="dxa"/>
            <w:noWrap/>
            <w:hideMark/>
          </w:tcPr>
          <w:p w14:paraId="328FFDC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rematurity of infant</w:t>
            </w:r>
          </w:p>
        </w:tc>
      </w:tr>
      <w:tr w:rsidR="00A959C7" w:rsidRPr="00A959C7" w14:paraId="74C5AE63" w14:textId="77777777" w:rsidTr="00A959C7">
        <w:trPr>
          <w:trHeight w:val="300"/>
        </w:trPr>
        <w:tc>
          <w:tcPr>
            <w:tcW w:w="1383" w:type="dxa"/>
            <w:noWrap/>
            <w:hideMark/>
          </w:tcPr>
          <w:p w14:paraId="26F084B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028</w:t>
            </w:r>
          </w:p>
        </w:tc>
        <w:tc>
          <w:tcPr>
            <w:tcW w:w="8260" w:type="dxa"/>
            <w:noWrap/>
            <w:hideMark/>
          </w:tcPr>
          <w:p w14:paraId="741F6DD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uerperal pyrexia of unknown origin</w:t>
            </w:r>
          </w:p>
        </w:tc>
      </w:tr>
      <w:tr w:rsidR="00A959C7" w:rsidRPr="00A959C7" w14:paraId="4F0C556A" w14:textId="77777777" w:rsidTr="00A959C7">
        <w:trPr>
          <w:trHeight w:val="300"/>
        </w:trPr>
        <w:tc>
          <w:tcPr>
            <w:tcW w:w="1383" w:type="dxa"/>
            <w:noWrap/>
            <w:hideMark/>
          </w:tcPr>
          <w:p w14:paraId="5EC011B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08074</w:t>
            </w:r>
          </w:p>
        </w:tc>
        <w:tc>
          <w:tcPr>
            <w:tcW w:w="8260" w:type="dxa"/>
            <w:noWrap/>
            <w:hideMark/>
          </w:tcPr>
          <w:p w14:paraId="097455C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yogenic granuloma</w:t>
            </w:r>
          </w:p>
        </w:tc>
      </w:tr>
      <w:tr w:rsidR="00A959C7" w:rsidRPr="00A959C7" w14:paraId="4280FB42" w14:textId="77777777" w:rsidTr="00A959C7">
        <w:trPr>
          <w:trHeight w:val="300"/>
        </w:trPr>
        <w:tc>
          <w:tcPr>
            <w:tcW w:w="1383" w:type="dxa"/>
            <w:noWrap/>
            <w:hideMark/>
          </w:tcPr>
          <w:p w14:paraId="2735A95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2614</w:t>
            </w:r>
          </w:p>
        </w:tc>
        <w:tc>
          <w:tcPr>
            <w:tcW w:w="8260" w:type="dxa"/>
            <w:noWrap/>
            <w:hideMark/>
          </w:tcPr>
          <w:p w14:paraId="50AE1C5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Retained magnetic foreign body in multiple sites</w:t>
            </w:r>
          </w:p>
        </w:tc>
      </w:tr>
      <w:tr w:rsidR="00A959C7" w:rsidRPr="00A959C7" w14:paraId="54F3CD6E" w14:textId="77777777" w:rsidTr="00A959C7">
        <w:trPr>
          <w:trHeight w:val="300"/>
        </w:trPr>
        <w:tc>
          <w:tcPr>
            <w:tcW w:w="1383" w:type="dxa"/>
            <w:noWrap/>
            <w:hideMark/>
          </w:tcPr>
          <w:p w14:paraId="6933F6C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6828</w:t>
            </w:r>
          </w:p>
        </w:tc>
        <w:tc>
          <w:tcPr>
            <w:tcW w:w="8260" w:type="dxa"/>
            <w:noWrap/>
            <w:hideMark/>
          </w:tcPr>
          <w:p w14:paraId="098F2E6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aliva abnormal</w:t>
            </w:r>
          </w:p>
        </w:tc>
      </w:tr>
      <w:tr w:rsidR="00A959C7" w:rsidRPr="00A959C7" w14:paraId="0886710E" w14:textId="77777777" w:rsidTr="00A959C7">
        <w:trPr>
          <w:trHeight w:val="300"/>
        </w:trPr>
        <w:tc>
          <w:tcPr>
            <w:tcW w:w="1383" w:type="dxa"/>
            <w:noWrap/>
            <w:hideMark/>
          </w:tcPr>
          <w:p w14:paraId="281CCEA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088</w:t>
            </w:r>
          </w:p>
        </w:tc>
        <w:tc>
          <w:tcPr>
            <w:tcW w:w="8260" w:type="dxa"/>
            <w:noWrap/>
            <w:hideMark/>
          </w:tcPr>
          <w:p w14:paraId="7430A06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enility</w:t>
            </w:r>
          </w:p>
        </w:tc>
      </w:tr>
      <w:tr w:rsidR="00A959C7" w:rsidRPr="00A959C7" w14:paraId="21B5D8DF" w14:textId="77777777" w:rsidTr="00A959C7">
        <w:trPr>
          <w:trHeight w:val="300"/>
        </w:trPr>
        <w:tc>
          <w:tcPr>
            <w:tcW w:w="1383" w:type="dxa"/>
            <w:noWrap/>
            <w:hideMark/>
          </w:tcPr>
          <w:p w14:paraId="28ABCD4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90205</w:t>
            </w:r>
          </w:p>
        </w:tc>
        <w:tc>
          <w:tcPr>
            <w:tcW w:w="8260" w:type="dxa"/>
            <w:noWrap/>
            <w:hideMark/>
          </w:tcPr>
          <w:p w14:paraId="61EED03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equelae of tuberculosis</w:t>
            </w:r>
          </w:p>
        </w:tc>
      </w:tr>
      <w:tr w:rsidR="00A959C7" w:rsidRPr="00A959C7" w14:paraId="469742A9" w14:textId="77777777" w:rsidTr="00A959C7">
        <w:trPr>
          <w:trHeight w:val="300"/>
        </w:trPr>
        <w:tc>
          <w:tcPr>
            <w:tcW w:w="1383" w:type="dxa"/>
            <w:noWrap/>
            <w:hideMark/>
          </w:tcPr>
          <w:p w14:paraId="584D9A28"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9056</w:t>
            </w:r>
          </w:p>
        </w:tc>
        <w:tc>
          <w:tcPr>
            <w:tcW w:w="8260" w:type="dxa"/>
            <w:noWrap/>
            <w:hideMark/>
          </w:tcPr>
          <w:p w14:paraId="341FE4B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ialoadenitis</w:t>
            </w:r>
          </w:p>
        </w:tc>
      </w:tr>
      <w:tr w:rsidR="00A959C7" w:rsidRPr="00A959C7" w14:paraId="793CE124" w14:textId="77777777" w:rsidTr="00A959C7">
        <w:trPr>
          <w:trHeight w:val="300"/>
        </w:trPr>
        <w:tc>
          <w:tcPr>
            <w:tcW w:w="1383" w:type="dxa"/>
            <w:noWrap/>
            <w:hideMark/>
          </w:tcPr>
          <w:p w14:paraId="33E52DF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41825</w:t>
            </w:r>
          </w:p>
        </w:tc>
        <w:tc>
          <w:tcPr>
            <w:tcW w:w="8260" w:type="dxa"/>
            <w:noWrap/>
            <w:hideMark/>
          </w:tcPr>
          <w:p w14:paraId="7A21AED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imple goiter</w:t>
            </w:r>
          </w:p>
        </w:tc>
      </w:tr>
      <w:tr w:rsidR="00A959C7" w:rsidRPr="00A959C7" w14:paraId="7A5626E4" w14:textId="77777777" w:rsidTr="00A959C7">
        <w:trPr>
          <w:trHeight w:val="300"/>
        </w:trPr>
        <w:tc>
          <w:tcPr>
            <w:tcW w:w="1383" w:type="dxa"/>
            <w:noWrap/>
            <w:hideMark/>
          </w:tcPr>
          <w:p w14:paraId="2F96121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3082</w:t>
            </w:r>
          </w:p>
        </w:tc>
        <w:tc>
          <w:tcPr>
            <w:tcW w:w="8260" w:type="dxa"/>
            <w:noWrap/>
            <w:hideMark/>
          </w:tcPr>
          <w:p w14:paraId="2B4111D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tarvation</w:t>
            </w:r>
          </w:p>
        </w:tc>
      </w:tr>
      <w:tr w:rsidR="00A959C7" w:rsidRPr="00A959C7" w14:paraId="31D1D51C" w14:textId="77777777" w:rsidTr="00A959C7">
        <w:trPr>
          <w:trHeight w:val="300"/>
        </w:trPr>
        <w:tc>
          <w:tcPr>
            <w:tcW w:w="1383" w:type="dxa"/>
            <w:noWrap/>
            <w:hideMark/>
          </w:tcPr>
          <w:p w14:paraId="561EE51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636815</w:t>
            </w:r>
          </w:p>
        </w:tc>
        <w:tc>
          <w:tcPr>
            <w:tcW w:w="8260" w:type="dxa"/>
            <w:noWrap/>
            <w:hideMark/>
          </w:tcPr>
          <w:p w14:paraId="7A47DC0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upernumerary teeth</w:t>
            </w:r>
          </w:p>
        </w:tc>
      </w:tr>
      <w:tr w:rsidR="00A959C7" w:rsidRPr="00A959C7" w14:paraId="6EB9B3AA" w14:textId="77777777" w:rsidTr="00A959C7">
        <w:trPr>
          <w:trHeight w:val="300"/>
        </w:trPr>
        <w:tc>
          <w:tcPr>
            <w:tcW w:w="1383" w:type="dxa"/>
            <w:noWrap/>
            <w:hideMark/>
          </w:tcPr>
          <w:p w14:paraId="59E96CB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82164</w:t>
            </w:r>
          </w:p>
        </w:tc>
        <w:tc>
          <w:tcPr>
            <w:tcW w:w="8260" w:type="dxa"/>
            <w:noWrap/>
            <w:hideMark/>
          </w:tcPr>
          <w:p w14:paraId="6AFC5E4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emporomandibular joint crepitus</w:t>
            </w:r>
          </w:p>
        </w:tc>
      </w:tr>
      <w:tr w:rsidR="00A959C7" w:rsidRPr="00A959C7" w14:paraId="2E3E52EB" w14:textId="77777777" w:rsidTr="00A959C7">
        <w:trPr>
          <w:trHeight w:val="300"/>
        </w:trPr>
        <w:tc>
          <w:tcPr>
            <w:tcW w:w="1383" w:type="dxa"/>
            <w:noWrap/>
            <w:hideMark/>
          </w:tcPr>
          <w:p w14:paraId="652E73E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485495</w:t>
            </w:r>
          </w:p>
        </w:tc>
        <w:tc>
          <w:tcPr>
            <w:tcW w:w="8260" w:type="dxa"/>
            <w:noWrap/>
            <w:hideMark/>
          </w:tcPr>
          <w:p w14:paraId="4222059E"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hymoma</w:t>
            </w:r>
          </w:p>
        </w:tc>
      </w:tr>
      <w:tr w:rsidR="00A959C7" w:rsidRPr="00A959C7" w14:paraId="1E715E66" w14:textId="77777777" w:rsidTr="00A959C7">
        <w:trPr>
          <w:trHeight w:val="300"/>
        </w:trPr>
        <w:tc>
          <w:tcPr>
            <w:tcW w:w="1383" w:type="dxa"/>
            <w:noWrap/>
            <w:hideMark/>
          </w:tcPr>
          <w:p w14:paraId="27FFD70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3244</w:t>
            </w:r>
          </w:p>
        </w:tc>
        <w:tc>
          <w:tcPr>
            <w:tcW w:w="8260" w:type="dxa"/>
            <w:noWrap/>
            <w:hideMark/>
          </w:tcPr>
          <w:p w14:paraId="1CE87F89"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ooth loss</w:t>
            </w:r>
          </w:p>
        </w:tc>
      </w:tr>
      <w:tr w:rsidR="00A959C7" w:rsidRPr="00A959C7" w14:paraId="288AEB50" w14:textId="77777777" w:rsidTr="00A959C7">
        <w:trPr>
          <w:trHeight w:val="300"/>
        </w:trPr>
        <w:tc>
          <w:tcPr>
            <w:tcW w:w="1383" w:type="dxa"/>
            <w:noWrap/>
            <w:hideMark/>
          </w:tcPr>
          <w:p w14:paraId="7E3F284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01387</w:t>
            </w:r>
          </w:p>
        </w:tc>
        <w:tc>
          <w:tcPr>
            <w:tcW w:w="8260" w:type="dxa"/>
            <w:noWrap/>
            <w:hideMark/>
          </w:tcPr>
          <w:p w14:paraId="57F9E31E"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racheostomy present</w:t>
            </w:r>
          </w:p>
        </w:tc>
      </w:tr>
      <w:tr w:rsidR="00A959C7" w:rsidRPr="00A959C7" w14:paraId="65A93CFC" w14:textId="77777777" w:rsidTr="00A959C7">
        <w:trPr>
          <w:trHeight w:val="300"/>
        </w:trPr>
        <w:tc>
          <w:tcPr>
            <w:tcW w:w="1383" w:type="dxa"/>
            <w:noWrap/>
            <w:hideMark/>
          </w:tcPr>
          <w:p w14:paraId="747227B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9731</w:t>
            </w:r>
          </w:p>
        </w:tc>
        <w:tc>
          <w:tcPr>
            <w:tcW w:w="8260" w:type="dxa"/>
            <w:noWrap/>
            <w:hideMark/>
          </w:tcPr>
          <w:p w14:paraId="5A6B690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rimethylaminuria</w:t>
            </w:r>
          </w:p>
        </w:tc>
      </w:tr>
      <w:tr w:rsidR="00A959C7" w:rsidRPr="00A959C7" w14:paraId="647C6ABE" w14:textId="77777777" w:rsidTr="00A959C7">
        <w:trPr>
          <w:trHeight w:val="300"/>
        </w:trPr>
        <w:tc>
          <w:tcPr>
            <w:tcW w:w="1383" w:type="dxa"/>
            <w:noWrap/>
            <w:hideMark/>
          </w:tcPr>
          <w:p w14:paraId="28956AA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96821</w:t>
            </w:r>
          </w:p>
        </w:tc>
        <w:tc>
          <w:tcPr>
            <w:tcW w:w="8260" w:type="dxa"/>
            <w:noWrap/>
            <w:hideMark/>
          </w:tcPr>
          <w:p w14:paraId="0729AA7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Urethral discharge</w:t>
            </w:r>
          </w:p>
        </w:tc>
      </w:tr>
      <w:tr w:rsidR="00A959C7" w:rsidRPr="00A959C7" w14:paraId="3C27AB11" w14:textId="77777777" w:rsidTr="00A959C7">
        <w:trPr>
          <w:trHeight w:val="300"/>
        </w:trPr>
        <w:tc>
          <w:tcPr>
            <w:tcW w:w="1383" w:type="dxa"/>
            <w:noWrap/>
            <w:hideMark/>
          </w:tcPr>
          <w:p w14:paraId="1417F5F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95603</w:t>
            </w:r>
          </w:p>
        </w:tc>
        <w:tc>
          <w:tcPr>
            <w:tcW w:w="8260" w:type="dxa"/>
            <w:noWrap/>
            <w:hideMark/>
          </w:tcPr>
          <w:p w14:paraId="76447AC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Vulval and/or perineal noninflammatory disorders</w:t>
            </w:r>
          </w:p>
        </w:tc>
      </w:tr>
      <w:tr w:rsidR="00A959C7" w:rsidRPr="00A959C7" w14:paraId="31CA4024" w14:textId="77777777" w:rsidTr="00A959C7">
        <w:trPr>
          <w:trHeight w:val="300"/>
        </w:trPr>
        <w:tc>
          <w:tcPr>
            <w:tcW w:w="1383" w:type="dxa"/>
            <w:noWrap/>
            <w:hideMark/>
          </w:tcPr>
          <w:p w14:paraId="58DA859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193</w:t>
            </w:r>
          </w:p>
        </w:tc>
        <w:tc>
          <w:tcPr>
            <w:tcW w:w="8260" w:type="dxa"/>
            <w:noWrap/>
            <w:hideMark/>
          </w:tcPr>
          <w:p w14:paraId="5244BB1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Wristdrop</w:t>
            </w:r>
          </w:p>
        </w:tc>
      </w:tr>
    </w:tbl>
    <w:p w14:paraId="79E09529" w14:textId="77777777" w:rsidR="00A959C7" w:rsidRDefault="00A959C7" w:rsidP="009050F0"/>
    <w:p w14:paraId="4DC63DEA" w14:textId="77777777" w:rsidR="00A959C7" w:rsidRDefault="00A959C7">
      <w:pPr>
        <w:rPr>
          <w:rFonts w:asciiTheme="majorHAnsi" w:eastAsiaTheme="majorEastAsia" w:hAnsiTheme="majorHAnsi" w:cstheme="majorBidi"/>
          <w:color w:val="365F91" w:themeColor="accent1" w:themeShade="BF"/>
          <w:sz w:val="28"/>
          <w:szCs w:val="28"/>
        </w:rPr>
      </w:pPr>
      <w:r>
        <w:br w:type="page"/>
      </w:r>
    </w:p>
    <w:p w14:paraId="775E55E5" w14:textId="2ACC474B" w:rsidR="009050F0" w:rsidRDefault="009050F0">
      <w:pPr>
        <w:rPr>
          <w:rFonts w:asciiTheme="majorHAnsi" w:eastAsiaTheme="majorEastAsia" w:hAnsiTheme="majorHAnsi" w:cstheme="majorBidi"/>
          <w:color w:val="365F91" w:themeColor="accent1" w:themeShade="BF"/>
          <w:sz w:val="32"/>
          <w:szCs w:val="32"/>
        </w:rPr>
      </w:pPr>
    </w:p>
    <w:p w14:paraId="36880880" w14:textId="0F958D67" w:rsidR="00DB7694" w:rsidRDefault="00DF29D6" w:rsidP="000A1975">
      <w:pPr>
        <w:pStyle w:val="Heading1"/>
      </w:pPr>
      <w:bookmarkStart w:id="56" w:name="_Toc43971146"/>
      <w:r>
        <w:t>References</w:t>
      </w:r>
      <w:bookmarkEnd w:id="56"/>
    </w:p>
    <w:p w14:paraId="3A5D3AAF" w14:textId="77777777" w:rsidR="00A659F3" w:rsidRPr="00A659F3" w:rsidRDefault="00DB7694" w:rsidP="00A659F3">
      <w:pPr>
        <w:pStyle w:val="EndNoteBibliography"/>
        <w:spacing w:after="0"/>
        <w:ind w:left="720" w:hanging="720"/>
      </w:pPr>
      <w:r>
        <w:fldChar w:fldCharType="begin"/>
      </w:r>
      <w:r>
        <w:instrText xml:space="preserve"> ADDIN EN.REFLIST </w:instrText>
      </w:r>
      <w:r>
        <w:fldChar w:fldCharType="separate"/>
      </w:r>
      <w:r w:rsidR="00A659F3" w:rsidRPr="00A659F3">
        <w:t>1.</w:t>
      </w:r>
      <w:r w:rsidR="00A659F3" w:rsidRPr="00A659F3">
        <w:tab/>
        <w:t xml:space="preserve">Ray, W.A., et al., </w:t>
      </w:r>
      <w:r w:rsidR="00A659F3" w:rsidRPr="00A659F3">
        <w:rPr>
          <w:i/>
        </w:rPr>
        <w:t>Identification of fractures from computerized Medicare files.</w:t>
      </w:r>
      <w:r w:rsidR="00A659F3" w:rsidRPr="00A659F3">
        <w:t xml:space="preserve"> J Clin Epidemiol, 1992. </w:t>
      </w:r>
      <w:r w:rsidR="00A659F3" w:rsidRPr="00A659F3">
        <w:rPr>
          <w:b/>
        </w:rPr>
        <w:t>45</w:t>
      </w:r>
      <w:r w:rsidR="00A659F3" w:rsidRPr="00A659F3">
        <w:t>(7): p. 703-14.</w:t>
      </w:r>
    </w:p>
    <w:p w14:paraId="3189EC2A" w14:textId="77777777" w:rsidR="00A659F3" w:rsidRPr="00A659F3" w:rsidRDefault="00A659F3" w:rsidP="00A659F3">
      <w:pPr>
        <w:pStyle w:val="EndNoteBibliography"/>
        <w:spacing w:after="0"/>
        <w:ind w:left="720" w:hanging="720"/>
      </w:pPr>
      <w:r w:rsidRPr="00A659F3">
        <w:t>2.</w:t>
      </w:r>
      <w:r w:rsidRPr="00A659F3">
        <w:tab/>
        <w:t xml:space="preserve">Bhandari, M. and M. Swiontkowski, </w:t>
      </w:r>
      <w:r w:rsidRPr="00A659F3">
        <w:rPr>
          <w:i/>
        </w:rPr>
        <w:t>Management of Acute Hip Fracture.</w:t>
      </w:r>
      <w:r w:rsidRPr="00A659F3">
        <w:t xml:space="preserve"> N Engl J Med, 2017. </w:t>
      </w:r>
      <w:r w:rsidRPr="00A659F3">
        <w:rPr>
          <w:b/>
        </w:rPr>
        <w:t>377</w:t>
      </w:r>
      <w:r w:rsidRPr="00A659F3">
        <w:t>(21): p. 2053-2062.</w:t>
      </w:r>
    </w:p>
    <w:p w14:paraId="1B441250" w14:textId="77777777" w:rsidR="00A659F3" w:rsidRPr="00A659F3" w:rsidRDefault="00A659F3" w:rsidP="00A659F3">
      <w:pPr>
        <w:pStyle w:val="EndNoteBibliography"/>
        <w:spacing w:after="0"/>
        <w:ind w:left="720" w:hanging="720"/>
      </w:pPr>
      <w:r w:rsidRPr="00A659F3">
        <w:t>3.</w:t>
      </w:r>
      <w:r w:rsidRPr="00A659F3">
        <w:tab/>
        <w:t xml:space="preserve">Cooper, C., G. Campion, and L.J. Melton, 3rd, </w:t>
      </w:r>
      <w:r w:rsidRPr="00A659F3">
        <w:rPr>
          <w:i/>
        </w:rPr>
        <w:t>Hip fractures in the elderly: a world-wide projection.</w:t>
      </w:r>
      <w:r w:rsidRPr="00A659F3">
        <w:t xml:space="preserve"> Osteoporos Int, 1992. </w:t>
      </w:r>
      <w:r w:rsidRPr="00A659F3">
        <w:rPr>
          <w:b/>
        </w:rPr>
        <w:t>2</w:t>
      </w:r>
      <w:r w:rsidRPr="00A659F3">
        <w:t>(6): p. 285-9.</w:t>
      </w:r>
    </w:p>
    <w:p w14:paraId="38A74742" w14:textId="77777777" w:rsidR="00A659F3" w:rsidRPr="00A659F3" w:rsidRDefault="00A659F3" w:rsidP="00A659F3">
      <w:pPr>
        <w:pStyle w:val="EndNoteBibliography"/>
        <w:spacing w:after="0"/>
        <w:ind w:left="720" w:hanging="720"/>
      </w:pPr>
      <w:r w:rsidRPr="00A659F3">
        <w:t>4.</w:t>
      </w:r>
      <w:r w:rsidRPr="00A659F3">
        <w:tab/>
        <w:t xml:space="preserve">Veronese, N. and S. Maggi, </w:t>
      </w:r>
      <w:r w:rsidRPr="00A659F3">
        <w:rPr>
          <w:i/>
        </w:rPr>
        <w:t>Epidemiology and social costs of hip fracture.</w:t>
      </w:r>
      <w:r w:rsidRPr="00A659F3">
        <w:t xml:space="preserve"> Injury, 2018. </w:t>
      </w:r>
      <w:r w:rsidRPr="00A659F3">
        <w:rPr>
          <w:b/>
        </w:rPr>
        <w:t>49</w:t>
      </w:r>
      <w:r w:rsidRPr="00A659F3">
        <w:t>(8): p. 1458-1460.</w:t>
      </w:r>
    </w:p>
    <w:p w14:paraId="70B567C2" w14:textId="77777777" w:rsidR="00A659F3" w:rsidRPr="00A659F3" w:rsidRDefault="00A659F3" w:rsidP="00A659F3">
      <w:pPr>
        <w:pStyle w:val="EndNoteBibliography"/>
        <w:spacing w:after="0"/>
        <w:ind w:left="720" w:hanging="720"/>
      </w:pPr>
      <w:r w:rsidRPr="00A659F3">
        <w:t>5.</w:t>
      </w:r>
      <w:r w:rsidRPr="00A659F3">
        <w:tab/>
        <w:t xml:space="preserve">Wei, J., et al., </w:t>
      </w:r>
      <w:r w:rsidRPr="00A659F3">
        <w:rPr>
          <w:i/>
        </w:rPr>
        <w:t>Association of Tramadol Use With Risk of Hip Fracture.</w:t>
      </w:r>
      <w:r w:rsidRPr="00A659F3">
        <w:t xml:space="preserve"> J Bone Miner Res, 2020.</w:t>
      </w:r>
    </w:p>
    <w:p w14:paraId="7C2CD29C" w14:textId="77777777" w:rsidR="00A659F3" w:rsidRPr="00A659F3" w:rsidRDefault="00A659F3" w:rsidP="00A659F3">
      <w:pPr>
        <w:pStyle w:val="EndNoteBibliography"/>
        <w:spacing w:after="0"/>
        <w:ind w:left="720" w:hanging="720"/>
      </w:pPr>
      <w:r w:rsidRPr="00A659F3">
        <w:t>6.</w:t>
      </w:r>
      <w:r w:rsidRPr="00A659F3">
        <w:tab/>
        <w:t xml:space="preserve">Gibson, T.P., </w:t>
      </w:r>
      <w:r w:rsidRPr="00A659F3">
        <w:rPr>
          <w:i/>
        </w:rPr>
        <w:t>Pharmacokinetics, efficacy, and safety of analgesia with a focus on tramadol HCl.</w:t>
      </w:r>
      <w:r w:rsidRPr="00A659F3">
        <w:t xml:space="preserve"> Am J Med, 1996. </w:t>
      </w:r>
      <w:r w:rsidRPr="00A659F3">
        <w:rPr>
          <w:b/>
        </w:rPr>
        <w:t>101</w:t>
      </w:r>
      <w:r w:rsidRPr="00A659F3">
        <w:t>(1A): p. 47S-53S.</w:t>
      </w:r>
    </w:p>
    <w:p w14:paraId="4C7D3C6F" w14:textId="77777777" w:rsidR="00A659F3" w:rsidRPr="00A659F3" w:rsidRDefault="00A659F3" w:rsidP="00A659F3">
      <w:pPr>
        <w:pStyle w:val="EndNoteBibliography"/>
        <w:spacing w:after="0"/>
        <w:ind w:left="720" w:hanging="720"/>
      </w:pPr>
      <w:r w:rsidRPr="00A659F3">
        <w:t>7.</w:t>
      </w:r>
      <w:r w:rsidRPr="00A659F3">
        <w:tab/>
        <w:t xml:space="preserve">Miotto, K., et al., </w:t>
      </w:r>
      <w:r w:rsidRPr="00A659F3">
        <w:rPr>
          <w:i/>
        </w:rPr>
        <w:t>Trends in Tramadol: Pharmacology, Metabolism, and Misuse.</w:t>
      </w:r>
      <w:r w:rsidRPr="00A659F3">
        <w:t xml:space="preserve"> Anesth Analg, 2017. </w:t>
      </w:r>
      <w:r w:rsidRPr="00A659F3">
        <w:rPr>
          <w:b/>
        </w:rPr>
        <w:t>124</w:t>
      </w:r>
      <w:r w:rsidRPr="00A659F3">
        <w:t>(1): p. 44-51.</w:t>
      </w:r>
    </w:p>
    <w:p w14:paraId="410CB7E1" w14:textId="77777777" w:rsidR="00A659F3" w:rsidRPr="00A659F3" w:rsidRDefault="00A659F3" w:rsidP="00A659F3">
      <w:pPr>
        <w:pStyle w:val="EndNoteBibliography"/>
        <w:spacing w:after="0"/>
        <w:ind w:left="720" w:hanging="720"/>
      </w:pPr>
      <w:r w:rsidRPr="00A659F3">
        <w:t>8.</w:t>
      </w:r>
      <w:r w:rsidRPr="00A659F3">
        <w:tab/>
        <w:t xml:space="preserve">Ryan, P.B., et al., </w:t>
      </w:r>
      <w:r w:rsidRPr="00A659F3">
        <w:rPr>
          <w:i/>
        </w:rPr>
        <w:t>Empirical performance of a new user cohort method: lessons for developing a risk identification and analysis system.</w:t>
      </w:r>
      <w:r w:rsidRPr="00A659F3">
        <w:t xml:space="preserve"> Drug Saf, 2013. </w:t>
      </w:r>
      <w:r w:rsidRPr="00A659F3">
        <w:rPr>
          <w:b/>
        </w:rPr>
        <w:t>36 Suppl 1</w:t>
      </w:r>
      <w:r w:rsidRPr="00A659F3">
        <w:t>: p. S59-72.</w:t>
      </w:r>
    </w:p>
    <w:p w14:paraId="617F9465" w14:textId="77777777" w:rsidR="00A659F3" w:rsidRPr="00A659F3" w:rsidRDefault="00A659F3" w:rsidP="00A659F3">
      <w:pPr>
        <w:pStyle w:val="EndNoteBibliography"/>
        <w:spacing w:after="0"/>
        <w:ind w:left="720" w:hanging="720"/>
      </w:pPr>
      <w:r w:rsidRPr="00A659F3">
        <w:t>9.</w:t>
      </w:r>
      <w:r w:rsidRPr="00A659F3">
        <w:tab/>
        <w:t xml:space="preserve">Voss, E.A., et al., </w:t>
      </w:r>
      <w:r w:rsidRPr="00A659F3">
        <w:rPr>
          <w:i/>
        </w:rPr>
        <w:t>Feasibility and utility of applications of the common data model to multiple, disparate observational health databases.</w:t>
      </w:r>
      <w:r w:rsidRPr="00A659F3">
        <w:t xml:space="preserve"> J Am Med Inform Assoc, 2015. </w:t>
      </w:r>
      <w:r w:rsidRPr="00A659F3">
        <w:rPr>
          <w:b/>
        </w:rPr>
        <w:t>22</w:t>
      </w:r>
      <w:r w:rsidRPr="00A659F3">
        <w:t>(3): p. 553-64.</w:t>
      </w:r>
    </w:p>
    <w:p w14:paraId="5C52C162" w14:textId="77777777" w:rsidR="00A659F3" w:rsidRPr="00A659F3" w:rsidRDefault="00A659F3" w:rsidP="00A659F3">
      <w:pPr>
        <w:pStyle w:val="EndNoteBibliography"/>
        <w:spacing w:after="0"/>
        <w:ind w:left="720" w:hanging="720"/>
      </w:pPr>
      <w:r w:rsidRPr="00A659F3">
        <w:t>10.</w:t>
      </w:r>
      <w:r w:rsidRPr="00A659F3">
        <w:tab/>
        <w:t xml:space="preserve">Berry, S.D., et al., </w:t>
      </w:r>
      <w:r w:rsidRPr="00A659F3">
        <w:rPr>
          <w:i/>
        </w:rPr>
        <w:t>Diuretic initiation and the acute risk of hip fracture.</w:t>
      </w:r>
      <w:r w:rsidRPr="00A659F3">
        <w:t xml:space="preserve"> Osteoporosis International, 2013. </w:t>
      </w:r>
      <w:r w:rsidRPr="00A659F3">
        <w:rPr>
          <w:b/>
        </w:rPr>
        <w:t>24</w:t>
      </w:r>
      <w:r w:rsidRPr="00A659F3">
        <w:t>(2): p. 689-695.</w:t>
      </w:r>
    </w:p>
    <w:p w14:paraId="21B10EC8" w14:textId="77777777" w:rsidR="00A659F3" w:rsidRPr="00A659F3" w:rsidRDefault="00A659F3" w:rsidP="00A659F3">
      <w:pPr>
        <w:pStyle w:val="EndNoteBibliography"/>
        <w:spacing w:after="0"/>
        <w:ind w:left="720" w:hanging="720"/>
      </w:pPr>
      <w:r w:rsidRPr="00A659F3">
        <w:t>11.</w:t>
      </w:r>
      <w:r w:rsidRPr="00A659F3">
        <w:tab/>
        <w:t xml:space="preserve">Hudson, M., et al., </w:t>
      </w:r>
      <w:r w:rsidRPr="00A659F3">
        <w:rPr>
          <w:i/>
        </w:rPr>
        <w:t>The validity of administrative data to identify hip fractures is high--a systematic review.</w:t>
      </w:r>
      <w:r w:rsidRPr="00A659F3">
        <w:t xml:space="preserve"> J Clin Epidemiol, 2013. </w:t>
      </w:r>
      <w:r w:rsidRPr="00A659F3">
        <w:rPr>
          <w:b/>
        </w:rPr>
        <w:t>66</w:t>
      </w:r>
      <w:r w:rsidRPr="00A659F3">
        <w:t>(3): p. 278-85.</w:t>
      </w:r>
    </w:p>
    <w:p w14:paraId="148ADDFD" w14:textId="77777777" w:rsidR="00A659F3" w:rsidRPr="00A659F3" w:rsidRDefault="00A659F3" w:rsidP="00A659F3">
      <w:pPr>
        <w:pStyle w:val="EndNoteBibliography"/>
        <w:spacing w:after="0"/>
        <w:ind w:left="720" w:hanging="720"/>
      </w:pPr>
      <w:r w:rsidRPr="00A659F3">
        <w:t>12.</w:t>
      </w:r>
      <w:r w:rsidRPr="00A659F3">
        <w:tab/>
        <w:t xml:space="preserve">Nair, S.S., et al., </w:t>
      </w:r>
      <w:r w:rsidRPr="00A659F3">
        <w:rPr>
          <w:i/>
        </w:rPr>
        <w:t>Temporal trends in the incidence, treatment and outcomes of hip fracture after first kidney transplantation in the United States.</w:t>
      </w:r>
      <w:r w:rsidRPr="00A659F3">
        <w:t xml:space="preserve"> Am J Transplant, 2014. </w:t>
      </w:r>
      <w:r w:rsidRPr="00A659F3">
        <w:rPr>
          <w:b/>
        </w:rPr>
        <w:t>14</w:t>
      </w:r>
      <w:r w:rsidRPr="00A659F3">
        <w:t>(4): p. 943-951.</w:t>
      </w:r>
    </w:p>
    <w:p w14:paraId="02CC387C" w14:textId="77777777" w:rsidR="00A659F3" w:rsidRPr="00A659F3" w:rsidRDefault="00A659F3" w:rsidP="00A659F3">
      <w:pPr>
        <w:pStyle w:val="EndNoteBibliography"/>
        <w:spacing w:after="0"/>
        <w:ind w:left="720" w:hanging="720"/>
      </w:pPr>
      <w:r w:rsidRPr="00A659F3">
        <w:t>13.</w:t>
      </w:r>
      <w:r w:rsidRPr="00A659F3">
        <w:tab/>
        <w:t xml:space="preserve">Swerdel, J.N., G. Hripcsak, and P.B. Ryan, </w:t>
      </w:r>
      <w:r w:rsidRPr="00A659F3">
        <w:rPr>
          <w:i/>
        </w:rPr>
        <w:t>PheValuator: Development and evaluation of a phenotype algorithm evaluator.</w:t>
      </w:r>
      <w:r w:rsidRPr="00A659F3">
        <w:t xml:space="preserve"> J Biomed Inform, 2019. </w:t>
      </w:r>
      <w:r w:rsidRPr="00A659F3">
        <w:rPr>
          <w:b/>
        </w:rPr>
        <w:t>97</w:t>
      </w:r>
      <w:r w:rsidRPr="00A659F3">
        <w:t>: p. 103258.</w:t>
      </w:r>
    </w:p>
    <w:p w14:paraId="57AD7F92" w14:textId="77777777" w:rsidR="00A659F3" w:rsidRPr="00A659F3" w:rsidRDefault="00A659F3" w:rsidP="00A659F3">
      <w:pPr>
        <w:pStyle w:val="EndNoteBibliography"/>
        <w:spacing w:after="0"/>
        <w:ind w:left="720" w:hanging="720"/>
      </w:pPr>
      <w:r w:rsidRPr="00A659F3">
        <w:t>14.</w:t>
      </w:r>
      <w:r w:rsidRPr="00A659F3">
        <w:tab/>
        <w:t xml:space="preserve">Voss, E.A., et al., </w:t>
      </w:r>
      <w:r w:rsidRPr="00A659F3">
        <w:rPr>
          <w:i/>
        </w:rPr>
        <w:t>Accuracy of an automated knowledge base for identifying drug adverse reactions.</w:t>
      </w:r>
      <w:r w:rsidRPr="00A659F3">
        <w:t xml:space="preserve"> J Biomed Inform, 2017. </w:t>
      </w:r>
      <w:r w:rsidRPr="00A659F3">
        <w:rPr>
          <w:b/>
        </w:rPr>
        <w:t>66</w:t>
      </w:r>
      <w:r w:rsidRPr="00A659F3">
        <w:t>: p. 72-81.</w:t>
      </w:r>
    </w:p>
    <w:p w14:paraId="10E93594" w14:textId="77777777" w:rsidR="00A659F3" w:rsidRPr="00A659F3" w:rsidRDefault="00A659F3" w:rsidP="00A659F3">
      <w:pPr>
        <w:pStyle w:val="EndNoteBibliography"/>
        <w:spacing w:after="0"/>
        <w:ind w:left="720" w:hanging="720"/>
      </w:pPr>
      <w:r w:rsidRPr="00A659F3">
        <w:t>15.</w:t>
      </w:r>
      <w:r w:rsidRPr="00A659F3">
        <w:tab/>
        <w:t xml:space="preserve">Schuemie, M.J., et al., </w:t>
      </w:r>
      <w:r w:rsidRPr="00A659F3">
        <w:rPr>
          <w:i/>
        </w:rPr>
        <w:t>Empirical confidence interval calibration for population-level effect estimation studies in observational healthcare data.</w:t>
      </w:r>
      <w:r w:rsidRPr="00A659F3">
        <w:t xml:space="preserve"> Proc Natl Acad Sci U S A, 2018. </w:t>
      </w:r>
      <w:r w:rsidRPr="00A659F3">
        <w:rPr>
          <w:b/>
        </w:rPr>
        <w:t>115</w:t>
      </w:r>
      <w:r w:rsidRPr="00A659F3">
        <w:t>(11): p. 2571-2577.</w:t>
      </w:r>
    </w:p>
    <w:p w14:paraId="234336AC" w14:textId="77777777" w:rsidR="00A659F3" w:rsidRPr="00A659F3" w:rsidRDefault="00A659F3" w:rsidP="00A659F3">
      <w:pPr>
        <w:pStyle w:val="EndNoteBibliography"/>
        <w:spacing w:after="0"/>
        <w:ind w:left="720" w:hanging="720"/>
      </w:pPr>
      <w:r w:rsidRPr="00A659F3">
        <w:t>16.</w:t>
      </w:r>
      <w:r w:rsidRPr="00A659F3">
        <w:tab/>
        <w:t xml:space="preserve">Schuemie, M.J., et al., </w:t>
      </w:r>
      <w:r w:rsidRPr="00A659F3">
        <w:rPr>
          <w:i/>
        </w:rPr>
        <w:t>Interpreting observational studies: why empirical calibration is needed to correct p-values.</w:t>
      </w:r>
      <w:r w:rsidRPr="00A659F3">
        <w:t xml:space="preserve"> Stat Med, 2014. </w:t>
      </w:r>
      <w:r w:rsidRPr="00A659F3">
        <w:rPr>
          <w:b/>
        </w:rPr>
        <w:t>33</w:t>
      </w:r>
      <w:r w:rsidRPr="00A659F3">
        <w:t>(2): p. 209-18.</w:t>
      </w:r>
    </w:p>
    <w:p w14:paraId="1F561B89" w14:textId="77777777" w:rsidR="00A659F3" w:rsidRPr="00A659F3" w:rsidRDefault="00A659F3" w:rsidP="00A659F3">
      <w:pPr>
        <w:pStyle w:val="EndNoteBibliography"/>
        <w:spacing w:after="0"/>
        <w:ind w:left="720" w:hanging="720"/>
      </w:pPr>
      <w:r w:rsidRPr="00A659F3">
        <w:t>17.</w:t>
      </w:r>
      <w:r w:rsidRPr="00A659F3">
        <w:tab/>
        <w:t xml:space="preserve">Tian, Y., M.J. Schuemie, and M.A. Suchard, </w:t>
      </w:r>
      <w:r w:rsidRPr="00A659F3">
        <w:rPr>
          <w:i/>
        </w:rPr>
        <w:t>Evaluating large-scale propensity score performance through real-world and synthetic data experiments.</w:t>
      </w:r>
      <w:r w:rsidRPr="00A659F3">
        <w:t xml:space="preserve"> Int J Epidemiol, 2018. </w:t>
      </w:r>
      <w:r w:rsidRPr="00A659F3">
        <w:rPr>
          <w:b/>
        </w:rPr>
        <w:t>47</w:t>
      </w:r>
      <w:r w:rsidRPr="00A659F3">
        <w:t>(6): p. 2005-2014.</w:t>
      </w:r>
    </w:p>
    <w:p w14:paraId="396322CE" w14:textId="6EB0A6FF" w:rsidR="00A659F3" w:rsidRPr="00A659F3" w:rsidRDefault="00A659F3" w:rsidP="00A659F3">
      <w:pPr>
        <w:pStyle w:val="EndNoteBibliography"/>
        <w:spacing w:after="0"/>
        <w:ind w:left="720" w:hanging="720"/>
      </w:pPr>
      <w:r w:rsidRPr="00A659F3">
        <w:t>18.</w:t>
      </w:r>
      <w:r w:rsidRPr="00A659F3">
        <w:tab/>
      </w:r>
      <w:r w:rsidRPr="00A659F3">
        <w:rPr>
          <w:i/>
        </w:rPr>
        <w:t>The Book of OHDSI</w:t>
      </w:r>
      <w:r w:rsidRPr="00A659F3">
        <w:t xml:space="preserve">. 2019-09-26; Available from: </w:t>
      </w:r>
      <w:hyperlink r:id="rId28" w:history="1">
        <w:r w:rsidRPr="00A659F3">
          <w:rPr>
            <w:rStyle w:val="Hyperlink"/>
          </w:rPr>
          <w:t>https://ohdsi.github.io/TheBookOfOhdsi/</w:t>
        </w:r>
      </w:hyperlink>
      <w:r w:rsidRPr="00A659F3">
        <w:t>.</w:t>
      </w:r>
    </w:p>
    <w:p w14:paraId="14006BC1" w14:textId="77777777" w:rsidR="00A659F3" w:rsidRPr="00A659F3" w:rsidRDefault="00A659F3" w:rsidP="00A659F3">
      <w:pPr>
        <w:pStyle w:val="EndNoteBibliography"/>
        <w:spacing w:after="0"/>
        <w:ind w:left="720" w:hanging="720"/>
      </w:pPr>
      <w:r w:rsidRPr="00A659F3">
        <w:t>19.</w:t>
      </w:r>
      <w:r w:rsidRPr="00A659F3">
        <w:tab/>
      </w:r>
      <w:r w:rsidRPr="00A659F3">
        <w:rPr>
          <w:i/>
        </w:rPr>
        <w:t>R: A language and environment for statistical computing</w:t>
      </w:r>
      <w:r w:rsidRPr="00A659F3">
        <w:t>. 2019, R Foundation for Statistical Computing: Vienna, Austria.</w:t>
      </w:r>
    </w:p>
    <w:p w14:paraId="6E7D20C9" w14:textId="77777777" w:rsidR="00A659F3" w:rsidRPr="00A659F3" w:rsidRDefault="00A659F3" w:rsidP="00A659F3">
      <w:pPr>
        <w:pStyle w:val="EndNoteBibliography"/>
        <w:spacing w:after="0"/>
        <w:ind w:left="720" w:hanging="720"/>
      </w:pPr>
      <w:r w:rsidRPr="00A659F3">
        <w:t>20.</w:t>
      </w:r>
      <w:r w:rsidRPr="00A659F3">
        <w:tab/>
        <w:t xml:space="preserve">Schoenfeld, D.A., </w:t>
      </w:r>
      <w:r w:rsidRPr="00A659F3">
        <w:rPr>
          <w:i/>
        </w:rPr>
        <w:t>Sample-size formula for the proportional-hazards regression model.</w:t>
      </w:r>
      <w:r w:rsidRPr="00A659F3">
        <w:t xml:space="preserve"> Biometrics, 1983. </w:t>
      </w:r>
      <w:r w:rsidRPr="00A659F3">
        <w:rPr>
          <w:b/>
        </w:rPr>
        <w:t>39</w:t>
      </w:r>
      <w:r w:rsidRPr="00A659F3">
        <w:t>(2): p. 499-503.</w:t>
      </w:r>
    </w:p>
    <w:p w14:paraId="5CE5283F" w14:textId="47A473C1" w:rsidR="00A659F3" w:rsidRPr="00A659F3" w:rsidRDefault="00A659F3" w:rsidP="00A659F3">
      <w:pPr>
        <w:pStyle w:val="EndNoteBibliography"/>
        <w:spacing w:after="0"/>
        <w:ind w:left="720" w:hanging="720"/>
      </w:pPr>
      <w:r w:rsidRPr="00A659F3">
        <w:t>21.</w:t>
      </w:r>
      <w:r w:rsidRPr="00A659F3">
        <w:tab/>
      </w:r>
      <w:r w:rsidRPr="00A659F3">
        <w:rPr>
          <w:i/>
        </w:rPr>
        <w:t>ATLAS</w:t>
      </w:r>
      <w:r w:rsidRPr="00A659F3">
        <w:t xml:space="preserve">. [web page]  [cited 2020; Available from: </w:t>
      </w:r>
      <w:hyperlink r:id="rId29" w:history="1">
        <w:r w:rsidRPr="00A659F3">
          <w:rPr>
            <w:rStyle w:val="Hyperlink"/>
          </w:rPr>
          <w:t>https://github.com/OHDSI/Atlas/wiki</w:t>
        </w:r>
      </w:hyperlink>
      <w:r w:rsidRPr="00A659F3">
        <w:t>.</w:t>
      </w:r>
    </w:p>
    <w:p w14:paraId="70FBF49E" w14:textId="77777777" w:rsidR="00A659F3" w:rsidRPr="00A659F3" w:rsidRDefault="00A659F3" w:rsidP="00A659F3">
      <w:pPr>
        <w:pStyle w:val="EndNoteBibliography"/>
        <w:spacing w:after="0"/>
        <w:ind w:left="720" w:hanging="720"/>
      </w:pPr>
      <w:r w:rsidRPr="00A659F3">
        <w:t>22.</w:t>
      </w:r>
      <w:r w:rsidRPr="00A659F3">
        <w:tab/>
        <w:t xml:space="preserve">Higgins, J.P., et al., </w:t>
      </w:r>
      <w:r w:rsidRPr="00A659F3">
        <w:rPr>
          <w:i/>
        </w:rPr>
        <w:t>Measuring inconsistency in meta-analyses.</w:t>
      </w:r>
      <w:r w:rsidRPr="00A659F3">
        <w:t xml:space="preserve"> BMJ, 2003. </w:t>
      </w:r>
      <w:r w:rsidRPr="00A659F3">
        <w:rPr>
          <w:b/>
        </w:rPr>
        <w:t>327</w:t>
      </w:r>
      <w:r w:rsidRPr="00A659F3">
        <w:t>(7414): p. 557-60.</w:t>
      </w:r>
    </w:p>
    <w:p w14:paraId="2EFB889B" w14:textId="77777777" w:rsidR="00A659F3" w:rsidRPr="00A659F3" w:rsidRDefault="00A659F3" w:rsidP="00A659F3">
      <w:pPr>
        <w:pStyle w:val="EndNoteBibliography"/>
        <w:spacing w:after="0"/>
        <w:ind w:left="720" w:hanging="720"/>
      </w:pPr>
      <w:r w:rsidRPr="00A659F3">
        <w:t>23.</w:t>
      </w:r>
      <w:r w:rsidRPr="00A659F3">
        <w:tab/>
      </w:r>
      <w:r w:rsidRPr="00A659F3">
        <w:rPr>
          <w:i/>
        </w:rPr>
        <w:t>Cochrane Handbook for Systematic Reviews of Interventions: 9.5.2 Identifying and measuring heterogeneity</w:t>
      </w:r>
      <w:r w:rsidRPr="00A659F3">
        <w:t>. 2011, Cochrane Reviews.</w:t>
      </w:r>
    </w:p>
    <w:p w14:paraId="7C1DD268" w14:textId="77777777" w:rsidR="00A659F3" w:rsidRPr="00A659F3" w:rsidRDefault="00A659F3" w:rsidP="00A659F3">
      <w:pPr>
        <w:pStyle w:val="EndNoteBibliography"/>
        <w:spacing w:after="0"/>
        <w:ind w:left="720" w:hanging="720"/>
      </w:pPr>
      <w:r w:rsidRPr="00A659F3">
        <w:lastRenderedPageBreak/>
        <w:t>24.</w:t>
      </w:r>
      <w:r w:rsidRPr="00A659F3">
        <w:tab/>
        <w:t xml:space="preserve">IntHout, J., J.P. Ioannidis, and G.F. Borm, </w:t>
      </w:r>
      <w:r w:rsidRPr="00A659F3">
        <w:rPr>
          <w:i/>
        </w:rPr>
        <w:t>The Hartung-Knapp-Sidik-Jonkman method for random effects meta-analysis is straightforward and considerably outperforms the standard DerSimonian-Laird method.</w:t>
      </w:r>
      <w:r w:rsidRPr="00A659F3">
        <w:t xml:space="preserve"> BMC Med Res Methodol, 2014. </w:t>
      </w:r>
      <w:r w:rsidRPr="00A659F3">
        <w:rPr>
          <w:b/>
        </w:rPr>
        <w:t>14</w:t>
      </w:r>
      <w:r w:rsidRPr="00A659F3">
        <w:t>: p. 25.</w:t>
      </w:r>
    </w:p>
    <w:p w14:paraId="6D25D1A0" w14:textId="77777777" w:rsidR="00A659F3" w:rsidRPr="00A659F3" w:rsidRDefault="00A659F3" w:rsidP="00A659F3">
      <w:pPr>
        <w:pStyle w:val="EndNoteBibliography"/>
        <w:ind w:left="720" w:hanging="720"/>
      </w:pPr>
      <w:r w:rsidRPr="00A659F3">
        <w:t>25.</w:t>
      </w:r>
      <w:r w:rsidRPr="00A659F3">
        <w:tab/>
        <w:t xml:space="preserve">Schuemie, M.J., et al., </w:t>
      </w:r>
      <w:r w:rsidRPr="00A659F3">
        <w:rPr>
          <w:i/>
        </w:rPr>
        <w:t>Improving reproducibility by using high-throughput observational studies with empirical calibration.</w:t>
      </w:r>
      <w:r w:rsidRPr="00A659F3">
        <w:t xml:space="preserve"> Philos Trans A Math Phys Eng Sci, 2018. </w:t>
      </w:r>
      <w:r w:rsidRPr="00A659F3">
        <w:rPr>
          <w:b/>
        </w:rPr>
        <w:t>376</w:t>
      </w:r>
      <w:r w:rsidRPr="00A659F3">
        <w:t>(2128).</w:t>
      </w:r>
    </w:p>
    <w:p w14:paraId="3DB3F090" w14:textId="39E8588F" w:rsidR="00DF29D6" w:rsidRPr="00DF29D6" w:rsidRDefault="00DB7694" w:rsidP="00DF29D6">
      <w:r>
        <w:fldChar w:fldCharType="end"/>
      </w:r>
    </w:p>
    <w:sectPr w:rsidR="00DF29D6" w:rsidRPr="00DF29D6" w:rsidSect="00C13772">
      <w:footerReference w:type="default" r:id="rId30"/>
      <w:pgSz w:w="12240" w:h="15840"/>
      <w:pgMar w:top="1440" w:right="1440" w:bottom="1440" w:left="1440" w:header="720" w:footer="720" w:gutter="0"/>
      <w:cols w:space="720"/>
      <w:titlePg/>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287968B" w16cex:dateUtc="2020-06-07T14:38:00Z"/>
  <w16cex:commentExtensible w16cex:durableId="228796F4" w16cex:dateUtc="2020-06-07T14:40:00Z"/>
  <w16cex:commentExtensible w16cex:durableId="228797A2" w16cex:dateUtc="2020-06-07T14:43:00Z"/>
  <w16cex:commentExtensible w16cex:durableId="2287984A" w16cex:dateUtc="2020-06-07T14:46:00Z"/>
  <w16cex:commentExtensible w16cex:durableId="2287987C" w16cex:dateUtc="2020-06-07T14:46:00Z"/>
  <w16cex:commentExtensible w16cex:durableId="03D9CD6F" w16cex:dateUtc="2020-06-15T18:20:13.927Z"/>
  <w16cex:commentExtensible w16cex:durableId="7F3DE988" w16cex:dateUtc="2020-06-15T18:24:13.824Z"/>
  <w16cex:commentExtensible w16cex:durableId="3A610EB8" w16cex:dateUtc="2020-06-15T18:25:40.891Z"/>
  <w16cex:commentExtensible w16cex:durableId="0199D3F5" w16cex:dateUtc="2020-06-15T18:28:33.664Z"/>
  <w16cex:commentExtensible w16cex:durableId="7C22240C" w16cex:dateUtc="2020-06-15T18:31:00.315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F6BEC" w14:textId="77777777" w:rsidR="002C3488" w:rsidRDefault="002C3488" w:rsidP="00BB5A7E">
      <w:pPr>
        <w:spacing w:after="0" w:line="240" w:lineRule="auto"/>
      </w:pPr>
      <w:r>
        <w:separator/>
      </w:r>
    </w:p>
  </w:endnote>
  <w:endnote w:type="continuationSeparator" w:id="0">
    <w:p w14:paraId="3017D63F" w14:textId="77777777" w:rsidR="002C3488" w:rsidRDefault="002C3488" w:rsidP="00BB5A7E">
      <w:pPr>
        <w:spacing w:after="0" w:line="240" w:lineRule="auto"/>
      </w:pPr>
      <w:r>
        <w:continuationSeparator/>
      </w:r>
    </w:p>
  </w:endnote>
  <w:endnote w:type="continuationNotice" w:id="1">
    <w:p w14:paraId="46B63BF5" w14:textId="77777777" w:rsidR="002C3488" w:rsidRDefault="002C34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CCC41" w14:textId="2F14037F" w:rsidR="002C3488" w:rsidRDefault="002C3488">
    <w:pPr>
      <w:pStyle w:val="Footer"/>
    </w:pPr>
    <w:r w:rsidRPr="00BB5A7E">
      <w:rPr>
        <w:b/>
        <w:bCs/>
      </w:rPr>
      <w:t>Status:</w:t>
    </w:r>
    <w:r>
      <w:t xml:space="preserve">  Final, </w:t>
    </w:r>
    <w:r w:rsidRPr="00BB5A7E">
      <w:rPr>
        <w:b/>
        <w:bCs/>
      </w:rPr>
      <w:t>Date:</w:t>
    </w:r>
    <w:r>
      <w:t xml:space="preserve">  </w:t>
    </w:r>
    <w:r>
      <w:fldChar w:fldCharType="begin"/>
    </w:r>
    <w:r>
      <w:instrText xml:space="preserve"> DATE \@ "MMMM d, yyyy" </w:instrText>
    </w:r>
    <w:r>
      <w:fldChar w:fldCharType="separate"/>
    </w:r>
    <w:r>
      <w:rPr>
        <w:noProof/>
      </w:rPr>
      <w:t>June 25, 2020</w:t>
    </w:r>
    <w:r>
      <w:fldChar w:fldCharType="end"/>
    </w:r>
    <w:r>
      <w:tab/>
    </w:r>
    <w:r>
      <w:tab/>
      <w:t xml:space="preserve">Page </w:t>
    </w:r>
    <w:r>
      <w:rPr>
        <w:b/>
        <w:bCs/>
      </w:rPr>
      <w:fldChar w:fldCharType="begin"/>
    </w:r>
    <w:r>
      <w:rPr>
        <w:b/>
        <w:bCs/>
      </w:rPr>
      <w:instrText xml:space="preserve"> PAGE  \* Arabic  \* MERGEFORMAT </w:instrText>
    </w:r>
    <w:r>
      <w:rPr>
        <w:b/>
        <w:bCs/>
      </w:rPr>
      <w:fldChar w:fldCharType="separate"/>
    </w:r>
    <w:r>
      <w:rPr>
        <w:b/>
        <w:bCs/>
        <w:noProof/>
      </w:rPr>
      <w:t>10</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noProof/>
      </w:rPr>
      <w:t>25</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25A703" w14:textId="77777777" w:rsidR="002C3488" w:rsidRDefault="002C3488" w:rsidP="00BB5A7E">
      <w:pPr>
        <w:spacing w:after="0" w:line="240" w:lineRule="auto"/>
      </w:pPr>
      <w:r>
        <w:separator/>
      </w:r>
    </w:p>
  </w:footnote>
  <w:footnote w:type="continuationSeparator" w:id="0">
    <w:p w14:paraId="17697AB0" w14:textId="77777777" w:rsidR="002C3488" w:rsidRDefault="002C3488" w:rsidP="00BB5A7E">
      <w:pPr>
        <w:spacing w:after="0" w:line="240" w:lineRule="auto"/>
      </w:pPr>
      <w:r>
        <w:continuationSeparator/>
      </w:r>
    </w:p>
  </w:footnote>
  <w:footnote w:type="continuationNotice" w:id="1">
    <w:p w14:paraId="0B6B0C0A" w14:textId="77777777" w:rsidR="002C3488" w:rsidRDefault="002C348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019F8"/>
    <w:multiLevelType w:val="hybridMultilevel"/>
    <w:tmpl w:val="0A4E9E5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86701B9"/>
    <w:multiLevelType w:val="hybridMultilevel"/>
    <w:tmpl w:val="73E0CE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B044E2E"/>
    <w:multiLevelType w:val="hybridMultilevel"/>
    <w:tmpl w:val="270E8E48"/>
    <w:lvl w:ilvl="0" w:tplc="C41E4E5C">
      <w:start w:val="1"/>
      <w:numFmt w:val="bullet"/>
      <w:lvlText w:val="•"/>
      <w:lvlJc w:val="left"/>
      <w:pPr>
        <w:tabs>
          <w:tab w:val="num" w:pos="720"/>
        </w:tabs>
        <w:ind w:left="720" w:hanging="360"/>
      </w:pPr>
      <w:rPr>
        <w:rFonts w:ascii="Arial" w:hAnsi="Arial" w:hint="default"/>
      </w:rPr>
    </w:lvl>
    <w:lvl w:ilvl="1" w:tplc="718A2496" w:tentative="1">
      <w:start w:val="1"/>
      <w:numFmt w:val="bullet"/>
      <w:lvlText w:val="•"/>
      <w:lvlJc w:val="left"/>
      <w:pPr>
        <w:tabs>
          <w:tab w:val="num" w:pos="1440"/>
        </w:tabs>
        <w:ind w:left="1440" w:hanging="360"/>
      </w:pPr>
      <w:rPr>
        <w:rFonts w:ascii="Arial" w:hAnsi="Arial" w:hint="default"/>
      </w:rPr>
    </w:lvl>
    <w:lvl w:ilvl="2" w:tplc="E44E2850" w:tentative="1">
      <w:start w:val="1"/>
      <w:numFmt w:val="bullet"/>
      <w:lvlText w:val="•"/>
      <w:lvlJc w:val="left"/>
      <w:pPr>
        <w:tabs>
          <w:tab w:val="num" w:pos="2160"/>
        </w:tabs>
        <w:ind w:left="2160" w:hanging="360"/>
      </w:pPr>
      <w:rPr>
        <w:rFonts w:ascii="Arial" w:hAnsi="Arial" w:hint="default"/>
      </w:rPr>
    </w:lvl>
    <w:lvl w:ilvl="3" w:tplc="DDC45FB0" w:tentative="1">
      <w:start w:val="1"/>
      <w:numFmt w:val="bullet"/>
      <w:lvlText w:val="•"/>
      <w:lvlJc w:val="left"/>
      <w:pPr>
        <w:tabs>
          <w:tab w:val="num" w:pos="2880"/>
        </w:tabs>
        <w:ind w:left="2880" w:hanging="360"/>
      </w:pPr>
      <w:rPr>
        <w:rFonts w:ascii="Arial" w:hAnsi="Arial" w:hint="default"/>
      </w:rPr>
    </w:lvl>
    <w:lvl w:ilvl="4" w:tplc="6736070A" w:tentative="1">
      <w:start w:val="1"/>
      <w:numFmt w:val="bullet"/>
      <w:lvlText w:val="•"/>
      <w:lvlJc w:val="left"/>
      <w:pPr>
        <w:tabs>
          <w:tab w:val="num" w:pos="3600"/>
        </w:tabs>
        <w:ind w:left="3600" w:hanging="360"/>
      </w:pPr>
      <w:rPr>
        <w:rFonts w:ascii="Arial" w:hAnsi="Arial" w:hint="default"/>
      </w:rPr>
    </w:lvl>
    <w:lvl w:ilvl="5" w:tplc="43F2FC2A" w:tentative="1">
      <w:start w:val="1"/>
      <w:numFmt w:val="bullet"/>
      <w:lvlText w:val="•"/>
      <w:lvlJc w:val="left"/>
      <w:pPr>
        <w:tabs>
          <w:tab w:val="num" w:pos="4320"/>
        </w:tabs>
        <w:ind w:left="4320" w:hanging="360"/>
      </w:pPr>
      <w:rPr>
        <w:rFonts w:ascii="Arial" w:hAnsi="Arial" w:hint="default"/>
      </w:rPr>
    </w:lvl>
    <w:lvl w:ilvl="6" w:tplc="810C3C88" w:tentative="1">
      <w:start w:val="1"/>
      <w:numFmt w:val="bullet"/>
      <w:lvlText w:val="•"/>
      <w:lvlJc w:val="left"/>
      <w:pPr>
        <w:tabs>
          <w:tab w:val="num" w:pos="5040"/>
        </w:tabs>
        <w:ind w:left="5040" w:hanging="360"/>
      </w:pPr>
      <w:rPr>
        <w:rFonts w:ascii="Arial" w:hAnsi="Arial" w:hint="default"/>
      </w:rPr>
    </w:lvl>
    <w:lvl w:ilvl="7" w:tplc="AEBE62CC" w:tentative="1">
      <w:start w:val="1"/>
      <w:numFmt w:val="bullet"/>
      <w:lvlText w:val="•"/>
      <w:lvlJc w:val="left"/>
      <w:pPr>
        <w:tabs>
          <w:tab w:val="num" w:pos="5760"/>
        </w:tabs>
        <w:ind w:left="5760" w:hanging="360"/>
      </w:pPr>
      <w:rPr>
        <w:rFonts w:ascii="Arial" w:hAnsi="Arial" w:hint="default"/>
      </w:rPr>
    </w:lvl>
    <w:lvl w:ilvl="8" w:tplc="8E62EF6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F8B5FD8"/>
    <w:multiLevelType w:val="hybridMultilevel"/>
    <w:tmpl w:val="74E27F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907549"/>
    <w:multiLevelType w:val="hybridMultilevel"/>
    <w:tmpl w:val="9F1A1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F75572"/>
    <w:multiLevelType w:val="hybridMultilevel"/>
    <w:tmpl w:val="96466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DC2A87"/>
    <w:multiLevelType w:val="hybridMultilevel"/>
    <w:tmpl w:val="5EFEAF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F3F37ED"/>
    <w:multiLevelType w:val="hybridMultilevel"/>
    <w:tmpl w:val="687494CA"/>
    <w:lvl w:ilvl="0" w:tplc="6A48CC5A">
      <w:start w:val="1"/>
      <w:numFmt w:val="bullet"/>
      <w:lvlText w:val=""/>
      <w:lvlJc w:val="left"/>
      <w:pPr>
        <w:ind w:left="360" w:hanging="360"/>
      </w:pPr>
      <w:rPr>
        <w:rFonts w:ascii="Symbol" w:hAnsi="Symbol" w:hint="default"/>
        <w:sz w:val="16"/>
        <w:szCs w:val="16"/>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D6A9B"/>
    <w:multiLevelType w:val="hybridMultilevel"/>
    <w:tmpl w:val="0F00CC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206AAA"/>
    <w:multiLevelType w:val="multilevel"/>
    <w:tmpl w:val="ED5EB726"/>
    <w:lvl w:ilvl="0">
      <w:start w:val="1"/>
      <w:numFmt w:val="decimal"/>
      <w:pStyle w:val="Heading1"/>
      <w:lvlText w:val="%1."/>
      <w:lvlJc w:val="left"/>
      <w:pPr>
        <w:ind w:left="360" w:hanging="360"/>
      </w:pPr>
    </w:lvl>
    <w:lvl w:ilvl="1">
      <w:start w:val="1"/>
      <w:numFmt w:val="decimal"/>
      <w:pStyle w:val="Heading2"/>
      <w:lvlText w:val="%1.%2."/>
      <w:lvlJc w:val="left"/>
      <w:pPr>
        <w:ind w:left="792" w:hanging="432"/>
      </w:pPr>
      <w:rPr>
        <w:b w:val="0"/>
        <w:bCs w:val="0"/>
        <w:i w:val="0"/>
        <w:iCs w:val="0"/>
        <w:caps w:val="0"/>
        <w:smallCaps w:val="0"/>
        <w:strike w:val="0"/>
        <w:dstrike w:val="0"/>
        <w:noProof w:val="0"/>
        <w:vanish w:val="0"/>
        <w:color w:val="1F497D" w:themeColor="text2"/>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D84B75"/>
    <w:multiLevelType w:val="hybridMultilevel"/>
    <w:tmpl w:val="30EC2A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26F4C2C"/>
    <w:multiLevelType w:val="multilevel"/>
    <w:tmpl w:val="4DD6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250EB8"/>
    <w:multiLevelType w:val="hybridMultilevel"/>
    <w:tmpl w:val="A4FA85E0"/>
    <w:lvl w:ilvl="0" w:tplc="5B147C5C">
      <w:start w:val="1"/>
      <w:numFmt w:val="bullet"/>
      <w:lvlText w:val="•"/>
      <w:lvlJc w:val="left"/>
      <w:pPr>
        <w:tabs>
          <w:tab w:val="num" w:pos="720"/>
        </w:tabs>
        <w:ind w:left="720" w:hanging="360"/>
      </w:pPr>
      <w:rPr>
        <w:rFonts w:ascii="Arial" w:hAnsi="Arial" w:hint="default"/>
      </w:rPr>
    </w:lvl>
    <w:lvl w:ilvl="1" w:tplc="614E47DA" w:tentative="1">
      <w:start w:val="1"/>
      <w:numFmt w:val="bullet"/>
      <w:lvlText w:val="•"/>
      <w:lvlJc w:val="left"/>
      <w:pPr>
        <w:tabs>
          <w:tab w:val="num" w:pos="1440"/>
        </w:tabs>
        <w:ind w:left="1440" w:hanging="360"/>
      </w:pPr>
      <w:rPr>
        <w:rFonts w:ascii="Arial" w:hAnsi="Arial" w:hint="default"/>
      </w:rPr>
    </w:lvl>
    <w:lvl w:ilvl="2" w:tplc="F83E21F6" w:tentative="1">
      <w:start w:val="1"/>
      <w:numFmt w:val="bullet"/>
      <w:lvlText w:val="•"/>
      <w:lvlJc w:val="left"/>
      <w:pPr>
        <w:tabs>
          <w:tab w:val="num" w:pos="2160"/>
        </w:tabs>
        <w:ind w:left="2160" w:hanging="360"/>
      </w:pPr>
      <w:rPr>
        <w:rFonts w:ascii="Arial" w:hAnsi="Arial" w:hint="default"/>
      </w:rPr>
    </w:lvl>
    <w:lvl w:ilvl="3" w:tplc="36AA9934" w:tentative="1">
      <w:start w:val="1"/>
      <w:numFmt w:val="bullet"/>
      <w:lvlText w:val="•"/>
      <w:lvlJc w:val="left"/>
      <w:pPr>
        <w:tabs>
          <w:tab w:val="num" w:pos="2880"/>
        </w:tabs>
        <w:ind w:left="2880" w:hanging="360"/>
      </w:pPr>
      <w:rPr>
        <w:rFonts w:ascii="Arial" w:hAnsi="Arial" w:hint="default"/>
      </w:rPr>
    </w:lvl>
    <w:lvl w:ilvl="4" w:tplc="0B2008B6" w:tentative="1">
      <w:start w:val="1"/>
      <w:numFmt w:val="bullet"/>
      <w:lvlText w:val="•"/>
      <w:lvlJc w:val="left"/>
      <w:pPr>
        <w:tabs>
          <w:tab w:val="num" w:pos="3600"/>
        </w:tabs>
        <w:ind w:left="3600" w:hanging="360"/>
      </w:pPr>
      <w:rPr>
        <w:rFonts w:ascii="Arial" w:hAnsi="Arial" w:hint="default"/>
      </w:rPr>
    </w:lvl>
    <w:lvl w:ilvl="5" w:tplc="7DF251A0" w:tentative="1">
      <w:start w:val="1"/>
      <w:numFmt w:val="bullet"/>
      <w:lvlText w:val="•"/>
      <w:lvlJc w:val="left"/>
      <w:pPr>
        <w:tabs>
          <w:tab w:val="num" w:pos="4320"/>
        </w:tabs>
        <w:ind w:left="4320" w:hanging="360"/>
      </w:pPr>
      <w:rPr>
        <w:rFonts w:ascii="Arial" w:hAnsi="Arial" w:hint="default"/>
      </w:rPr>
    </w:lvl>
    <w:lvl w:ilvl="6" w:tplc="E3F4B134" w:tentative="1">
      <w:start w:val="1"/>
      <w:numFmt w:val="bullet"/>
      <w:lvlText w:val="•"/>
      <w:lvlJc w:val="left"/>
      <w:pPr>
        <w:tabs>
          <w:tab w:val="num" w:pos="5040"/>
        </w:tabs>
        <w:ind w:left="5040" w:hanging="360"/>
      </w:pPr>
      <w:rPr>
        <w:rFonts w:ascii="Arial" w:hAnsi="Arial" w:hint="default"/>
      </w:rPr>
    </w:lvl>
    <w:lvl w:ilvl="7" w:tplc="8DA8C7EC" w:tentative="1">
      <w:start w:val="1"/>
      <w:numFmt w:val="bullet"/>
      <w:lvlText w:val="•"/>
      <w:lvlJc w:val="left"/>
      <w:pPr>
        <w:tabs>
          <w:tab w:val="num" w:pos="5760"/>
        </w:tabs>
        <w:ind w:left="5760" w:hanging="360"/>
      </w:pPr>
      <w:rPr>
        <w:rFonts w:ascii="Arial" w:hAnsi="Arial" w:hint="default"/>
      </w:rPr>
    </w:lvl>
    <w:lvl w:ilvl="8" w:tplc="514ADD3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6A865CA"/>
    <w:multiLevelType w:val="hybridMultilevel"/>
    <w:tmpl w:val="01600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CB6FA6"/>
    <w:multiLevelType w:val="multilevel"/>
    <w:tmpl w:val="D1A064E4"/>
    <w:lvl w:ilvl="0">
      <w:start w:val="8"/>
      <w:numFmt w:val="decimal"/>
      <w:lvlText w:val="%1"/>
      <w:lvlJc w:val="left"/>
      <w:pPr>
        <w:ind w:left="960" w:hanging="821"/>
      </w:pPr>
      <w:rPr>
        <w:rFonts w:hint="default"/>
      </w:rPr>
    </w:lvl>
    <w:lvl w:ilvl="1">
      <w:start w:val="5"/>
      <w:numFmt w:val="decimal"/>
      <w:lvlText w:val="%1.%2."/>
      <w:lvlJc w:val="left"/>
      <w:pPr>
        <w:ind w:left="960" w:hanging="821"/>
      </w:pPr>
      <w:rPr>
        <w:rFonts w:ascii="Arial" w:eastAsia="Arial" w:hAnsi="Arial" w:hint="default"/>
        <w:b/>
        <w:bCs/>
        <w:sz w:val="24"/>
        <w:szCs w:val="24"/>
      </w:rPr>
    </w:lvl>
    <w:lvl w:ilvl="2">
      <w:start w:val="1"/>
      <w:numFmt w:val="bullet"/>
      <w:lvlText w:val=""/>
      <w:lvlJc w:val="left"/>
      <w:pPr>
        <w:ind w:left="860" w:hanging="360"/>
      </w:pPr>
      <w:rPr>
        <w:rFonts w:ascii="Symbol" w:eastAsia="Symbol" w:hAnsi="Symbol" w:hint="default"/>
        <w:sz w:val="24"/>
        <w:szCs w:val="24"/>
      </w:rPr>
    </w:lvl>
    <w:lvl w:ilvl="3">
      <w:start w:val="1"/>
      <w:numFmt w:val="bullet"/>
      <w:lvlText w:val="o"/>
      <w:lvlJc w:val="left"/>
      <w:pPr>
        <w:ind w:left="1580" w:hanging="360"/>
      </w:pPr>
      <w:rPr>
        <w:rFonts w:ascii="Courier New" w:eastAsia="Courier New" w:hAnsi="Courier New" w:hint="default"/>
        <w:sz w:val="24"/>
        <w:szCs w:val="24"/>
      </w:rPr>
    </w:lvl>
    <w:lvl w:ilvl="4">
      <w:start w:val="1"/>
      <w:numFmt w:val="bullet"/>
      <w:lvlText w:val="•"/>
      <w:lvlJc w:val="left"/>
      <w:pPr>
        <w:ind w:left="3595"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610" w:hanging="360"/>
      </w:pPr>
      <w:rPr>
        <w:rFonts w:hint="default"/>
      </w:rPr>
    </w:lvl>
    <w:lvl w:ilvl="7">
      <w:start w:val="1"/>
      <w:numFmt w:val="bullet"/>
      <w:lvlText w:val="•"/>
      <w:lvlJc w:val="left"/>
      <w:pPr>
        <w:ind w:left="6617" w:hanging="360"/>
      </w:pPr>
      <w:rPr>
        <w:rFonts w:hint="default"/>
      </w:rPr>
    </w:lvl>
    <w:lvl w:ilvl="8">
      <w:start w:val="1"/>
      <w:numFmt w:val="bullet"/>
      <w:lvlText w:val="•"/>
      <w:lvlJc w:val="left"/>
      <w:pPr>
        <w:ind w:left="7625" w:hanging="360"/>
      </w:pPr>
      <w:rPr>
        <w:rFonts w:hint="default"/>
      </w:rPr>
    </w:lvl>
  </w:abstractNum>
  <w:abstractNum w:abstractNumId="15" w15:restartNumberingAfterBreak="0">
    <w:nsid w:val="48B46673"/>
    <w:multiLevelType w:val="hybridMultilevel"/>
    <w:tmpl w:val="01600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70A79"/>
    <w:multiLevelType w:val="hybridMultilevel"/>
    <w:tmpl w:val="FAB8E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9C6D99"/>
    <w:multiLevelType w:val="hybridMultilevel"/>
    <w:tmpl w:val="95D80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A723FD"/>
    <w:multiLevelType w:val="hybridMultilevel"/>
    <w:tmpl w:val="292268DE"/>
    <w:lvl w:ilvl="0" w:tplc="6A48CC5A">
      <w:start w:val="1"/>
      <w:numFmt w:val="bullet"/>
      <w:lvlText w:val=""/>
      <w:lvlJc w:val="left"/>
      <w:pPr>
        <w:ind w:left="360" w:hanging="360"/>
      </w:pPr>
      <w:rPr>
        <w:rFonts w:ascii="Symbol" w:hAnsi="Symbol" w:hint="default"/>
        <w:sz w:val="16"/>
        <w:szCs w:val="16"/>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6C918CD"/>
    <w:multiLevelType w:val="hybridMultilevel"/>
    <w:tmpl w:val="70F4AC2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9A14684"/>
    <w:multiLevelType w:val="hybridMultilevel"/>
    <w:tmpl w:val="13588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9433F0"/>
    <w:multiLevelType w:val="hybridMultilevel"/>
    <w:tmpl w:val="5C6ACCB6"/>
    <w:lvl w:ilvl="0" w:tplc="0409000F">
      <w:start w:val="1"/>
      <w:numFmt w:val="decimal"/>
      <w:lvlText w:val="%1."/>
      <w:lvlJc w:val="left"/>
      <w:pPr>
        <w:ind w:left="6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60270DBB"/>
    <w:multiLevelType w:val="hybridMultilevel"/>
    <w:tmpl w:val="D30ACE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D1343ED"/>
    <w:multiLevelType w:val="hybridMultilevel"/>
    <w:tmpl w:val="7FDA2B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F3F12D9"/>
    <w:multiLevelType w:val="hybridMultilevel"/>
    <w:tmpl w:val="95CC2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947724"/>
    <w:multiLevelType w:val="hybridMultilevel"/>
    <w:tmpl w:val="E79612D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7" w15:restartNumberingAfterBreak="0">
    <w:nsid w:val="796D1DC1"/>
    <w:multiLevelType w:val="hybridMultilevel"/>
    <w:tmpl w:val="3A2611CE"/>
    <w:lvl w:ilvl="0" w:tplc="87CC2756">
      <w:start w:val="1"/>
      <w:numFmt w:val="bullet"/>
      <w:lvlText w:val="•"/>
      <w:lvlJc w:val="left"/>
      <w:pPr>
        <w:tabs>
          <w:tab w:val="num" w:pos="720"/>
        </w:tabs>
        <w:ind w:left="720" w:hanging="360"/>
      </w:pPr>
      <w:rPr>
        <w:rFonts w:ascii="Arial" w:hAnsi="Arial" w:hint="default"/>
      </w:rPr>
    </w:lvl>
    <w:lvl w:ilvl="1" w:tplc="871A8406" w:tentative="1">
      <w:start w:val="1"/>
      <w:numFmt w:val="bullet"/>
      <w:lvlText w:val="•"/>
      <w:lvlJc w:val="left"/>
      <w:pPr>
        <w:tabs>
          <w:tab w:val="num" w:pos="1440"/>
        </w:tabs>
        <w:ind w:left="1440" w:hanging="360"/>
      </w:pPr>
      <w:rPr>
        <w:rFonts w:ascii="Arial" w:hAnsi="Arial" w:hint="default"/>
      </w:rPr>
    </w:lvl>
    <w:lvl w:ilvl="2" w:tplc="409E3F9E" w:tentative="1">
      <w:start w:val="1"/>
      <w:numFmt w:val="bullet"/>
      <w:lvlText w:val="•"/>
      <w:lvlJc w:val="left"/>
      <w:pPr>
        <w:tabs>
          <w:tab w:val="num" w:pos="2160"/>
        </w:tabs>
        <w:ind w:left="2160" w:hanging="360"/>
      </w:pPr>
      <w:rPr>
        <w:rFonts w:ascii="Arial" w:hAnsi="Arial" w:hint="default"/>
      </w:rPr>
    </w:lvl>
    <w:lvl w:ilvl="3" w:tplc="FFD2CB74" w:tentative="1">
      <w:start w:val="1"/>
      <w:numFmt w:val="bullet"/>
      <w:lvlText w:val="•"/>
      <w:lvlJc w:val="left"/>
      <w:pPr>
        <w:tabs>
          <w:tab w:val="num" w:pos="2880"/>
        </w:tabs>
        <w:ind w:left="2880" w:hanging="360"/>
      </w:pPr>
      <w:rPr>
        <w:rFonts w:ascii="Arial" w:hAnsi="Arial" w:hint="default"/>
      </w:rPr>
    </w:lvl>
    <w:lvl w:ilvl="4" w:tplc="C97E670C" w:tentative="1">
      <w:start w:val="1"/>
      <w:numFmt w:val="bullet"/>
      <w:lvlText w:val="•"/>
      <w:lvlJc w:val="left"/>
      <w:pPr>
        <w:tabs>
          <w:tab w:val="num" w:pos="3600"/>
        </w:tabs>
        <w:ind w:left="3600" w:hanging="360"/>
      </w:pPr>
      <w:rPr>
        <w:rFonts w:ascii="Arial" w:hAnsi="Arial" w:hint="default"/>
      </w:rPr>
    </w:lvl>
    <w:lvl w:ilvl="5" w:tplc="B950AFA8" w:tentative="1">
      <w:start w:val="1"/>
      <w:numFmt w:val="bullet"/>
      <w:lvlText w:val="•"/>
      <w:lvlJc w:val="left"/>
      <w:pPr>
        <w:tabs>
          <w:tab w:val="num" w:pos="4320"/>
        </w:tabs>
        <w:ind w:left="4320" w:hanging="360"/>
      </w:pPr>
      <w:rPr>
        <w:rFonts w:ascii="Arial" w:hAnsi="Arial" w:hint="default"/>
      </w:rPr>
    </w:lvl>
    <w:lvl w:ilvl="6" w:tplc="47EA3D74" w:tentative="1">
      <w:start w:val="1"/>
      <w:numFmt w:val="bullet"/>
      <w:lvlText w:val="•"/>
      <w:lvlJc w:val="left"/>
      <w:pPr>
        <w:tabs>
          <w:tab w:val="num" w:pos="5040"/>
        </w:tabs>
        <w:ind w:left="5040" w:hanging="360"/>
      </w:pPr>
      <w:rPr>
        <w:rFonts w:ascii="Arial" w:hAnsi="Arial" w:hint="default"/>
      </w:rPr>
    </w:lvl>
    <w:lvl w:ilvl="7" w:tplc="E15E64C8" w:tentative="1">
      <w:start w:val="1"/>
      <w:numFmt w:val="bullet"/>
      <w:lvlText w:val="•"/>
      <w:lvlJc w:val="left"/>
      <w:pPr>
        <w:tabs>
          <w:tab w:val="num" w:pos="5760"/>
        </w:tabs>
        <w:ind w:left="5760" w:hanging="360"/>
      </w:pPr>
      <w:rPr>
        <w:rFonts w:ascii="Arial" w:hAnsi="Arial" w:hint="default"/>
      </w:rPr>
    </w:lvl>
    <w:lvl w:ilvl="8" w:tplc="A9F6B94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A5602F9"/>
    <w:multiLevelType w:val="hybridMultilevel"/>
    <w:tmpl w:val="28D84B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CB504B0"/>
    <w:multiLevelType w:val="hybridMultilevel"/>
    <w:tmpl w:val="F16A02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D3F2623"/>
    <w:multiLevelType w:val="hybridMultilevel"/>
    <w:tmpl w:val="9588E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0F3F62"/>
    <w:multiLevelType w:val="hybridMultilevel"/>
    <w:tmpl w:val="A894A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20"/>
  </w:num>
  <w:num w:numId="6">
    <w:abstractNumId w:val="18"/>
  </w:num>
  <w:num w:numId="7">
    <w:abstractNumId w:val="19"/>
  </w:num>
  <w:num w:numId="8">
    <w:abstractNumId w:val="25"/>
  </w:num>
  <w:num w:numId="9">
    <w:abstractNumId w:val="28"/>
  </w:num>
  <w:num w:numId="10">
    <w:abstractNumId w:val="23"/>
  </w:num>
  <w:num w:numId="11">
    <w:abstractNumId w:val="31"/>
  </w:num>
  <w:num w:numId="12">
    <w:abstractNumId w:val="26"/>
  </w:num>
  <w:num w:numId="13">
    <w:abstractNumId w:val="30"/>
  </w:num>
  <w:num w:numId="14">
    <w:abstractNumId w:val="4"/>
  </w:num>
  <w:num w:numId="15">
    <w:abstractNumId w:val="6"/>
  </w:num>
  <w:num w:numId="16">
    <w:abstractNumId w:val="24"/>
  </w:num>
  <w:num w:numId="17">
    <w:abstractNumId w:val="3"/>
  </w:num>
  <w:num w:numId="18">
    <w:abstractNumId w:val="1"/>
  </w:num>
  <w:num w:numId="19">
    <w:abstractNumId w:val="29"/>
  </w:num>
  <w:num w:numId="20">
    <w:abstractNumId w:val="11"/>
  </w:num>
  <w:num w:numId="21">
    <w:abstractNumId w:val="32"/>
  </w:num>
  <w:num w:numId="22">
    <w:abstractNumId w:val="14"/>
  </w:num>
  <w:num w:numId="23">
    <w:abstractNumId w:val="8"/>
  </w:num>
  <w:num w:numId="24">
    <w:abstractNumId w:val="17"/>
  </w:num>
  <w:num w:numId="25">
    <w:abstractNumId w:val="16"/>
  </w:num>
  <w:num w:numId="26">
    <w:abstractNumId w:val="12"/>
  </w:num>
  <w:num w:numId="27">
    <w:abstractNumId w:val="27"/>
  </w:num>
  <w:num w:numId="28">
    <w:abstractNumId w:val="2"/>
  </w:num>
  <w:num w:numId="29">
    <w:abstractNumId w:val="0"/>
  </w:num>
  <w:num w:numId="30">
    <w:abstractNumId w:val="10"/>
  </w:num>
  <w:num w:numId="31">
    <w:abstractNumId w:val="13"/>
  </w:num>
  <w:num w:numId="32">
    <w:abstractNumId w:val="7"/>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zpazxz3txefzeerpuv5pztp2vzw99dvwsd&quot;&gt;EPI_756 My EndNote Library&lt;record-ids&gt;&lt;item&gt;1&lt;/item&gt;&lt;item&gt;9&lt;/item&gt;&lt;item&gt;11&lt;/item&gt;&lt;item&gt;12&lt;/item&gt;&lt;item&gt;13&lt;/item&gt;&lt;item&gt;14&lt;/item&gt;&lt;item&gt;20&lt;/item&gt;&lt;item&gt;22&lt;/item&gt;&lt;item&gt;23&lt;/item&gt;&lt;item&gt;24&lt;/item&gt;&lt;item&gt;25&lt;/item&gt;&lt;item&gt;26&lt;/item&gt;&lt;item&gt;27&lt;/item&gt;&lt;item&gt;28&lt;/item&gt;&lt;item&gt;29&lt;/item&gt;&lt;item&gt;30&lt;/item&gt;&lt;item&gt;32&lt;/item&gt;&lt;item&gt;33&lt;/item&gt;&lt;item&gt;34&lt;/item&gt;&lt;item&gt;40&lt;/item&gt;&lt;item&gt;44&lt;/item&gt;&lt;item&gt;45&lt;/item&gt;&lt;item&gt;46&lt;/item&gt;&lt;item&gt;49&lt;/item&gt;&lt;/record-ids&gt;&lt;/item&gt;&lt;/Libraries&gt;"/>
  </w:docVars>
  <w:rsids>
    <w:rsidRoot w:val="00DF29D6"/>
    <w:rsid w:val="000020AF"/>
    <w:rsid w:val="000103F3"/>
    <w:rsid w:val="0001E73A"/>
    <w:rsid w:val="000361D2"/>
    <w:rsid w:val="0004005B"/>
    <w:rsid w:val="00040554"/>
    <w:rsid w:val="00043015"/>
    <w:rsid w:val="00044FF5"/>
    <w:rsid w:val="00045883"/>
    <w:rsid w:val="00057168"/>
    <w:rsid w:val="00062D67"/>
    <w:rsid w:val="0006449A"/>
    <w:rsid w:val="00065C45"/>
    <w:rsid w:val="00065D31"/>
    <w:rsid w:val="00066844"/>
    <w:rsid w:val="000730BC"/>
    <w:rsid w:val="0007367B"/>
    <w:rsid w:val="00076859"/>
    <w:rsid w:val="00076FC2"/>
    <w:rsid w:val="00076FD4"/>
    <w:rsid w:val="00077741"/>
    <w:rsid w:val="00081A66"/>
    <w:rsid w:val="00084254"/>
    <w:rsid w:val="00086AEF"/>
    <w:rsid w:val="00090811"/>
    <w:rsid w:val="000926BA"/>
    <w:rsid w:val="000A1975"/>
    <w:rsid w:val="000A2EEA"/>
    <w:rsid w:val="000A7CC0"/>
    <w:rsid w:val="000D371A"/>
    <w:rsid w:val="000E410A"/>
    <w:rsid w:val="000E6D09"/>
    <w:rsid w:val="000F25BC"/>
    <w:rsid w:val="000F271E"/>
    <w:rsid w:val="00113855"/>
    <w:rsid w:val="0011685D"/>
    <w:rsid w:val="00124F83"/>
    <w:rsid w:val="00131BF6"/>
    <w:rsid w:val="00132152"/>
    <w:rsid w:val="00136FC0"/>
    <w:rsid w:val="001431BE"/>
    <w:rsid w:val="00146B49"/>
    <w:rsid w:val="001526BF"/>
    <w:rsid w:val="00160817"/>
    <w:rsid w:val="0016388E"/>
    <w:rsid w:val="00165466"/>
    <w:rsid w:val="001B2CA9"/>
    <w:rsid w:val="001B3623"/>
    <w:rsid w:val="001B4580"/>
    <w:rsid w:val="001B4D12"/>
    <w:rsid w:val="001C038F"/>
    <w:rsid w:val="001C2302"/>
    <w:rsid w:val="001C32B8"/>
    <w:rsid w:val="001C3D4D"/>
    <w:rsid w:val="001C4E01"/>
    <w:rsid w:val="001C6339"/>
    <w:rsid w:val="001D0BA1"/>
    <w:rsid w:val="001E4F4E"/>
    <w:rsid w:val="001E7F19"/>
    <w:rsid w:val="001F1DC1"/>
    <w:rsid w:val="001F378F"/>
    <w:rsid w:val="001F459E"/>
    <w:rsid w:val="002073A9"/>
    <w:rsid w:val="002076FB"/>
    <w:rsid w:val="00211DBE"/>
    <w:rsid w:val="00213127"/>
    <w:rsid w:val="00213C0A"/>
    <w:rsid w:val="00215E25"/>
    <w:rsid w:val="002275AE"/>
    <w:rsid w:val="0023323D"/>
    <w:rsid w:val="002345DE"/>
    <w:rsid w:val="00240B33"/>
    <w:rsid w:val="0024605A"/>
    <w:rsid w:val="00246164"/>
    <w:rsid w:val="002570B1"/>
    <w:rsid w:val="00277989"/>
    <w:rsid w:val="002824AF"/>
    <w:rsid w:val="0029295D"/>
    <w:rsid w:val="002A799C"/>
    <w:rsid w:val="002B51CA"/>
    <w:rsid w:val="002B7538"/>
    <w:rsid w:val="002C0C77"/>
    <w:rsid w:val="002C2061"/>
    <w:rsid w:val="002C3488"/>
    <w:rsid w:val="002C688F"/>
    <w:rsid w:val="002D2DB4"/>
    <w:rsid w:val="002F676E"/>
    <w:rsid w:val="002F710C"/>
    <w:rsid w:val="003046DB"/>
    <w:rsid w:val="00312A28"/>
    <w:rsid w:val="00313F13"/>
    <w:rsid w:val="003279E2"/>
    <w:rsid w:val="003302E0"/>
    <w:rsid w:val="0034088F"/>
    <w:rsid w:val="00341F5A"/>
    <w:rsid w:val="00344272"/>
    <w:rsid w:val="00350557"/>
    <w:rsid w:val="00352E8B"/>
    <w:rsid w:val="00354F57"/>
    <w:rsid w:val="00357708"/>
    <w:rsid w:val="00373C53"/>
    <w:rsid w:val="00382638"/>
    <w:rsid w:val="00383A3B"/>
    <w:rsid w:val="00386B06"/>
    <w:rsid w:val="0039058C"/>
    <w:rsid w:val="003A207F"/>
    <w:rsid w:val="003A30E6"/>
    <w:rsid w:val="003A4CDC"/>
    <w:rsid w:val="003A4E55"/>
    <w:rsid w:val="003A5233"/>
    <w:rsid w:val="003A667D"/>
    <w:rsid w:val="003B4CDC"/>
    <w:rsid w:val="003C3186"/>
    <w:rsid w:val="003D5D3E"/>
    <w:rsid w:val="003D6A92"/>
    <w:rsid w:val="003E57AF"/>
    <w:rsid w:val="003E66BC"/>
    <w:rsid w:val="003F6A73"/>
    <w:rsid w:val="004065D9"/>
    <w:rsid w:val="00416311"/>
    <w:rsid w:val="00431828"/>
    <w:rsid w:val="004408B1"/>
    <w:rsid w:val="00463076"/>
    <w:rsid w:val="004646CB"/>
    <w:rsid w:val="004850BB"/>
    <w:rsid w:val="004B4AA2"/>
    <w:rsid w:val="004D2364"/>
    <w:rsid w:val="00511FEE"/>
    <w:rsid w:val="00521D19"/>
    <w:rsid w:val="0053441A"/>
    <w:rsid w:val="005423D7"/>
    <w:rsid w:val="005514F7"/>
    <w:rsid w:val="00557812"/>
    <w:rsid w:val="005623B3"/>
    <w:rsid w:val="0056241A"/>
    <w:rsid w:val="00564132"/>
    <w:rsid w:val="005668D6"/>
    <w:rsid w:val="00567014"/>
    <w:rsid w:val="0057325A"/>
    <w:rsid w:val="00582E9C"/>
    <w:rsid w:val="005A2F14"/>
    <w:rsid w:val="005B20C1"/>
    <w:rsid w:val="005B2479"/>
    <w:rsid w:val="005B328B"/>
    <w:rsid w:val="005B51ED"/>
    <w:rsid w:val="005B5E41"/>
    <w:rsid w:val="005B5EE8"/>
    <w:rsid w:val="005C23E9"/>
    <w:rsid w:val="005E53CE"/>
    <w:rsid w:val="005E713A"/>
    <w:rsid w:val="005E7472"/>
    <w:rsid w:val="005F2CD3"/>
    <w:rsid w:val="005F5FED"/>
    <w:rsid w:val="005F75D3"/>
    <w:rsid w:val="005F7E7F"/>
    <w:rsid w:val="005F7FA0"/>
    <w:rsid w:val="00610C48"/>
    <w:rsid w:val="006113D9"/>
    <w:rsid w:val="006301B4"/>
    <w:rsid w:val="00647397"/>
    <w:rsid w:val="00654700"/>
    <w:rsid w:val="00663C30"/>
    <w:rsid w:val="006672B1"/>
    <w:rsid w:val="00671924"/>
    <w:rsid w:val="00674525"/>
    <w:rsid w:val="00680FB8"/>
    <w:rsid w:val="0069056A"/>
    <w:rsid w:val="006915B0"/>
    <w:rsid w:val="006A4D7B"/>
    <w:rsid w:val="006A6C76"/>
    <w:rsid w:val="006B59F8"/>
    <w:rsid w:val="006B750B"/>
    <w:rsid w:val="006C5895"/>
    <w:rsid w:val="006C7CD9"/>
    <w:rsid w:val="006D02C8"/>
    <w:rsid w:val="006D1686"/>
    <w:rsid w:val="006D3547"/>
    <w:rsid w:val="006D4E76"/>
    <w:rsid w:val="006E119D"/>
    <w:rsid w:val="006F0F56"/>
    <w:rsid w:val="006F561D"/>
    <w:rsid w:val="006F5F6F"/>
    <w:rsid w:val="006F6957"/>
    <w:rsid w:val="006F736B"/>
    <w:rsid w:val="00704950"/>
    <w:rsid w:val="0071593F"/>
    <w:rsid w:val="00721ED9"/>
    <w:rsid w:val="007520C4"/>
    <w:rsid w:val="00763FAC"/>
    <w:rsid w:val="0077558C"/>
    <w:rsid w:val="00783942"/>
    <w:rsid w:val="00783EA3"/>
    <w:rsid w:val="00793099"/>
    <w:rsid w:val="007977BA"/>
    <w:rsid w:val="007A29FD"/>
    <w:rsid w:val="007A4829"/>
    <w:rsid w:val="007A5F6F"/>
    <w:rsid w:val="007A6DA9"/>
    <w:rsid w:val="007B589A"/>
    <w:rsid w:val="007C0CA6"/>
    <w:rsid w:val="007C4E5E"/>
    <w:rsid w:val="007C57F6"/>
    <w:rsid w:val="007C67E5"/>
    <w:rsid w:val="007C7687"/>
    <w:rsid w:val="007D38AA"/>
    <w:rsid w:val="007D6031"/>
    <w:rsid w:val="007E1576"/>
    <w:rsid w:val="007E16D1"/>
    <w:rsid w:val="007F0192"/>
    <w:rsid w:val="007F0E63"/>
    <w:rsid w:val="007F12FE"/>
    <w:rsid w:val="007F5320"/>
    <w:rsid w:val="008233C5"/>
    <w:rsid w:val="00825331"/>
    <w:rsid w:val="0082579A"/>
    <w:rsid w:val="0084034A"/>
    <w:rsid w:val="00851AF2"/>
    <w:rsid w:val="0085364F"/>
    <w:rsid w:val="0086017F"/>
    <w:rsid w:val="008605A9"/>
    <w:rsid w:val="00861154"/>
    <w:rsid w:val="00874C27"/>
    <w:rsid w:val="00890B7C"/>
    <w:rsid w:val="00891A59"/>
    <w:rsid w:val="008C1502"/>
    <w:rsid w:val="008E4B42"/>
    <w:rsid w:val="008F30C6"/>
    <w:rsid w:val="009050F0"/>
    <w:rsid w:val="00906485"/>
    <w:rsid w:val="00914B89"/>
    <w:rsid w:val="00931BEA"/>
    <w:rsid w:val="009333AB"/>
    <w:rsid w:val="00937E17"/>
    <w:rsid w:val="0094522E"/>
    <w:rsid w:val="009462FE"/>
    <w:rsid w:val="00951352"/>
    <w:rsid w:val="009548FC"/>
    <w:rsid w:val="00955524"/>
    <w:rsid w:val="0095641A"/>
    <w:rsid w:val="00963391"/>
    <w:rsid w:val="009659D8"/>
    <w:rsid w:val="00971ACC"/>
    <w:rsid w:val="00972409"/>
    <w:rsid w:val="009741C0"/>
    <w:rsid w:val="00990626"/>
    <w:rsid w:val="00992C43"/>
    <w:rsid w:val="00997843"/>
    <w:rsid w:val="009A36CA"/>
    <w:rsid w:val="009A63A5"/>
    <w:rsid w:val="009B45C9"/>
    <w:rsid w:val="009C1826"/>
    <w:rsid w:val="009E25A1"/>
    <w:rsid w:val="009F31AB"/>
    <w:rsid w:val="00A061AF"/>
    <w:rsid w:val="00A1693E"/>
    <w:rsid w:val="00A17817"/>
    <w:rsid w:val="00A25DAF"/>
    <w:rsid w:val="00A27FEF"/>
    <w:rsid w:val="00A45F29"/>
    <w:rsid w:val="00A654CC"/>
    <w:rsid w:val="00A659F3"/>
    <w:rsid w:val="00A84896"/>
    <w:rsid w:val="00A868F6"/>
    <w:rsid w:val="00A917A1"/>
    <w:rsid w:val="00A91E3C"/>
    <w:rsid w:val="00A959C7"/>
    <w:rsid w:val="00AA1DA0"/>
    <w:rsid w:val="00AA7157"/>
    <w:rsid w:val="00AB05BF"/>
    <w:rsid w:val="00AB541B"/>
    <w:rsid w:val="00AD30F8"/>
    <w:rsid w:val="00AE5C98"/>
    <w:rsid w:val="00B01826"/>
    <w:rsid w:val="00B07FA1"/>
    <w:rsid w:val="00B20AD7"/>
    <w:rsid w:val="00B21286"/>
    <w:rsid w:val="00B34641"/>
    <w:rsid w:val="00B35769"/>
    <w:rsid w:val="00B36157"/>
    <w:rsid w:val="00B37401"/>
    <w:rsid w:val="00B66CA1"/>
    <w:rsid w:val="00B7015D"/>
    <w:rsid w:val="00B93AA6"/>
    <w:rsid w:val="00BA5935"/>
    <w:rsid w:val="00BB5A7E"/>
    <w:rsid w:val="00BB66D9"/>
    <w:rsid w:val="00BC1002"/>
    <w:rsid w:val="00BC3B0A"/>
    <w:rsid w:val="00BE0CBC"/>
    <w:rsid w:val="00BF0666"/>
    <w:rsid w:val="00BF7995"/>
    <w:rsid w:val="00C001B1"/>
    <w:rsid w:val="00C1312E"/>
    <w:rsid w:val="00C13772"/>
    <w:rsid w:val="00C179E2"/>
    <w:rsid w:val="00C23786"/>
    <w:rsid w:val="00C31708"/>
    <w:rsid w:val="00C345C1"/>
    <w:rsid w:val="00C3499E"/>
    <w:rsid w:val="00C40365"/>
    <w:rsid w:val="00C5766D"/>
    <w:rsid w:val="00C61EEF"/>
    <w:rsid w:val="00C704F6"/>
    <w:rsid w:val="00C72AF0"/>
    <w:rsid w:val="00C73919"/>
    <w:rsid w:val="00C743EF"/>
    <w:rsid w:val="00C7724F"/>
    <w:rsid w:val="00C772AD"/>
    <w:rsid w:val="00C8439F"/>
    <w:rsid w:val="00CB0BE9"/>
    <w:rsid w:val="00CB1081"/>
    <w:rsid w:val="00CB6CF5"/>
    <w:rsid w:val="00CC56D9"/>
    <w:rsid w:val="00CC5806"/>
    <w:rsid w:val="00CD4F9C"/>
    <w:rsid w:val="00CD650D"/>
    <w:rsid w:val="00CE2168"/>
    <w:rsid w:val="00CF2623"/>
    <w:rsid w:val="00CF7C38"/>
    <w:rsid w:val="00D01B1A"/>
    <w:rsid w:val="00D02987"/>
    <w:rsid w:val="00D122BF"/>
    <w:rsid w:val="00D1524E"/>
    <w:rsid w:val="00D218A7"/>
    <w:rsid w:val="00D350F5"/>
    <w:rsid w:val="00D41321"/>
    <w:rsid w:val="00D44644"/>
    <w:rsid w:val="00D706FB"/>
    <w:rsid w:val="00D84052"/>
    <w:rsid w:val="00D86548"/>
    <w:rsid w:val="00D9121D"/>
    <w:rsid w:val="00D97508"/>
    <w:rsid w:val="00DA7025"/>
    <w:rsid w:val="00DA770D"/>
    <w:rsid w:val="00DB129D"/>
    <w:rsid w:val="00DB36EE"/>
    <w:rsid w:val="00DB58F6"/>
    <w:rsid w:val="00DB7694"/>
    <w:rsid w:val="00DD2461"/>
    <w:rsid w:val="00DF0693"/>
    <w:rsid w:val="00DF29D6"/>
    <w:rsid w:val="00DF61E4"/>
    <w:rsid w:val="00E049A1"/>
    <w:rsid w:val="00E05F32"/>
    <w:rsid w:val="00E067D3"/>
    <w:rsid w:val="00E076B8"/>
    <w:rsid w:val="00E07CF9"/>
    <w:rsid w:val="00E14B3F"/>
    <w:rsid w:val="00E167F4"/>
    <w:rsid w:val="00E338DB"/>
    <w:rsid w:val="00E36496"/>
    <w:rsid w:val="00E43DF8"/>
    <w:rsid w:val="00E628A8"/>
    <w:rsid w:val="00E80978"/>
    <w:rsid w:val="00E823C4"/>
    <w:rsid w:val="00E92DB3"/>
    <w:rsid w:val="00E968E3"/>
    <w:rsid w:val="00EA3356"/>
    <w:rsid w:val="00EA58AC"/>
    <w:rsid w:val="00EC1473"/>
    <w:rsid w:val="00ED1BAF"/>
    <w:rsid w:val="00ED1F5D"/>
    <w:rsid w:val="00ED4945"/>
    <w:rsid w:val="00EE6B13"/>
    <w:rsid w:val="00EF1F7C"/>
    <w:rsid w:val="00EF628B"/>
    <w:rsid w:val="00F21540"/>
    <w:rsid w:val="00F21BC9"/>
    <w:rsid w:val="00F22150"/>
    <w:rsid w:val="00F3441D"/>
    <w:rsid w:val="00F34A0F"/>
    <w:rsid w:val="00F36D6C"/>
    <w:rsid w:val="00F56516"/>
    <w:rsid w:val="00F7053E"/>
    <w:rsid w:val="00F7273A"/>
    <w:rsid w:val="00F75A85"/>
    <w:rsid w:val="00F815F6"/>
    <w:rsid w:val="00FA2BDC"/>
    <w:rsid w:val="00FC35BE"/>
    <w:rsid w:val="00FC5E21"/>
    <w:rsid w:val="00FD33E2"/>
    <w:rsid w:val="00FD5021"/>
    <w:rsid w:val="00FF3983"/>
    <w:rsid w:val="00FF4F2D"/>
    <w:rsid w:val="00FF673E"/>
    <w:rsid w:val="0C93C411"/>
    <w:rsid w:val="1B8064E1"/>
    <w:rsid w:val="38188232"/>
    <w:rsid w:val="5112740F"/>
    <w:rsid w:val="5F68EC5E"/>
    <w:rsid w:val="6510D205"/>
    <w:rsid w:val="699946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324BA414"/>
  <w15:docId w15:val="{FF93944A-94E5-4F22-A4AC-BC36A30B4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1975"/>
    <w:pPr>
      <w:keepNext/>
      <w:keepLines/>
      <w:numPr>
        <w:numId w:val="1"/>
      </w:numPr>
      <w:spacing w:before="240" w:after="0"/>
      <w:ind w:left="720" w:hanging="72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Heading1"/>
    <w:next w:val="Normal"/>
    <w:link w:val="Heading2Char"/>
    <w:uiPriority w:val="9"/>
    <w:unhideWhenUsed/>
    <w:qFormat/>
    <w:rsid w:val="00D350F5"/>
    <w:pPr>
      <w:numPr>
        <w:ilvl w:val="1"/>
      </w:numPr>
      <w:ind w:left="720" w:hanging="720"/>
      <w:outlineLvl w:val="1"/>
    </w:pPr>
    <w:rPr>
      <w:sz w:val="28"/>
      <w:szCs w:val="28"/>
    </w:rPr>
  </w:style>
  <w:style w:type="paragraph" w:styleId="Heading3">
    <w:name w:val="heading 3"/>
    <w:basedOn w:val="Heading2"/>
    <w:next w:val="Normal"/>
    <w:link w:val="Heading3Char"/>
    <w:uiPriority w:val="9"/>
    <w:unhideWhenUsed/>
    <w:qFormat/>
    <w:rsid w:val="001C2302"/>
    <w:pPr>
      <w:numPr>
        <w:ilvl w:val="2"/>
      </w:numPr>
      <w:ind w:left="720" w:hanging="720"/>
      <w:outlineLvl w:val="2"/>
    </w:pPr>
  </w:style>
  <w:style w:type="paragraph" w:styleId="Heading4">
    <w:name w:val="heading 4"/>
    <w:basedOn w:val="Normal"/>
    <w:next w:val="Normal"/>
    <w:link w:val="Heading4Char"/>
    <w:uiPriority w:val="9"/>
    <w:unhideWhenUsed/>
    <w:qFormat/>
    <w:rsid w:val="001C230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29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29D6"/>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F29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9D6"/>
    <w:rPr>
      <w:rFonts w:ascii="Segoe UI" w:hAnsi="Segoe UI" w:cs="Segoe UI"/>
      <w:sz w:val="18"/>
      <w:szCs w:val="18"/>
    </w:rPr>
  </w:style>
  <w:style w:type="character" w:customStyle="1" w:styleId="Heading1Char">
    <w:name w:val="Heading 1 Char"/>
    <w:basedOn w:val="DefaultParagraphFont"/>
    <w:link w:val="Heading1"/>
    <w:uiPriority w:val="9"/>
    <w:rsid w:val="000A1975"/>
    <w:rPr>
      <w:rFonts w:asciiTheme="majorHAnsi" w:eastAsiaTheme="majorEastAsia" w:hAnsiTheme="majorHAnsi" w:cstheme="majorBidi"/>
      <w:color w:val="365F91" w:themeColor="accent1" w:themeShade="BF"/>
      <w:sz w:val="32"/>
      <w:szCs w:val="32"/>
    </w:rPr>
  </w:style>
  <w:style w:type="paragraph" w:customStyle="1" w:styleId="BodyText11">
    <w:name w:val="Body Text 11"/>
    <w:qFormat/>
    <w:rsid w:val="00044FF5"/>
    <w:pPr>
      <w:spacing w:after="180" w:line="240" w:lineRule="auto"/>
      <w:jc w:val="both"/>
    </w:pPr>
    <w:rPr>
      <w:rFonts w:ascii="Times New Roman" w:eastAsia="Times New Roman" w:hAnsi="Times New Roman" w:cs="Times New Roman"/>
      <w:szCs w:val="20"/>
    </w:rPr>
  </w:style>
  <w:style w:type="paragraph" w:styleId="ListParagraph">
    <w:name w:val="List Paragraph"/>
    <w:basedOn w:val="Normal"/>
    <w:uiPriority w:val="34"/>
    <w:qFormat/>
    <w:rsid w:val="00AA7157"/>
    <w:pPr>
      <w:ind w:left="720"/>
      <w:contextualSpacing/>
    </w:pPr>
  </w:style>
  <w:style w:type="character" w:styleId="CommentReference">
    <w:name w:val="annotation reference"/>
    <w:basedOn w:val="DefaultParagraphFont"/>
    <w:uiPriority w:val="99"/>
    <w:semiHidden/>
    <w:unhideWhenUsed/>
    <w:rsid w:val="00972409"/>
    <w:rPr>
      <w:sz w:val="16"/>
      <w:szCs w:val="16"/>
    </w:rPr>
  </w:style>
  <w:style w:type="paragraph" w:styleId="CommentText">
    <w:name w:val="annotation text"/>
    <w:basedOn w:val="Normal"/>
    <w:link w:val="CommentTextChar"/>
    <w:uiPriority w:val="99"/>
    <w:unhideWhenUsed/>
    <w:rsid w:val="00972409"/>
    <w:pPr>
      <w:spacing w:line="240" w:lineRule="auto"/>
    </w:pPr>
    <w:rPr>
      <w:sz w:val="20"/>
      <w:szCs w:val="20"/>
    </w:rPr>
  </w:style>
  <w:style w:type="character" w:customStyle="1" w:styleId="CommentTextChar">
    <w:name w:val="Comment Text Char"/>
    <w:basedOn w:val="DefaultParagraphFont"/>
    <w:link w:val="CommentText"/>
    <w:uiPriority w:val="99"/>
    <w:rsid w:val="00972409"/>
    <w:rPr>
      <w:sz w:val="20"/>
      <w:szCs w:val="20"/>
    </w:rPr>
  </w:style>
  <w:style w:type="paragraph" w:styleId="CommentSubject">
    <w:name w:val="annotation subject"/>
    <w:basedOn w:val="CommentText"/>
    <w:next w:val="CommentText"/>
    <w:link w:val="CommentSubjectChar"/>
    <w:uiPriority w:val="99"/>
    <w:semiHidden/>
    <w:unhideWhenUsed/>
    <w:rsid w:val="00972409"/>
    <w:rPr>
      <w:b/>
      <w:bCs/>
    </w:rPr>
  </w:style>
  <w:style w:type="character" w:customStyle="1" w:styleId="CommentSubjectChar">
    <w:name w:val="Comment Subject Char"/>
    <w:basedOn w:val="CommentTextChar"/>
    <w:link w:val="CommentSubject"/>
    <w:uiPriority w:val="99"/>
    <w:semiHidden/>
    <w:rsid w:val="00972409"/>
    <w:rPr>
      <w:b/>
      <w:bCs/>
      <w:sz w:val="20"/>
      <w:szCs w:val="20"/>
    </w:rPr>
  </w:style>
  <w:style w:type="character" w:customStyle="1" w:styleId="Heading2Char">
    <w:name w:val="Heading 2 Char"/>
    <w:basedOn w:val="DefaultParagraphFont"/>
    <w:link w:val="Heading2"/>
    <w:uiPriority w:val="9"/>
    <w:rsid w:val="00D350F5"/>
    <w:rPr>
      <w:rFonts w:asciiTheme="majorHAnsi" w:eastAsiaTheme="majorEastAsia" w:hAnsiTheme="majorHAnsi" w:cstheme="majorBidi"/>
      <w:color w:val="365F91" w:themeColor="accent1" w:themeShade="BF"/>
      <w:sz w:val="28"/>
      <w:szCs w:val="28"/>
    </w:rPr>
  </w:style>
  <w:style w:type="character" w:customStyle="1" w:styleId="NoSpacingChar">
    <w:name w:val="No Spacing Char"/>
    <w:basedOn w:val="DefaultParagraphFont"/>
    <w:link w:val="NoSpacing"/>
    <w:uiPriority w:val="1"/>
    <w:locked/>
    <w:rsid w:val="00DB7694"/>
  </w:style>
  <w:style w:type="paragraph" w:styleId="NoSpacing">
    <w:name w:val="No Spacing"/>
    <w:basedOn w:val="Normal"/>
    <w:link w:val="NoSpacingChar"/>
    <w:uiPriority w:val="1"/>
    <w:qFormat/>
    <w:rsid w:val="00DB7694"/>
    <w:pPr>
      <w:spacing w:after="0" w:line="240" w:lineRule="auto"/>
    </w:pPr>
  </w:style>
  <w:style w:type="paragraph" w:customStyle="1" w:styleId="EndNoteBibliographyTitle">
    <w:name w:val="EndNote Bibliography Title"/>
    <w:basedOn w:val="Normal"/>
    <w:link w:val="EndNoteBibliographyTitleChar"/>
    <w:rsid w:val="00DB7694"/>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DB7694"/>
    <w:rPr>
      <w:rFonts w:ascii="Calibri" w:eastAsiaTheme="majorEastAsia" w:hAnsi="Calibri" w:cs="Calibri"/>
      <w:noProof/>
      <w:color w:val="365F91" w:themeColor="accent1" w:themeShade="BF"/>
      <w:sz w:val="32"/>
      <w:szCs w:val="32"/>
    </w:rPr>
  </w:style>
  <w:style w:type="paragraph" w:customStyle="1" w:styleId="EndNoteBibliography">
    <w:name w:val="EndNote Bibliography"/>
    <w:basedOn w:val="Normal"/>
    <w:link w:val="EndNoteBibliographyChar"/>
    <w:rsid w:val="00DB7694"/>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DB7694"/>
    <w:rPr>
      <w:rFonts w:ascii="Calibri" w:eastAsiaTheme="majorEastAsia" w:hAnsi="Calibri" w:cs="Calibri"/>
      <w:noProof/>
      <w:color w:val="365F91" w:themeColor="accent1" w:themeShade="BF"/>
      <w:sz w:val="32"/>
      <w:szCs w:val="32"/>
    </w:rPr>
  </w:style>
  <w:style w:type="table" w:styleId="TableGrid">
    <w:name w:val="Table Grid"/>
    <w:basedOn w:val="TableNormal"/>
    <w:uiPriority w:val="59"/>
    <w:rsid w:val="002C68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2C688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2C688F"/>
  </w:style>
  <w:style w:type="character" w:customStyle="1" w:styleId="spellingerror">
    <w:name w:val="spellingerror"/>
    <w:basedOn w:val="DefaultParagraphFont"/>
    <w:rsid w:val="002C688F"/>
  </w:style>
  <w:style w:type="character" w:customStyle="1" w:styleId="eop">
    <w:name w:val="eop"/>
    <w:basedOn w:val="DefaultParagraphFont"/>
    <w:rsid w:val="002C688F"/>
  </w:style>
  <w:style w:type="paragraph" w:customStyle="1" w:styleId="Basic11">
    <w:name w:val="Basic 11"/>
    <w:qFormat/>
    <w:rsid w:val="002C688F"/>
    <w:pPr>
      <w:spacing w:after="0" w:line="240" w:lineRule="auto"/>
    </w:pPr>
    <w:rPr>
      <w:rFonts w:ascii="Times New Roman" w:eastAsia="Times New Roman" w:hAnsi="Times New Roman" w:cs="Times New Roman"/>
      <w:szCs w:val="20"/>
    </w:rPr>
  </w:style>
  <w:style w:type="character" w:customStyle="1" w:styleId="Heading3Char">
    <w:name w:val="Heading 3 Char"/>
    <w:basedOn w:val="DefaultParagraphFont"/>
    <w:link w:val="Heading3"/>
    <w:uiPriority w:val="9"/>
    <w:rsid w:val="001C2302"/>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C2302"/>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131BF6"/>
    <w:rPr>
      <w:color w:val="0000FF" w:themeColor="hyperlink"/>
      <w:u w:val="single"/>
    </w:rPr>
  </w:style>
  <w:style w:type="character" w:customStyle="1" w:styleId="UnresolvedMention1">
    <w:name w:val="Unresolved Mention1"/>
    <w:basedOn w:val="DefaultParagraphFont"/>
    <w:uiPriority w:val="99"/>
    <w:semiHidden/>
    <w:unhideWhenUsed/>
    <w:rsid w:val="00131BF6"/>
    <w:rPr>
      <w:color w:val="605E5C"/>
      <w:shd w:val="clear" w:color="auto" w:fill="E1DFDD"/>
    </w:rPr>
  </w:style>
  <w:style w:type="character" w:styleId="FollowedHyperlink">
    <w:name w:val="FollowedHyperlink"/>
    <w:basedOn w:val="DefaultParagraphFont"/>
    <w:uiPriority w:val="99"/>
    <w:semiHidden/>
    <w:unhideWhenUsed/>
    <w:rsid w:val="00D706FB"/>
    <w:rPr>
      <w:color w:val="800080" w:themeColor="followedHyperlink"/>
      <w:u w:val="single"/>
    </w:rPr>
  </w:style>
  <w:style w:type="paragraph" w:customStyle="1" w:styleId="NOTES">
    <w:name w:val="NOTES"/>
    <w:basedOn w:val="Normal"/>
    <w:link w:val="NOTESChar"/>
    <w:qFormat/>
    <w:rsid w:val="0016388E"/>
    <w:rPr>
      <w:i/>
      <w:color w:val="00B050"/>
    </w:rPr>
  </w:style>
  <w:style w:type="paragraph" w:customStyle="1" w:styleId="BodyText12">
    <w:name w:val="Body Text 12"/>
    <w:basedOn w:val="Normal"/>
    <w:link w:val="BodyText12Char"/>
    <w:qFormat/>
    <w:rsid w:val="008605A9"/>
    <w:pPr>
      <w:widowControl w:val="0"/>
      <w:pBdr>
        <w:top w:val="nil"/>
        <w:left w:val="nil"/>
        <w:bottom w:val="nil"/>
        <w:right w:val="nil"/>
        <w:between w:val="nil"/>
      </w:pBdr>
      <w:jc w:val="both"/>
    </w:pPr>
    <w:rPr>
      <w:rFonts w:ascii="Calibri" w:eastAsia="Calibri" w:hAnsi="Calibri" w:cs="Calibri"/>
      <w:color w:val="000000"/>
    </w:rPr>
  </w:style>
  <w:style w:type="character" w:customStyle="1" w:styleId="NOTESChar">
    <w:name w:val="NOTES Char"/>
    <w:basedOn w:val="Heading4Char"/>
    <w:link w:val="NOTES"/>
    <w:rsid w:val="0016388E"/>
    <w:rPr>
      <w:rFonts w:asciiTheme="majorHAnsi" w:eastAsiaTheme="majorEastAsia" w:hAnsiTheme="majorHAnsi" w:cstheme="majorBidi"/>
      <w:i/>
      <w:iCs w:val="0"/>
      <w:color w:val="00B050"/>
    </w:rPr>
  </w:style>
  <w:style w:type="character" w:customStyle="1" w:styleId="BodyText12Char">
    <w:name w:val="Body Text 12 Char"/>
    <w:basedOn w:val="DefaultParagraphFont"/>
    <w:link w:val="BodyText12"/>
    <w:rsid w:val="008605A9"/>
    <w:rPr>
      <w:rFonts w:ascii="Calibri" w:eastAsia="Calibri" w:hAnsi="Calibri" w:cs="Calibri"/>
      <w:color w:val="000000"/>
    </w:rPr>
  </w:style>
  <w:style w:type="table" w:styleId="TableProfessional">
    <w:name w:val="Table Professional"/>
    <w:basedOn w:val="TableNormal"/>
    <w:uiPriority w:val="99"/>
    <w:semiHidden/>
    <w:unhideWhenUsed/>
    <w:rsid w:val="00383A3B"/>
    <w:pPr>
      <w:spacing w:after="0" w:line="240" w:lineRule="auto"/>
    </w:pPr>
    <w:rPr>
      <w:rFonts w:eastAsiaTheme="minorEastAsia"/>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BodyText">
    <w:name w:val="Body Text"/>
    <w:basedOn w:val="Normal"/>
    <w:link w:val="BodyTextChar"/>
    <w:uiPriority w:val="1"/>
    <w:qFormat/>
    <w:rsid w:val="007E1576"/>
    <w:pPr>
      <w:widowControl w:val="0"/>
      <w:spacing w:after="0" w:line="240" w:lineRule="auto"/>
      <w:ind w:left="860" w:hanging="36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7E1576"/>
    <w:rPr>
      <w:rFonts w:ascii="Times New Roman" w:eastAsia="Times New Roman" w:hAnsi="Times New Roman"/>
      <w:sz w:val="24"/>
      <w:szCs w:val="24"/>
    </w:rPr>
  </w:style>
  <w:style w:type="paragraph" w:styleId="Header">
    <w:name w:val="header"/>
    <w:basedOn w:val="Normal"/>
    <w:link w:val="HeaderChar"/>
    <w:uiPriority w:val="99"/>
    <w:unhideWhenUsed/>
    <w:rsid w:val="00BB5A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5A7E"/>
  </w:style>
  <w:style w:type="paragraph" w:styleId="Footer">
    <w:name w:val="footer"/>
    <w:basedOn w:val="Normal"/>
    <w:link w:val="FooterChar"/>
    <w:uiPriority w:val="99"/>
    <w:unhideWhenUsed/>
    <w:rsid w:val="00BB5A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5A7E"/>
  </w:style>
  <w:style w:type="character" w:styleId="UnresolvedMention">
    <w:name w:val="Unresolved Mention"/>
    <w:basedOn w:val="DefaultParagraphFont"/>
    <w:uiPriority w:val="99"/>
    <w:semiHidden/>
    <w:unhideWhenUsed/>
    <w:rsid w:val="00A84896"/>
    <w:rPr>
      <w:color w:val="605E5C"/>
      <w:shd w:val="clear" w:color="auto" w:fill="E1DFDD"/>
    </w:rPr>
  </w:style>
  <w:style w:type="paragraph" w:styleId="NormalWeb">
    <w:name w:val="Normal (Web)"/>
    <w:basedOn w:val="Normal"/>
    <w:uiPriority w:val="99"/>
    <w:semiHidden/>
    <w:unhideWhenUsed/>
    <w:rsid w:val="007F0E63"/>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065C45"/>
    <w:pPr>
      <w:spacing w:after="0" w:line="240" w:lineRule="auto"/>
    </w:pPr>
  </w:style>
  <w:style w:type="character" w:customStyle="1" w:styleId="findhit">
    <w:name w:val="findhit"/>
    <w:basedOn w:val="DefaultParagraphFont"/>
    <w:rsid w:val="00906485"/>
  </w:style>
  <w:style w:type="table" w:styleId="TableGridLight">
    <w:name w:val="Grid Table Light"/>
    <w:basedOn w:val="TableNormal"/>
    <w:uiPriority w:val="40"/>
    <w:rsid w:val="000400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asic12">
    <w:name w:val="Basic 12"/>
    <w:rsid w:val="0004005B"/>
    <w:pPr>
      <w:spacing w:after="0" w:line="240" w:lineRule="auto"/>
    </w:pPr>
    <w:rPr>
      <w:rFonts w:ascii="Times New Roman" w:eastAsia="Times New Roman" w:hAnsi="Times New Roman" w:cs="Times New Roman"/>
      <w:sz w:val="24"/>
      <w:szCs w:val="20"/>
    </w:rPr>
  </w:style>
  <w:style w:type="paragraph" w:styleId="TOCHeading">
    <w:name w:val="TOC Heading"/>
    <w:basedOn w:val="Heading1"/>
    <w:next w:val="Normal"/>
    <w:uiPriority w:val="39"/>
    <w:unhideWhenUsed/>
    <w:qFormat/>
    <w:rsid w:val="0004005B"/>
    <w:pPr>
      <w:numPr>
        <w:numId w:val="0"/>
      </w:numPr>
      <w:spacing w:line="259" w:lineRule="auto"/>
      <w:outlineLvl w:val="9"/>
    </w:pPr>
  </w:style>
  <w:style w:type="paragraph" w:styleId="TOC1">
    <w:name w:val="toc 1"/>
    <w:basedOn w:val="Normal"/>
    <w:next w:val="Normal"/>
    <w:autoRedefine/>
    <w:uiPriority w:val="39"/>
    <w:unhideWhenUsed/>
    <w:rsid w:val="0004005B"/>
    <w:pPr>
      <w:spacing w:after="100"/>
    </w:pPr>
  </w:style>
  <w:style w:type="paragraph" w:styleId="TOC2">
    <w:name w:val="toc 2"/>
    <w:basedOn w:val="Normal"/>
    <w:next w:val="Normal"/>
    <w:autoRedefine/>
    <w:uiPriority w:val="39"/>
    <w:unhideWhenUsed/>
    <w:rsid w:val="0004005B"/>
    <w:pPr>
      <w:spacing w:after="100"/>
      <w:ind w:left="220"/>
    </w:pPr>
  </w:style>
  <w:style w:type="paragraph" w:styleId="TOC3">
    <w:name w:val="toc 3"/>
    <w:basedOn w:val="Normal"/>
    <w:next w:val="Normal"/>
    <w:autoRedefine/>
    <w:uiPriority w:val="39"/>
    <w:unhideWhenUsed/>
    <w:rsid w:val="0004005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782236">
      <w:bodyDiv w:val="1"/>
      <w:marLeft w:val="0"/>
      <w:marRight w:val="0"/>
      <w:marTop w:val="0"/>
      <w:marBottom w:val="0"/>
      <w:divBdr>
        <w:top w:val="none" w:sz="0" w:space="0" w:color="auto"/>
        <w:left w:val="none" w:sz="0" w:space="0" w:color="auto"/>
        <w:bottom w:val="none" w:sz="0" w:space="0" w:color="auto"/>
        <w:right w:val="none" w:sz="0" w:space="0" w:color="auto"/>
      </w:divBdr>
    </w:div>
    <w:div w:id="257178623">
      <w:bodyDiv w:val="1"/>
      <w:marLeft w:val="0"/>
      <w:marRight w:val="0"/>
      <w:marTop w:val="0"/>
      <w:marBottom w:val="0"/>
      <w:divBdr>
        <w:top w:val="none" w:sz="0" w:space="0" w:color="auto"/>
        <w:left w:val="none" w:sz="0" w:space="0" w:color="auto"/>
        <w:bottom w:val="none" w:sz="0" w:space="0" w:color="auto"/>
        <w:right w:val="none" w:sz="0" w:space="0" w:color="auto"/>
      </w:divBdr>
      <w:divsChild>
        <w:div w:id="1444306384">
          <w:marLeft w:val="446"/>
          <w:marRight w:val="0"/>
          <w:marTop w:val="432"/>
          <w:marBottom w:val="0"/>
          <w:divBdr>
            <w:top w:val="none" w:sz="0" w:space="0" w:color="auto"/>
            <w:left w:val="none" w:sz="0" w:space="0" w:color="auto"/>
            <w:bottom w:val="none" w:sz="0" w:space="0" w:color="auto"/>
            <w:right w:val="none" w:sz="0" w:space="0" w:color="auto"/>
          </w:divBdr>
        </w:div>
      </w:divsChild>
    </w:div>
    <w:div w:id="267929325">
      <w:bodyDiv w:val="1"/>
      <w:marLeft w:val="0"/>
      <w:marRight w:val="0"/>
      <w:marTop w:val="0"/>
      <w:marBottom w:val="0"/>
      <w:divBdr>
        <w:top w:val="none" w:sz="0" w:space="0" w:color="auto"/>
        <w:left w:val="none" w:sz="0" w:space="0" w:color="auto"/>
        <w:bottom w:val="none" w:sz="0" w:space="0" w:color="auto"/>
        <w:right w:val="none" w:sz="0" w:space="0" w:color="auto"/>
      </w:divBdr>
      <w:divsChild>
        <w:div w:id="1491289297">
          <w:marLeft w:val="446"/>
          <w:marRight w:val="0"/>
          <w:marTop w:val="432"/>
          <w:marBottom w:val="0"/>
          <w:divBdr>
            <w:top w:val="none" w:sz="0" w:space="0" w:color="auto"/>
            <w:left w:val="none" w:sz="0" w:space="0" w:color="auto"/>
            <w:bottom w:val="none" w:sz="0" w:space="0" w:color="auto"/>
            <w:right w:val="none" w:sz="0" w:space="0" w:color="auto"/>
          </w:divBdr>
        </w:div>
      </w:divsChild>
    </w:div>
    <w:div w:id="355615613">
      <w:bodyDiv w:val="1"/>
      <w:marLeft w:val="0"/>
      <w:marRight w:val="0"/>
      <w:marTop w:val="0"/>
      <w:marBottom w:val="0"/>
      <w:divBdr>
        <w:top w:val="none" w:sz="0" w:space="0" w:color="auto"/>
        <w:left w:val="none" w:sz="0" w:space="0" w:color="auto"/>
        <w:bottom w:val="none" w:sz="0" w:space="0" w:color="auto"/>
        <w:right w:val="none" w:sz="0" w:space="0" w:color="auto"/>
      </w:divBdr>
    </w:div>
    <w:div w:id="370149405">
      <w:bodyDiv w:val="1"/>
      <w:marLeft w:val="0"/>
      <w:marRight w:val="0"/>
      <w:marTop w:val="0"/>
      <w:marBottom w:val="0"/>
      <w:divBdr>
        <w:top w:val="none" w:sz="0" w:space="0" w:color="auto"/>
        <w:left w:val="none" w:sz="0" w:space="0" w:color="auto"/>
        <w:bottom w:val="none" w:sz="0" w:space="0" w:color="auto"/>
        <w:right w:val="none" w:sz="0" w:space="0" w:color="auto"/>
      </w:divBdr>
    </w:div>
    <w:div w:id="380790813">
      <w:bodyDiv w:val="1"/>
      <w:marLeft w:val="0"/>
      <w:marRight w:val="0"/>
      <w:marTop w:val="0"/>
      <w:marBottom w:val="0"/>
      <w:divBdr>
        <w:top w:val="none" w:sz="0" w:space="0" w:color="auto"/>
        <w:left w:val="none" w:sz="0" w:space="0" w:color="auto"/>
        <w:bottom w:val="none" w:sz="0" w:space="0" w:color="auto"/>
        <w:right w:val="none" w:sz="0" w:space="0" w:color="auto"/>
      </w:divBdr>
    </w:div>
    <w:div w:id="523179332">
      <w:bodyDiv w:val="1"/>
      <w:marLeft w:val="0"/>
      <w:marRight w:val="0"/>
      <w:marTop w:val="0"/>
      <w:marBottom w:val="0"/>
      <w:divBdr>
        <w:top w:val="none" w:sz="0" w:space="0" w:color="auto"/>
        <w:left w:val="none" w:sz="0" w:space="0" w:color="auto"/>
        <w:bottom w:val="none" w:sz="0" w:space="0" w:color="auto"/>
        <w:right w:val="none" w:sz="0" w:space="0" w:color="auto"/>
      </w:divBdr>
      <w:divsChild>
        <w:div w:id="267279818">
          <w:marLeft w:val="0"/>
          <w:marRight w:val="0"/>
          <w:marTop w:val="0"/>
          <w:marBottom w:val="0"/>
          <w:divBdr>
            <w:top w:val="none" w:sz="0" w:space="0" w:color="auto"/>
            <w:left w:val="none" w:sz="0" w:space="0" w:color="auto"/>
            <w:bottom w:val="none" w:sz="0" w:space="0" w:color="auto"/>
            <w:right w:val="none" w:sz="0" w:space="0" w:color="auto"/>
          </w:divBdr>
        </w:div>
        <w:div w:id="596135607">
          <w:marLeft w:val="0"/>
          <w:marRight w:val="0"/>
          <w:marTop w:val="0"/>
          <w:marBottom w:val="0"/>
          <w:divBdr>
            <w:top w:val="none" w:sz="0" w:space="0" w:color="auto"/>
            <w:left w:val="none" w:sz="0" w:space="0" w:color="auto"/>
            <w:bottom w:val="none" w:sz="0" w:space="0" w:color="auto"/>
            <w:right w:val="none" w:sz="0" w:space="0" w:color="auto"/>
          </w:divBdr>
        </w:div>
        <w:div w:id="1341467284">
          <w:marLeft w:val="0"/>
          <w:marRight w:val="0"/>
          <w:marTop w:val="0"/>
          <w:marBottom w:val="0"/>
          <w:divBdr>
            <w:top w:val="none" w:sz="0" w:space="0" w:color="auto"/>
            <w:left w:val="none" w:sz="0" w:space="0" w:color="auto"/>
            <w:bottom w:val="none" w:sz="0" w:space="0" w:color="auto"/>
            <w:right w:val="none" w:sz="0" w:space="0" w:color="auto"/>
          </w:divBdr>
        </w:div>
      </w:divsChild>
    </w:div>
    <w:div w:id="701563889">
      <w:bodyDiv w:val="1"/>
      <w:marLeft w:val="0"/>
      <w:marRight w:val="0"/>
      <w:marTop w:val="0"/>
      <w:marBottom w:val="0"/>
      <w:divBdr>
        <w:top w:val="none" w:sz="0" w:space="0" w:color="auto"/>
        <w:left w:val="none" w:sz="0" w:space="0" w:color="auto"/>
        <w:bottom w:val="none" w:sz="0" w:space="0" w:color="auto"/>
        <w:right w:val="none" w:sz="0" w:space="0" w:color="auto"/>
      </w:divBdr>
    </w:div>
    <w:div w:id="803159959">
      <w:bodyDiv w:val="1"/>
      <w:marLeft w:val="0"/>
      <w:marRight w:val="0"/>
      <w:marTop w:val="0"/>
      <w:marBottom w:val="0"/>
      <w:divBdr>
        <w:top w:val="none" w:sz="0" w:space="0" w:color="auto"/>
        <w:left w:val="none" w:sz="0" w:space="0" w:color="auto"/>
        <w:bottom w:val="none" w:sz="0" w:space="0" w:color="auto"/>
        <w:right w:val="none" w:sz="0" w:space="0" w:color="auto"/>
      </w:divBdr>
    </w:div>
    <w:div w:id="816607011">
      <w:bodyDiv w:val="1"/>
      <w:marLeft w:val="0"/>
      <w:marRight w:val="0"/>
      <w:marTop w:val="0"/>
      <w:marBottom w:val="0"/>
      <w:divBdr>
        <w:top w:val="none" w:sz="0" w:space="0" w:color="auto"/>
        <w:left w:val="none" w:sz="0" w:space="0" w:color="auto"/>
        <w:bottom w:val="none" w:sz="0" w:space="0" w:color="auto"/>
        <w:right w:val="none" w:sz="0" w:space="0" w:color="auto"/>
      </w:divBdr>
    </w:div>
    <w:div w:id="847644067">
      <w:bodyDiv w:val="1"/>
      <w:marLeft w:val="0"/>
      <w:marRight w:val="0"/>
      <w:marTop w:val="0"/>
      <w:marBottom w:val="0"/>
      <w:divBdr>
        <w:top w:val="none" w:sz="0" w:space="0" w:color="auto"/>
        <w:left w:val="none" w:sz="0" w:space="0" w:color="auto"/>
        <w:bottom w:val="none" w:sz="0" w:space="0" w:color="auto"/>
        <w:right w:val="none" w:sz="0" w:space="0" w:color="auto"/>
      </w:divBdr>
      <w:divsChild>
        <w:div w:id="980118974">
          <w:marLeft w:val="446"/>
          <w:marRight w:val="0"/>
          <w:marTop w:val="432"/>
          <w:marBottom w:val="0"/>
          <w:divBdr>
            <w:top w:val="none" w:sz="0" w:space="0" w:color="auto"/>
            <w:left w:val="none" w:sz="0" w:space="0" w:color="auto"/>
            <w:bottom w:val="none" w:sz="0" w:space="0" w:color="auto"/>
            <w:right w:val="none" w:sz="0" w:space="0" w:color="auto"/>
          </w:divBdr>
        </w:div>
      </w:divsChild>
    </w:div>
    <w:div w:id="879895619">
      <w:bodyDiv w:val="1"/>
      <w:marLeft w:val="0"/>
      <w:marRight w:val="0"/>
      <w:marTop w:val="0"/>
      <w:marBottom w:val="0"/>
      <w:divBdr>
        <w:top w:val="none" w:sz="0" w:space="0" w:color="auto"/>
        <w:left w:val="none" w:sz="0" w:space="0" w:color="auto"/>
        <w:bottom w:val="none" w:sz="0" w:space="0" w:color="auto"/>
        <w:right w:val="none" w:sz="0" w:space="0" w:color="auto"/>
      </w:divBdr>
    </w:div>
    <w:div w:id="892085967">
      <w:bodyDiv w:val="1"/>
      <w:marLeft w:val="0"/>
      <w:marRight w:val="0"/>
      <w:marTop w:val="0"/>
      <w:marBottom w:val="0"/>
      <w:divBdr>
        <w:top w:val="none" w:sz="0" w:space="0" w:color="auto"/>
        <w:left w:val="none" w:sz="0" w:space="0" w:color="auto"/>
        <w:bottom w:val="none" w:sz="0" w:space="0" w:color="auto"/>
        <w:right w:val="none" w:sz="0" w:space="0" w:color="auto"/>
      </w:divBdr>
    </w:div>
    <w:div w:id="1026559863">
      <w:bodyDiv w:val="1"/>
      <w:marLeft w:val="0"/>
      <w:marRight w:val="0"/>
      <w:marTop w:val="0"/>
      <w:marBottom w:val="0"/>
      <w:divBdr>
        <w:top w:val="none" w:sz="0" w:space="0" w:color="auto"/>
        <w:left w:val="none" w:sz="0" w:space="0" w:color="auto"/>
        <w:bottom w:val="none" w:sz="0" w:space="0" w:color="auto"/>
        <w:right w:val="none" w:sz="0" w:space="0" w:color="auto"/>
      </w:divBdr>
    </w:div>
    <w:div w:id="1296527156">
      <w:bodyDiv w:val="1"/>
      <w:marLeft w:val="0"/>
      <w:marRight w:val="0"/>
      <w:marTop w:val="0"/>
      <w:marBottom w:val="0"/>
      <w:divBdr>
        <w:top w:val="none" w:sz="0" w:space="0" w:color="auto"/>
        <w:left w:val="none" w:sz="0" w:space="0" w:color="auto"/>
        <w:bottom w:val="none" w:sz="0" w:space="0" w:color="auto"/>
        <w:right w:val="none" w:sz="0" w:space="0" w:color="auto"/>
      </w:divBdr>
    </w:div>
    <w:div w:id="1523977876">
      <w:bodyDiv w:val="1"/>
      <w:marLeft w:val="0"/>
      <w:marRight w:val="0"/>
      <w:marTop w:val="0"/>
      <w:marBottom w:val="0"/>
      <w:divBdr>
        <w:top w:val="none" w:sz="0" w:space="0" w:color="auto"/>
        <w:left w:val="none" w:sz="0" w:space="0" w:color="auto"/>
        <w:bottom w:val="none" w:sz="0" w:space="0" w:color="auto"/>
        <w:right w:val="none" w:sz="0" w:space="0" w:color="auto"/>
      </w:divBdr>
    </w:div>
    <w:div w:id="1694764357">
      <w:bodyDiv w:val="1"/>
      <w:marLeft w:val="0"/>
      <w:marRight w:val="0"/>
      <w:marTop w:val="0"/>
      <w:marBottom w:val="0"/>
      <w:divBdr>
        <w:top w:val="none" w:sz="0" w:space="0" w:color="auto"/>
        <w:left w:val="none" w:sz="0" w:space="0" w:color="auto"/>
        <w:bottom w:val="none" w:sz="0" w:space="0" w:color="auto"/>
        <w:right w:val="none" w:sz="0" w:space="0" w:color="auto"/>
      </w:divBdr>
    </w:div>
    <w:div w:id="1989284790">
      <w:bodyDiv w:val="1"/>
      <w:marLeft w:val="0"/>
      <w:marRight w:val="0"/>
      <w:marTop w:val="0"/>
      <w:marBottom w:val="0"/>
      <w:divBdr>
        <w:top w:val="none" w:sz="0" w:space="0" w:color="auto"/>
        <w:left w:val="none" w:sz="0" w:space="0" w:color="auto"/>
        <w:bottom w:val="none" w:sz="0" w:space="0" w:color="auto"/>
        <w:right w:val="none" w:sz="0" w:space="0" w:color="auto"/>
      </w:divBdr>
    </w:div>
    <w:div w:id="2005350850">
      <w:bodyDiv w:val="1"/>
      <w:marLeft w:val="0"/>
      <w:marRight w:val="0"/>
      <w:marTop w:val="0"/>
      <w:marBottom w:val="0"/>
      <w:divBdr>
        <w:top w:val="none" w:sz="0" w:space="0" w:color="auto"/>
        <w:left w:val="none" w:sz="0" w:space="0" w:color="auto"/>
        <w:bottom w:val="none" w:sz="0" w:space="0" w:color="auto"/>
        <w:right w:val="none" w:sz="0" w:space="0" w:color="auto"/>
      </w:divBdr>
    </w:div>
    <w:div w:id="2095123584">
      <w:bodyDiv w:val="1"/>
      <w:marLeft w:val="0"/>
      <w:marRight w:val="0"/>
      <w:marTop w:val="0"/>
      <w:marBottom w:val="0"/>
      <w:divBdr>
        <w:top w:val="none" w:sz="0" w:space="0" w:color="auto"/>
        <w:left w:val="none" w:sz="0" w:space="0" w:color="auto"/>
        <w:bottom w:val="none" w:sz="0" w:space="0" w:color="auto"/>
        <w:right w:val="none" w:sz="0" w:space="0" w:color="auto"/>
      </w:divBdr>
    </w:div>
    <w:div w:id="2139491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OHDSI/ETL-CDMBuilder/tree/master/man" TargetMode="External"/><Relationship Id="rId18" Type="http://schemas.openxmlformats.org/officeDocument/2006/relationships/image" Target="media/image2.emf"/><Relationship Id="rId26" Type="http://schemas.openxmlformats.org/officeDocument/2006/relationships/image" Target="media/image6.emf"/><Relationship Id="rId3" Type="http://schemas.openxmlformats.org/officeDocument/2006/relationships/customXml" Target="../customXml/item3.xml"/><Relationship Id="rId21" Type="http://schemas.openxmlformats.org/officeDocument/2006/relationships/oleObject" Target="embeddings/oleObject3.bin"/><Relationship Id="rId42"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https://ohdsi.github.io/CommonDataModel/" TargetMode="External"/><Relationship Id="rId17" Type="http://schemas.openxmlformats.org/officeDocument/2006/relationships/oleObject" Target="embeddings/oleObject1.bin"/><Relationship Id="rId25" Type="http://schemas.openxmlformats.org/officeDocument/2006/relationships/oleObject" Target="embeddings/oleObject5.bin"/><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3.emf"/><Relationship Id="rId29" Type="http://schemas.openxmlformats.org/officeDocument/2006/relationships/hyperlink" Target="https://github.com/OHDSI/Atlas/wiki"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OHDSI/CommonDataModel" TargetMode="External"/><Relationship Id="rId24" Type="http://schemas.openxmlformats.org/officeDocument/2006/relationships/image" Target="media/image5.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github.com/ohdsi-studies/TramadolVsCodeineForHipFracture" TargetMode="External"/><Relationship Id="rId23" Type="http://schemas.openxmlformats.org/officeDocument/2006/relationships/oleObject" Target="embeddings/oleObject4.bin"/><Relationship Id="rId28" Type="http://schemas.openxmlformats.org/officeDocument/2006/relationships/hyperlink" Target="https://ohdsi.github.io/TheBookOfOhdsi/" TargetMode="External"/><Relationship Id="rId10" Type="http://schemas.openxmlformats.org/officeDocument/2006/relationships/endnotes" Target="endnotes.xml"/><Relationship Id="rId19" Type="http://schemas.openxmlformats.org/officeDocument/2006/relationships/oleObject" Target="embeddings/oleObject2.bin"/><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OHDSI/CohortDiagnostics" TargetMode="External"/><Relationship Id="rId22" Type="http://schemas.openxmlformats.org/officeDocument/2006/relationships/image" Target="media/image4.emf"/><Relationship Id="rId27" Type="http://schemas.openxmlformats.org/officeDocument/2006/relationships/oleObject" Target="embeddings/oleObject6.bin"/><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CCA2E6EE8155A489AD3A04663F5A1CA" ma:contentTypeVersion="4" ma:contentTypeDescription="Create a new document." ma:contentTypeScope="" ma:versionID="1307df84341b0dce0239e660aad7211c">
  <xsd:schema xmlns:xsd="http://www.w3.org/2001/XMLSchema" xmlns:xs="http://www.w3.org/2001/XMLSchema" xmlns:p="http://schemas.microsoft.com/office/2006/metadata/properties" xmlns:ns2="ea6bdab4-3354-48b1-a64e-efada508f39a" targetNamespace="http://schemas.microsoft.com/office/2006/metadata/properties" ma:root="true" ma:fieldsID="131df0f54676764cd4bdce8485c25dd4" ns2:_="">
    <xsd:import namespace="ea6bdab4-3354-48b1-a64e-efada508f39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6bdab4-3354-48b1-a64e-efada508f3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47329-E9A5-419E-AAED-BF3D6FF948FF}">
  <ds:schemaRefs>
    <ds:schemaRef ds:uri="http://schemas.microsoft.com/sharepoint/v3/contenttype/forms"/>
  </ds:schemaRefs>
</ds:datastoreItem>
</file>

<file path=customXml/itemProps2.xml><?xml version="1.0" encoding="utf-8"?>
<ds:datastoreItem xmlns:ds="http://schemas.openxmlformats.org/officeDocument/2006/customXml" ds:itemID="{84714CC0-4431-4F8B-B70E-D621EC387BB2}">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ea6bdab4-3354-48b1-a64e-efada508f39a"/>
    <ds:schemaRef ds:uri="http://www.w3.org/XML/1998/namespace"/>
    <ds:schemaRef ds:uri="http://purl.org/dc/dcmitype/"/>
  </ds:schemaRefs>
</ds:datastoreItem>
</file>

<file path=customXml/itemProps3.xml><?xml version="1.0" encoding="utf-8"?>
<ds:datastoreItem xmlns:ds="http://schemas.openxmlformats.org/officeDocument/2006/customXml" ds:itemID="{E8AAB6D2-D973-4A6F-B35A-2768D7169B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6bdab4-3354-48b1-a64e-efada508f3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4F89990-9356-4BE6-B61E-ED667DA15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34</Pages>
  <Words>13177</Words>
  <Characters>75115</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ss, Erica</dc:creator>
  <cp:keywords/>
  <dc:description/>
  <cp:lastModifiedBy>Voss, Erica </cp:lastModifiedBy>
  <cp:revision>6</cp:revision>
  <dcterms:created xsi:type="dcterms:W3CDTF">2020-06-22T20:51:00Z</dcterms:created>
  <dcterms:modified xsi:type="dcterms:W3CDTF">2020-06-25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CA2E6EE8155A489AD3A04663F5A1CA</vt:lpwstr>
  </property>
</Properties>
</file>